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7CD14E" w14:textId="69768795" w:rsidR="00F81D87" w:rsidRDefault="00D443C8" w:rsidP="00812F97">
      <w:pPr>
        <w:tabs>
          <w:tab w:val="clear" w:pos="1830"/>
          <w:tab w:val="clear" w:pos="4095"/>
        </w:tabs>
        <w:spacing w:line="360" w:lineRule="auto"/>
        <w:rPr>
          <w:rFonts w:eastAsia="Calibri"/>
          <w:b/>
        </w:rPr>
      </w:pPr>
      <w:bookmarkStart w:id="0" w:name="_Hlk24588401"/>
      <w:bookmarkEnd w:id="0"/>
      <w:r>
        <w:rPr>
          <w:noProof/>
          <w:lang w:val="en-US" w:eastAsia="en-US"/>
        </w:rPr>
        <w:drawing>
          <wp:inline distT="0" distB="0" distL="0" distR="0" wp14:anchorId="5766A87B" wp14:editId="16030B7D">
            <wp:extent cx="742950" cy="6762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42950" cy="676275"/>
                    </a:xfrm>
                    <a:prstGeom prst="rect">
                      <a:avLst/>
                    </a:prstGeom>
                    <a:noFill/>
                    <a:ln>
                      <a:noFill/>
                    </a:ln>
                  </pic:spPr>
                </pic:pic>
              </a:graphicData>
            </a:graphic>
          </wp:inline>
        </w:drawing>
      </w:r>
    </w:p>
    <w:p w14:paraId="46FA2277" w14:textId="6FC2CC52" w:rsidR="00D752A9" w:rsidRPr="00D752A9" w:rsidRDefault="00D752A9" w:rsidP="00812F97">
      <w:pPr>
        <w:tabs>
          <w:tab w:val="clear" w:pos="1830"/>
          <w:tab w:val="clear" w:pos="4095"/>
        </w:tabs>
        <w:spacing w:line="360" w:lineRule="auto"/>
        <w:rPr>
          <w:rFonts w:eastAsia="Calibri"/>
          <w:b/>
        </w:rPr>
      </w:pPr>
      <w:r w:rsidRPr="00D752A9">
        <w:rPr>
          <w:rFonts w:eastAsia="Calibri"/>
          <w:b/>
        </w:rPr>
        <w:t>A</w:t>
      </w:r>
    </w:p>
    <w:p w14:paraId="7F448331" w14:textId="267F2F9F" w:rsidR="00F81D87" w:rsidRDefault="00D752A9" w:rsidP="00812F97">
      <w:pPr>
        <w:tabs>
          <w:tab w:val="clear" w:pos="1830"/>
          <w:tab w:val="clear" w:pos="4095"/>
        </w:tabs>
        <w:spacing w:line="360" w:lineRule="auto"/>
        <w:rPr>
          <w:rFonts w:eastAsia="Calibri"/>
          <w:b/>
        </w:rPr>
      </w:pPr>
      <w:r w:rsidRPr="00D752A9">
        <w:rPr>
          <w:rFonts w:eastAsia="Calibri"/>
          <w:b/>
        </w:rPr>
        <w:t xml:space="preserve">PROJECT REPORT </w:t>
      </w:r>
    </w:p>
    <w:p w14:paraId="7852BB6D" w14:textId="77777777" w:rsidR="00F81D87" w:rsidRPr="00D752A9" w:rsidRDefault="00F81D87" w:rsidP="00812F97">
      <w:pPr>
        <w:tabs>
          <w:tab w:val="clear" w:pos="1830"/>
          <w:tab w:val="clear" w:pos="4095"/>
        </w:tabs>
        <w:spacing w:line="360" w:lineRule="auto"/>
        <w:rPr>
          <w:rFonts w:eastAsia="Calibri"/>
          <w:b/>
        </w:rPr>
      </w:pPr>
    </w:p>
    <w:p w14:paraId="0E83531E" w14:textId="5CAF0108" w:rsidR="00D752A9" w:rsidRDefault="00D752A9" w:rsidP="00812F97">
      <w:pPr>
        <w:tabs>
          <w:tab w:val="clear" w:pos="1830"/>
          <w:tab w:val="clear" w:pos="4095"/>
        </w:tabs>
        <w:spacing w:line="360" w:lineRule="auto"/>
        <w:rPr>
          <w:rFonts w:eastAsia="Calibri"/>
          <w:b/>
        </w:rPr>
      </w:pPr>
      <w:r w:rsidRPr="00D752A9">
        <w:rPr>
          <w:rFonts w:eastAsia="Calibri"/>
          <w:b/>
        </w:rPr>
        <w:t>ON</w:t>
      </w:r>
    </w:p>
    <w:p w14:paraId="40C76CBE" w14:textId="77777777" w:rsidR="00D752A9" w:rsidRPr="00D752A9" w:rsidRDefault="00D752A9" w:rsidP="00812F97">
      <w:pPr>
        <w:tabs>
          <w:tab w:val="clear" w:pos="1830"/>
          <w:tab w:val="clear" w:pos="4095"/>
        </w:tabs>
        <w:spacing w:line="360" w:lineRule="auto"/>
        <w:rPr>
          <w:rFonts w:eastAsia="Calibri"/>
          <w:b/>
        </w:rPr>
      </w:pPr>
    </w:p>
    <w:p w14:paraId="430EC5EE" w14:textId="1C80E1AD" w:rsidR="00D752A9" w:rsidRPr="00D752A9" w:rsidRDefault="00592B06" w:rsidP="00812F97">
      <w:pPr>
        <w:tabs>
          <w:tab w:val="clear" w:pos="1830"/>
          <w:tab w:val="clear" w:pos="4095"/>
        </w:tabs>
        <w:spacing w:line="360" w:lineRule="auto"/>
        <w:rPr>
          <w:rFonts w:eastAsia="Calibri"/>
          <w:b/>
        </w:rPr>
      </w:pPr>
      <w:r>
        <w:rPr>
          <w:rFonts w:eastAsia="Calibri"/>
          <w:b/>
        </w:rPr>
        <w:t>DESIGN AND IMPLEMENTATION OF A SMART HEALTH MONITORING SYSTEM FOR COMA PATIENTS</w:t>
      </w:r>
    </w:p>
    <w:p w14:paraId="28CC25DC" w14:textId="77777777" w:rsidR="00D752A9" w:rsidRPr="00D752A9" w:rsidRDefault="00D752A9" w:rsidP="00812F97">
      <w:pPr>
        <w:tabs>
          <w:tab w:val="clear" w:pos="1830"/>
          <w:tab w:val="clear" w:pos="4095"/>
        </w:tabs>
        <w:spacing w:line="360" w:lineRule="auto"/>
        <w:rPr>
          <w:rFonts w:eastAsia="Calibri"/>
          <w:b/>
        </w:rPr>
      </w:pPr>
    </w:p>
    <w:p w14:paraId="3AD54010" w14:textId="46EA273E" w:rsidR="00D752A9" w:rsidRDefault="00D752A9" w:rsidP="00812F97">
      <w:pPr>
        <w:tabs>
          <w:tab w:val="clear" w:pos="1830"/>
          <w:tab w:val="clear" w:pos="4095"/>
        </w:tabs>
        <w:spacing w:line="360" w:lineRule="auto"/>
        <w:rPr>
          <w:rFonts w:eastAsia="Calibri"/>
          <w:b/>
        </w:rPr>
      </w:pPr>
      <w:r w:rsidRPr="00D752A9">
        <w:rPr>
          <w:rFonts w:eastAsia="Calibri"/>
          <w:b/>
        </w:rPr>
        <w:t>BY</w:t>
      </w:r>
    </w:p>
    <w:p w14:paraId="205A32DF" w14:textId="77777777" w:rsidR="00D752A9" w:rsidRPr="00D752A9" w:rsidRDefault="00D752A9" w:rsidP="00812F97">
      <w:pPr>
        <w:tabs>
          <w:tab w:val="clear" w:pos="1830"/>
          <w:tab w:val="clear" w:pos="4095"/>
        </w:tabs>
        <w:spacing w:line="360" w:lineRule="auto"/>
        <w:rPr>
          <w:rFonts w:eastAsia="Calibri"/>
          <w:b/>
        </w:rPr>
      </w:pPr>
    </w:p>
    <w:p w14:paraId="2207892B" w14:textId="13A87DDE" w:rsidR="00D752A9" w:rsidRPr="00D752A9" w:rsidRDefault="008D5170" w:rsidP="00812F97">
      <w:pPr>
        <w:tabs>
          <w:tab w:val="clear" w:pos="1830"/>
          <w:tab w:val="clear" w:pos="4095"/>
        </w:tabs>
        <w:spacing w:line="360" w:lineRule="auto"/>
        <w:rPr>
          <w:rFonts w:eastAsia="Calibri"/>
          <w:b/>
        </w:rPr>
      </w:pPr>
      <w:r>
        <w:rPr>
          <w:rFonts w:eastAsia="Calibri"/>
          <w:b/>
        </w:rPr>
        <w:t>AKINDIPE</w:t>
      </w:r>
      <w:r w:rsidR="000C04A3">
        <w:rPr>
          <w:rFonts w:eastAsia="Calibri"/>
          <w:b/>
        </w:rPr>
        <w:t>,</w:t>
      </w:r>
      <w:r w:rsidR="00D752A9" w:rsidRPr="00D752A9">
        <w:rPr>
          <w:rFonts w:eastAsia="Calibri"/>
          <w:b/>
        </w:rPr>
        <w:t xml:space="preserve"> </w:t>
      </w:r>
      <w:r>
        <w:rPr>
          <w:rFonts w:eastAsia="Calibri"/>
          <w:b/>
        </w:rPr>
        <w:t>BUKOLA</w:t>
      </w:r>
      <w:r w:rsidR="00D752A9" w:rsidRPr="00D752A9">
        <w:rPr>
          <w:rFonts w:eastAsia="Calibri"/>
          <w:b/>
        </w:rPr>
        <w:t xml:space="preserve"> </w:t>
      </w:r>
      <w:r>
        <w:rPr>
          <w:rFonts w:eastAsia="Calibri"/>
          <w:b/>
        </w:rPr>
        <w:t>ABIOLA</w:t>
      </w:r>
    </w:p>
    <w:p w14:paraId="5F5AA885" w14:textId="1D988DAB" w:rsidR="00D443C8" w:rsidRDefault="008D5170" w:rsidP="00812F97">
      <w:pPr>
        <w:tabs>
          <w:tab w:val="clear" w:pos="1830"/>
          <w:tab w:val="clear" w:pos="4095"/>
        </w:tabs>
        <w:spacing w:line="360" w:lineRule="auto"/>
        <w:rPr>
          <w:rFonts w:eastAsia="Calibri"/>
          <w:b/>
        </w:rPr>
      </w:pPr>
      <w:r>
        <w:rPr>
          <w:rFonts w:eastAsia="Calibri"/>
          <w:b/>
        </w:rPr>
        <w:t>CPE/15</w:t>
      </w:r>
      <w:r w:rsidR="00D752A9" w:rsidRPr="00D752A9">
        <w:rPr>
          <w:rFonts w:eastAsia="Calibri"/>
          <w:b/>
        </w:rPr>
        <w:t>/</w:t>
      </w:r>
      <w:r>
        <w:rPr>
          <w:rFonts w:eastAsia="Calibri"/>
          <w:b/>
        </w:rPr>
        <w:t>2385</w:t>
      </w:r>
    </w:p>
    <w:p w14:paraId="098DFB9E" w14:textId="77777777" w:rsidR="00D752A9" w:rsidRPr="00882774" w:rsidRDefault="00D752A9" w:rsidP="00812F97">
      <w:pPr>
        <w:tabs>
          <w:tab w:val="clear" w:pos="1830"/>
          <w:tab w:val="clear" w:pos="4095"/>
        </w:tabs>
        <w:spacing w:line="360" w:lineRule="auto"/>
        <w:rPr>
          <w:rFonts w:eastAsia="Calibri"/>
          <w:b/>
        </w:rPr>
      </w:pPr>
    </w:p>
    <w:p w14:paraId="023CB2DC" w14:textId="0DDC74EF" w:rsidR="00311BCF" w:rsidRDefault="005D51F7" w:rsidP="00812F97">
      <w:pPr>
        <w:tabs>
          <w:tab w:val="clear" w:pos="1830"/>
          <w:tab w:val="clear" w:pos="4095"/>
        </w:tabs>
        <w:spacing w:line="360" w:lineRule="auto"/>
        <w:rPr>
          <w:rFonts w:eastAsia="Calibri"/>
          <w:b/>
        </w:rPr>
      </w:pPr>
      <w:r w:rsidRPr="00882774">
        <w:rPr>
          <w:rFonts w:eastAsia="Calibri"/>
          <w:b/>
        </w:rPr>
        <w:t>SUBMITTED TO</w:t>
      </w:r>
    </w:p>
    <w:p w14:paraId="5D7EA2FB" w14:textId="77777777" w:rsidR="00D443C8" w:rsidRPr="00882774" w:rsidRDefault="00D443C8" w:rsidP="00812F97">
      <w:pPr>
        <w:tabs>
          <w:tab w:val="clear" w:pos="1830"/>
          <w:tab w:val="clear" w:pos="4095"/>
        </w:tabs>
        <w:spacing w:line="360" w:lineRule="auto"/>
        <w:rPr>
          <w:rFonts w:eastAsia="Calibri"/>
          <w:b/>
        </w:rPr>
      </w:pPr>
    </w:p>
    <w:p w14:paraId="76989963" w14:textId="7A9832BB" w:rsidR="00311BCF" w:rsidRDefault="005D51F7" w:rsidP="00812F97">
      <w:pPr>
        <w:tabs>
          <w:tab w:val="clear" w:pos="1830"/>
          <w:tab w:val="clear" w:pos="4095"/>
        </w:tabs>
        <w:spacing w:line="360" w:lineRule="auto"/>
        <w:rPr>
          <w:rFonts w:eastAsia="Calibri"/>
          <w:b/>
        </w:rPr>
      </w:pPr>
      <w:r w:rsidRPr="00882774">
        <w:rPr>
          <w:rFonts w:eastAsia="Calibri"/>
          <w:b/>
        </w:rPr>
        <w:t xml:space="preserve">THE DEPARTMENT OF </w:t>
      </w:r>
      <w:r w:rsidR="008D5170">
        <w:rPr>
          <w:rFonts w:eastAsia="Calibri"/>
          <w:b/>
        </w:rPr>
        <w:t>COMPUTER</w:t>
      </w:r>
      <w:r w:rsidRPr="00882774">
        <w:rPr>
          <w:rFonts w:eastAsia="Calibri"/>
          <w:b/>
        </w:rPr>
        <w:t xml:space="preserve"> ENGINEERING</w:t>
      </w:r>
      <w:r w:rsidR="00AF55CC">
        <w:rPr>
          <w:rFonts w:eastAsia="Calibri"/>
          <w:b/>
        </w:rPr>
        <w:t>,</w:t>
      </w:r>
    </w:p>
    <w:p w14:paraId="345CE987" w14:textId="7DD2AAAD" w:rsidR="00AF55CC" w:rsidRPr="00882774" w:rsidRDefault="00AF55CC" w:rsidP="00812F97">
      <w:pPr>
        <w:tabs>
          <w:tab w:val="clear" w:pos="1830"/>
          <w:tab w:val="clear" w:pos="4095"/>
        </w:tabs>
        <w:spacing w:line="360" w:lineRule="auto"/>
        <w:rPr>
          <w:rFonts w:eastAsia="Calibri"/>
          <w:b/>
        </w:rPr>
      </w:pPr>
      <w:r>
        <w:rPr>
          <w:rFonts w:eastAsia="Calibri"/>
          <w:b/>
        </w:rPr>
        <w:t>SCHOOL OF ENGINEERING AND ENGINEERING TECHNOLOGY,</w:t>
      </w:r>
    </w:p>
    <w:p w14:paraId="2C2040CA" w14:textId="77777777" w:rsidR="005D51F7" w:rsidRPr="00882774" w:rsidRDefault="005D51F7" w:rsidP="00812F97">
      <w:pPr>
        <w:tabs>
          <w:tab w:val="clear" w:pos="1830"/>
          <w:tab w:val="clear" w:pos="4095"/>
        </w:tabs>
        <w:spacing w:line="360" w:lineRule="auto"/>
        <w:rPr>
          <w:rFonts w:eastAsia="Calibri"/>
          <w:b/>
        </w:rPr>
      </w:pPr>
      <w:r w:rsidRPr="00882774">
        <w:rPr>
          <w:rFonts w:eastAsia="Calibri"/>
          <w:b/>
        </w:rPr>
        <w:t>FEDERAL UNIVERSITY OF TECHNOLOGY, AKURE</w:t>
      </w:r>
    </w:p>
    <w:p w14:paraId="6C625DB9" w14:textId="5AD41209" w:rsidR="005D51F7" w:rsidRDefault="004C2A54" w:rsidP="00812F97">
      <w:pPr>
        <w:tabs>
          <w:tab w:val="clear" w:pos="1830"/>
          <w:tab w:val="clear" w:pos="4095"/>
        </w:tabs>
        <w:spacing w:line="360" w:lineRule="auto"/>
        <w:rPr>
          <w:rFonts w:eastAsia="Calibri"/>
          <w:b/>
        </w:rPr>
      </w:pPr>
      <w:r w:rsidRPr="00882774">
        <w:rPr>
          <w:rFonts w:eastAsia="Calibri"/>
          <w:b/>
        </w:rPr>
        <w:t>ONDO STATE</w:t>
      </w:r>
      <w:r w:rsidR="00AF55CC">
        <w:rPr>
          <w:rFonts w:eastAsia="Calibri"/>
          <w:b/>
        </w:rPr>
        <w:t>, NIGERIA</w:t>
      </w:r>
    </w:p>
    <w:p w14:paraId="46BD915B" w14:textId="77777777" w:rsidR="00812F97" w:rsidRPr="00882774" w:rsidRDefault="00812F97" w:rsidP="00812F97">
      <w:pPr>
        <w:tabs>
          <w:tab w:val="clear" w:pos="1830"/>
          <w:tab w:val="clear" w:pos="4095"/>
        </w:tabs>
        <w:spacing w:line="360" w:lineRule="auto"/>
        <w:rPr>
          <w:rFonts w:eastAsia="Calibri"/>
          <w:b/>
        </w:rPr>
      </w:pPr>
    </w:p>
    <w:p w14:paraId="01F2F6CE" w14:textId="77777777" w:rsidR="00311BCF" w:rsidRPr="00882774" w:rsidRDefault="00311BCF" w:rsidP="00812F97">
      <w:pPr>
        <w:tabs>
          <w:tab w:val="clear" w:pos="1830"/>
          <w:tab w:val="clear" w:pos="4095"/>
        </w:tabs>
        <w:spacing w:line="360" w:lineRule="auto"/>
        <w:rPr>
          <w:rFonts w:eastAsia="Calibri"/>
          <w:b/>
        </w:rPr>
      </w:pPr>
    </w:p>
    <w:p w14:paraId="14B261F8" w14:textId="32066309" w:rsidR="005D51F7" w:rsidRPr="00882774" w:rsidRDefault="005D51F7" w:rsidP="00812F97">
      <w:pPr>
        <w:tabs>
          <w:tab w:val="clear" w:pos="1830"/>
          <w:tab w:val="clear" w:pos="4095"/>
        </w:tabs>
        <w:spacing w:line="360" w:lineRule="auto"/>
        <w:rPr>
          <w:rFonts w:eastAsia="Calibri"/>
          <w:b/>
        </w:rPr>
      </w:pPr>
      <w:r w:rsidRPr="00882774">
        <w:rPr>
          <w:rFonts w:eastAsia="Calibri"/>
          <w:b/>
        </w:rPr>
        <w:t xml:space="preserve">IN PARTIAL FULFILMENT OF THE REQUIREMENTS FOR THE AWARD OF BACHELOR OF ENGINEERING (B.ENG) DEGREE IN </w:t>
      </w:r>
      <w:r w:rsidR="008D5170">
        <w:rPr>
          <w:rFonts w:eastAsia="Calibri"/>
          <w:b/>
        </w:rPr>
        <w:t>COMPUTER</w:t>
      </w:r>
      <w:r w:rsidRPr="00882774">
        <w:rPr>
          <w:rFonts w:eastAsia="Calibri"/>
          <w:b/>
        </w:rPr>
        <w:t xml:space="preserve"> ENGINEERING</w:t>
      </w:r>
    </w:p>
    <w:p w14:paraId="34881B67" w14:textId="04939D93" w:rsidR="005D51F7" w:rsidRDefault="005D51F7" w:rsidP="00812F97">
      <w:pPr>
        <w:tabs>
          <w:tab w:val="clear" w:pos="1830"/>
          <w:tab w:val="clear" w:pos="4095"/>
        </w:tabs>
        <w:spacing w:line="360" w:lineRule="auto"/>
        <w:jc w:val="both"/>
        <w:rPr>
          <w:rFonts w:eastAsia="Calibri"/>
          <w:b/>
        </w:rPr>
      </w:pPr>
    </w:p>
    <w:p w14:paraId="2E10B0FF" w14:textId="18ED4E8B" w:rsidR="00AF55CC" w:rsidRDefault="00AF55CC" w:rsidP="00812F97">
      <w:pPr>
        <w:tabs>
          <w:tab w:val="clear" w:pos="1830"/>
          <w:tab w:val="clear" w:pos="4095"/>
        </w:tabs>
        <w:spacing w:line="360" w:lineRule="auto"/>
        <w:jc w:val="both"/>
        <w:rPr>
          <w:rFonts w:eastAsia="Calibri"/>
          <w:b/>
        </w:rPr>
      </w:pPr>
    </w:p>
    <w:p w14:paraId="62EAED68" w14:textId="77777777" w:rsidR="00F81D87" w:rsidRPr="00882774" w:rsidRDefault="00F81D87" w:rsidP="00812F97">
      <w:pPr>
        <w:tabs>
          <w:tab w:val="clear" w:pos="1830"/>
          <w:tab w:val="clear" w:pos="4095"/>
        </w:tabs>
        <w:spacing w:line="360" w:lineRule="auto"/>
        <w:jc w:val="both"/>
        <w:rPr>
          <w:rFonts w:eastAsia="Calibri"/>
          <w:b/>
        </w:rPr>
      </w:pPr>
    </w:p>
    <w:p w14:paraId="4A7003FF" w14:textId="0A04BBE1" w:rsidR="00F81D87" w:rsidRPr="002C4067" w:rsidRDefault="00056627" w:rsidP="00812F97">
      <w:pPr>
        <w:tabs>
          <w:tab w:val="clear" w:pos="1830"/>
          <w:tab w:val="clear" w:pos="4095"/>
        </w:tabs>
        <w:spacing w:line="360" w:lineRule="auto"/>
        <w:jc w:val="right"/>
        <w:rPr>
          <w:rFonts w:eastAsia="Calibri"/>
          <w:b/>
        </w:rPr>
      </w:pPr>
      <w:r>
        <w:rPr>
          <w:rFonts w:eastAsia="Calibri"/>
          <w:b/>
        </w:rPr>
        <w:t>SEPTEMBER</w:t>
      </w:r>
      <w:r w:rsidR="008D5170">
        <w:rPr>
          <w:rFonts w:eastAsia="Calibri"/>
          <w:b/>
        </w:rPr>
        <w:t>, 2021</w:t>
      </w:r>
    </w:p>
    <w:p w14:paraId="6E6C47CE" w14:textId="16E671A5" w:rsidR="008D5170" w:rsidRDefault="006175A0" w:rsidP="006175A0">
      <w:pPr>
        <w:pStyle w:val="Heading1"/>
        <w:spacing w:after="240"/>
      </w:pPr>
      <w:bookmarkStart w:id="1" w:name="_Toc3237979"/>
      <w:bookmarkStart w:id="2" w:name="_Toc3238809"/>
      <w:r>
        <w:br w:type="page"/>
      </w:r>
    </w:p>
    <w:p w14:paraId="4CCFC443" w14:textId="7DA4AEC9" w:rsidR="00311BCF" w:rsidRPr="00882774" w:rsidRDefault="005D51F7" w:rsidP="00F81D87">
      <w:pPr>
        <w:pStyle w:val="Heading1"/>
        <w:spacing w:after="240"/>
      </w:pPr>
      <w:bookmarkStart w:id="3" w:name="_Toc81159117"/>
      <w:r w:rsidRPr="00882774">
        <w:lastRenderedPageBreak/>
        <w:t>CERTIFICATION</w:t>
      </w:r>
      <w:bookmarkEnd w:id="1"/>
      <w:bookmarkEnd w:id="2"/>
      <w:bookmarkEnd w:id="3"/>
    </w:p>
    <w:p w14:paraId="08B9E816" w14:textId="32CC882C" w:rsidR="0018748A" w:rsidRDefault="0018748A" w:rsidP="00F81D87">
      <w:pPr>
        <w:tabs>
          <w:tab w:val="clear" w:pos="1830"/>
          <w:tab w:val="clear" w:pos="4095"/>
        </w:tabs>
        <w:jc w:val="both"/>
      </w:pPr>
      <w:r>
        <w:t xml:space="preserve">This is to certify that this project was carried out and the report written by me </w:t>
      </w:r>
      <w:r w:rsidR="009004D7">
        <w:rPr>
          <w:b/>
          <w:bCs/>
        </w:rPr>
        <w:t>AKINDIPE BUKOLA</w:t>
      </w:r>
      <w:r w:rsidRPr="00273A55">
        <w:rPr>
          <w:b/>
          <w:bCs/>
        </w:rPr>
        <w:t xml:space="preserve"> </w:t>
      </w:r>
      <w:r w:rsidR="009004D7">
        <w:rPr>
          <w:b/>
          <w:bCs/>
        </w:rPr>
        <w:t>ABIOLA</w:t>
      </w:r>
      <w:r>
        <w:t xml:space="preserve"> with</w:t>
      </w:r>
      <w:r w:rsidR="00B36E15">
        <w:t xml:space="preserve"> M</w:t>
      </w:r>
      <w:r>
        <w:t xml:space="preserve">atriculation </w:t>
      </w:r>
      <w:r w:rsidR="00B36E15">
        <w:t>N</w:t>
      </w:r>
      <w:r>
        <w:t xml:space="preserve">umber </w:t>
      </w:r>
      <w:r w:rsidR="009004D7">
        <w:rPr>
          <w:b/>
          <w:bCs/>
        </w:rPr>
        <w:t>CPE/15</w:t>
      </w:r>
      <w:r w:rsidRPr="00273A55">
        <w:rPr>
          <w:b/>
          <w:bCs/>
        </w:rPr>
        <w:t>/</w:t>
      </w:r>
      <w:r w:rsidR="009004D7">
        <w:rPr>
          <w:b/>
          <w:bCs/>
        </w:rPr>
        <w:t>2385</w:t>
      </w:r>
      <w:r>
        <w:t xml:space="preserve"> of the </w:t>
      </w:r>
      <w:r w:rsidR="00B36E15">
        <w:t>D</w:t>
      </w:r>
      <w:r>
        <w:t xml:space="preserve">epartment of </w:t>
      </w:r>
      <w:r w:rsidR="009004D7">
        <w:t xml:space="preserve">Computer </w:t>
      </w:r>
      <w:r>
        <w:t xml:space="preserve">Engineering, </w:t>
      </w:r>
      <w:r w:rsidRPr="0018748A">
        <w:t xml:space="preserve">The Federal University of Technology, Akure, Ondo State, Nigeria in partial fulfilment of requirements for the award of Bachelor of Engineering (B.Eng.) degree in </w:t>
      </w:r>
      <w:r w:rsidR="009004D7">
        <w:t>Computer</w:t>
      </w:r>
      <w:r w:rsidRPr="0018748A">
        <w:t xml:space="preserve"> Engineering.</w:t>
      </w:r>
    </w:p>
    <w:p w14:paraId="1ED93294" w14:textId="77777777" w:rsidR="00B22533" w:rsidRDefault="00B22533" w:rsidP="00F81D87">
      <w:pPr>
        <w:tabs>
          <w:tab w:val="clear" w:pos="1830"/>
          <w:tab w:val="clear" w:pos="4095"/>
        </w:tabs>
        <w:jc w:val="both"/>
      </w:pPr>
    </w:p>
    <w:p w14:paraId="7D64F0A9" w14:textId="1580178C" w:rsidR="0018748A" w:rsidRDefault="0018748A" w:rsidP="00F81D87">
      <w:pPr>
        <w:tabs>
          <w:tab w:val="clear" w:pos="1830"/>
          <w:tab w:val="clear" w:pos="4095"/>
        </w:tabs>
        <w:jc w:val="both"/>
      </w:pPr>
      <w:r>
        <w:t>------------------------------------</w:t>
      </w:r>
      <w:r>
        <w:tab/>
      </w:r>
      <w:r>
        <w:tab/>
      </w:r>
      <w:r>
        <w:tab/>
      </w:r>
      <w:r>
        <w:tab/>
      </w:r>
      <w:r>
        <w:tab/>
        <w:t>------------------------------------</w:t>
      </w:r>
    </w:p>
    <w:p w14:paraId="2B0CBEBB" w14:textId="5A190FA6" w:rsidR="008A2156" w:rsidRDefault="00B22533" w:rsidP="00B22533">
      <w:pPr>
        <w:tabs>
          <w:tab w:val="clear" w:pos="1830"/>
          <w:tab w:val="clear" w:pos="4095"/>
        </w:tabs>
        <w:jc w:val="both"/>
      </w:pPr>
      <w:r>
        <w:t>Student’s Signature</w:t>
      </w:r>
      <w:r w:rsidR="0018748A">
        <w:t xml:space="preserve"> </w:t>
      </w:r>
      <w:r>
        <w:t>and Date</w:t>
      </w:r>
      <w:r>
        <w:tab/>
      </w:r>
      <w:r>
        <w:tab/>
      </w:r>
      <w:r>
        <w:tab/>
      </w:r>
      <w:r>
        <w:tab/>
      </w:r>
      <w:r>
        <w:tab/>
        <w:t>External Supervisor</w:t>
      </w:r>
    </w:p>
    <w:p w14:paraId="450D1CCF" w14:textId="12B6CAE3" w:rsidR="00B22533" w:rsidRDefault="00B22533" w:rsidP="008A2156">
      <w:pPr>
        <w:tabs>
          <w:tab w:val="clear" w:pos="1830"/>
          <w:tab w:val="clear" w:pos="4095"/>
          <w:tab w:val="left" w:pos="720"/>
          <w:tab w:val="left" w:pos="5702"/>
          <w:tab w:val="left" w:pos="5795"/>
          <w:tab w:val="left" w:pos="5910"/>
        </w:tabs>
        <w:jc w:val="both"/>
      </w:pPr>
      <w:r>
        <w:tab/>
      </w:r>
      <w:r w:rsidR="008A2156">
        <w:tab/>
        <w:t xml:space="preserve"> Signature and Date</w:t>
      </w:r>
    </w:p>
    <w:p w14:paraId="546FF90F" w14:textId="421BF184" w:rsidR="0018748A" w:rsidRDefault="00B22533" w:rsidP="00B22533">
      <w:pPr>
        <w:tabs>
          <w:tab w:val="clear" w:pos="1830"/>
          <w:tab w:val="clear" w:pos="4095"/>
          <w:tab w:val="left" w:pos="720"/>
          <w:tab w:val="left" w:pos="1440"/>
          <w:tab w:val="left" w:pos="2160"/>
          <w:tab w:val="left" w:pos="2880"/>
          <w:tab w:val="left" w:pos="5760"/>
          <w:tab w:val="left" w:pos="6129"/>
        </w:tabs>
        <w:jc w:val="left"/>
      </w:pPr>
      <w:r>
        <w:tab/>
      </w:r>
    </w:p>
    <w:p w14:paraId="0D89F58F" w14:textId="77777777" w:rsidR="00B22533" w:rsidRDefault="00B22533" w:rsidP="00B22533">
      <w:pPr>
        <w:tabs>
          <w:tab w:val="clear" w:pos="1830"/>
          <w:tab w:val="clear" w:pos="4095"/>
        </w:tabs>
        <w:jc w:val="both"/>
      </w:pPr>
    </w:p>
    <w:p w14:paraId="009E1A90" w14:textId="77777777" w:rsidR="00B22533" w:rsidRDefault="00B22533" w:rsidP="00B22533">
      <w:pPr>
        <w:tabs>
          <w:tab w:val="clear" w:pos="1830"/>
          <w:tab w:val="clear" w:pos="4095"/>
        </w:tabs>
        <w:jc w:val="both"/>
      </w:pPr>
      <w:r>
        <w:t>------------------------------------</w:t>
      </w:r>
      <w:r>
        <w:tab/>
      </w:r>
      <w:r>
        <w:tab/>
      </w:r>
      <w:r>
        <w:tab/>
      </w:r>
      <w:r>
        <w:tab/>
      </w:r>
      <w:r>
        <w:tab/>
        <w:t>------------------------------------</w:t>
      </w:r>
    </w:p>
    <w:p w14:paraId="4C6DAED9" w14:textId="5AB3B05A" w:rsidR="00B22533" w:rsidRDefault="00B22533" w:rsidP="00B22533">
      <w:pPr>
        <w:tabs>
          <w:tab w:val="clear" w:pos="1830"/>
          <w:tab w:val="clear" w:pos="4095"/>
        </w:tabs>
        <w:jc w:val="both"/>
      </w:pPr>
      <w:r>
        <w:t>Prof. Y.O. Olasoji (Supervisor)</w:t>
      </w:r>
      <w:r>
        <w:tab/>
      </w:r>
      <w:r>
        <w:tab/>
      </w:r>
      <w:r>
        <w:tab/>
      </w:r>
      <w:r>
        <w:tab/>
      </w:r>
      <w:r w:rsidR="00211D00">
        <w:t>Prof. E.O. Ogunti</w:t>
      </w:r>
      <w:r>
        <w:t xml:space="preserve"> (HOD)</w:t>
      </w:r>
    </w:p>
    <w:p w14:paraId="556E123B" w14:textId="5AA6B56F" w:rsidR="00B22533" w:rsidRDefault="00B22533" w:rsidP="00B22533">
      <w:pPr>
        <w:tabs>
          <w:tab w:val="clear" w:pos="1830"/>
          <w:tab w:val="clear" w:pos="4095"/>
          <w:tab w:val="left" w:pos="6175"/>
        </w:tabs>
        <w:jc w:val="both"/>
      </w:pPr>
      <w:r>
        <w:t>Signature and Date</w:t>
      </w:r>
      <w:r>
        <w:tab/>
        <w:t>Signature and Date</w:t>
      </w:r>
    </w:p>
    <w:p w14:paraId="32DE9B5E" w14:textId="61BE1D11" w:rsidR="0018748A" w:rsidRDefault="0018748A" w:rsidP="00B22533">
      <w:pPr>
        <w:tabs>
          <w:tab w:val="clear" w:pos="1830"/>
          <w:tab w:val="clear" w:pos="4095"/>
          <w:tab w:val="left" w:pos="6981"/>
        </w:tabs>
        <w:jc w:val="both"/>
      </w:pPr>
    </w:p>
    <w:p w14:paraId="35D15FFE" w14:textId="77777777" w:rsidR="00F81D87" w:rsidRDefault="00F81D87" w:rsidP="00F81D87">
      <w:pPr>
        <w:tabs>
          <w:tab w:val="clear" w:pos="1830"/>
          <w:tab w:val="clear" w:pos="4095"/>
        </w:tabs>
        <w:jc w:val="both"/>
      </w:pPr>
    </w:p>
    <w:p w14:paraId="770B5BD5" w14:textId="22A85C93" w:rsidR="0018748A" w:rsidRDefault="0018748A" w:rsidP="00F81D87">
      <w:pPr>
        <w:tabs>
          <w:tab w:val="clear" w:pos="1830"/>
          <w:tab w:val="clear" w:pos="4095"/>
        </w:tabs>
        <w:jc w:val="both"/>
      </w:pPr>
    </w:p>
    <w:p w14:paraId="4F464416" w14:textId="77777777" w:rsidR="00B22533" w:rsidRDefault="00B22533" w:rsidP="00F81D87">
      <w:pPr>
        <w:pStyle w:val="Heading1"/>
        <w:spacing w:after="240"/>
      </w:pPr>
      <w:bookmarkStart w:id="4" w:name="_Toc3237980"/>
      <w:bookmarkStart w:id="5" w:name="_Toc3238810"/>
      <w:bookmarkStart w:id="6" w:name="_Toc31888758"/>
      <w:r>
        <w:br w:type="page"/>
      </w:r>
    </w:p>
    <w:p w14:paraId="3CFF0D28" w14:textId="4A663D30" w:rsidR="00E92CF2" w:rsidRPr="00882774" w:rsidRDefault="005D51F7" w:rsidP="00F81D87">
      <w:pPr>
        <w:pStyle w:val="Heading1"/>
        <w:spacing w:after="240"/>
      </w:pPr>
      <w:bookmarkStart w:id="7" w:name="_Toc81159118"/>
      <w:r w:rsidRPr="00882774">
        <w:lastRenderedPageBreak/>
        <w:t>DEDICATION</w:t>
      </w:r>
      <w:bookmarkEnd w:id="4"/>
      <w:bookmarkEnd w:id="5"/>
      <w:bookmarkEnd w:id="6"/>
      <w:bookmarkEnd w:id="7"/>
    </w:p>
    <w:p w14:paraId="20A71DA5" w14:textId="303713C7" w:rsidR="005D51F7" w:rsidRPr="00882774" w:rsidRDefault="00386B3F" w:rsidP="00F81D87">
      <w:pPr>
        <w:tabs>
          <w:tab w:val="clear" w:pos="1830"/>
          <w:tab w:val="clear" w:pos="4095"/>
        </w:tabs>
        <w:jc w:val="both"/>
      </w:pPr>
      <w:r>
        <w:t xml:space="preserve">I hereby dedicate this project work to God Almighty for </w:t>
      </w:r>
      <w:r w:rsidR="004B6E36">
        <w:t>the</w:t>
      </w:r>
      <w:r w:rsidR="00495736">
        <w:t xml:space="preserve"> </w:t>
      </w:r>
      <w:r>
        <w:t>overwhelming love, mercies</w:t>
      </w:r>
      <w:r w:rsidR="006113DD">
        <w:t>, favour,</w:t>
      </w:r>
      <w:r w:rsidR="00784DB7">
        <w:t xml:space="preserve"> </w:t>
      </w:r>
      <w:r w:rsidR="00495736">
        <w:t>grace</w:t>
      </w:r>
      <w:r w:rsidR="006113DD">
        <w:t xml:space="preserve"> and benefits </w:t>
      </w:r>
      <w:r w:rsidR="004B6E36">
        <w:t>He lavished on me</w:t>
      </w:r>
      <w:r w:rsidR="00495736">
        <w:t xml:space="preserve"> throughout my aca</w:t>
      </w:r>
      <w:r w:rsidR="004B6E36">
        <w:t>demic pursuit in this great citadel of learning.</w:t>
      </w:r>
    </w:p>
    <w:p w14:paraId="4628F78B" w14:textId="77777777" w:rsidR="005D51F7" w:rsidRPr="00882774" w:rsidRDefault="005D51F7" w:rsidP="00F81D87">
      <w:pPr>
        <w:tabs>
          <w:tab w:val="clear" w:pos="1830"/>
          <w:tab w:val="clear" w:pos="4095"/>
        </w:tabs>
        <w:jc w:val="both"/>
      </w:pPr>
    </w:p>
    <w:p w14:paraId="2CAD569B" w14:textId="77777777" w:rsidR="005D51F7" w:rsidRPr="00882774" w:rsidRDefault="005D51F7" w:rsidP="00F81D87">
      <w:pPr>
        <w:tabs>
          <w:tab w:val="clear" w:pos="1830"/>
          <w:tab w:val="clear" w:pos="4095"/>
        </w:tabs>
        <w:jc w:val="both"/>
      </w:pPr>
    </w:p>
    <w:p w14:paraId="10E03A40" w14:textId="77777777" w:rsidR="005D51F7" w:rsidRPr="00882774" w:rsidRDefault="005D51F7" w:rsidP="00F81D87">
      <w:pPr>
        <w:tabs>
          <w:tab w:val="clear" w:pos="1830"/>
          <w:tab w:val="clear" w:pos="4095"/>
        </w:tabs>
        <w:jc w:val="both"/>
      </w:pPr>
    </w:p>
    <w:p w14:paraId="052756BC" w14:textId="77777777" w:rsidR="005D51F7" w:rsidRPr="00882774" w:rsidRDefault="005D51F7" w:rsidP="00F81D87">
      <w:pPr>
        <w:tabs>
          <w:tab w:val="clear" w:pos="1830"/>
          <w:tab w:val="clear" w:pos="4095"/>
        </w:tabs>
        <w:jc w:val="both"/>
      </w:pPr>
    </w:p>
    <w:p w14:paraId="51372796" w14:textId="77777777" w:rsidR="005D51F7" w:rsidRPr="00882774" w:rsidRDefault="005D51F7" w:rsidP="00F81D87">
      <w:pPr>
        <w:tabs>
          <w:tab w:val="clear" w:pos="1830"/>
          <w:tab w:val="clear" w:pos="4095"/>
        </w:tabs>
        <w:jc w:val="both"/>
      </w:pPr>
    </w:p>
    <w:p w14:paraId="4BF695A9" w14:textId="77777777" w:rsidR="005D51F7" w:rsidRPr="00882774" w:rsidRDefault="005D51F7" w:rsidP="00F81D87">
      <w:pPr>
        <w:tabs>
          <w:tab w:val="clear" w:pos="1830"/>
          <w:tab w:val="clear" w:pos="4095"/>
        </w:tabs>
        <w:jc w:val="both"/>
      </w:pPr>
    </w:p>
    <w:p w14:paraId="4DD84B03" w14:textId="77777777" w:rsidR="005D51F7" w:rsidRPr="00882774" w:rsidRDefault="005D51F7" w:rsidP="00F81D87">
      <w:pPr>
        <w:tabs>
          <w:tab w:val="clear" w:pos="1830"/>
          <w:tab w:val="clear" w:pos="4095"/>
        </w:tabs>
        <w:jc w:val="both"/>
      </w:pPr>
    </w:p>
    <w:p w14:paraId="7DC28B07" w14:textId="77777777" w:rsidR="005D51F7" w:rsidRPr="00882774" w:rsidRDefault="005D51F7" w:rsidP="00F81D87">
      <w:pPr>
        <w:tabs>
          <w:tab w:val="clear" w:pos="1830"/>
          <w:tab w:val="clear" w:pos="4095"/>
        </w:tabs>
        <w:jc w:val="both"/>
      </w:pPr>
    </w:p>
    <w:p w14:paraId="2B5C7CB0" w14:textId="77777777" w:rsidR="005D51F7" w:rsidRPr="00882774" w:rsidRDefault="005D51F7" w:rsidP="00F81D87">
      <w:pPr>
        <w:tabs>
          <w:tab w:val="clear" w:pos="1830"/>
          <w:tab w:val="clear" w:pos="4095"/>
        </w:tabs>
        <w:jc w:val="both"/>
      </w:pPr>
    </w:p>
    <w:p w14:paraId="16282A35" w14:textId="77777777" w:rsidR="005D51F7" w:rsidRPr="00882774" w:rsidRDefault="005D51F7" w:rsidP="00F81D87">
      <w:pPr>
        <w:tabs>
          <w:tab w:val="clear" w:pos="1830"/>
          <w:tab w:val="clear" w:pos="4095"/>
        </w:tabs>
        <w:jc w:val="both"/>
      </w:pPr>
    </w:p>
    <w:p w14:paraId="1DE7E48F" w14:textId="77777777" w:rsidR="005D51F7" w:rsidRPr="00882774" w:rsidRDefault="005D51F7" w:rsidP="00F81D87">
      <w:pPr>
        <w:tabs>
          <w:tab w:val="clear" w:pos="1830"/>
          <w:tab w:val="clear" w:pos="4095"/>
        </w:tabs>
        <w:jc w:val="both"/>
      </w:pPr>
    </w:p>
    <w:p w14:paraId="6438095B" w14:textId="77777777" w:rsidR="005D51F7" w:rsidRPr="00882774" w:rsidRDefault="005D51F7" w:rsidP="00F81D87">
      <w:pPr>
        <w:tabs>
          <w:tab w:val="clear" w:pos="1830"/>
          <w:tab w:val="clear" w:pos="4095"/>
        </w:tabs>
        <w:jc w:val="both"/>
      </w:pPr>
    </w:p>
    <w:p w14:paraId="54CBC5DE" w14:textId="0788470C" w:rsidR="00A05D48" w:rsidRPr="00882774" w:rsidRDefault="00A05D48" w:rsidP="00F81D87">
      <w:pPr>
        <w:tabs>
          <w:tab w:val="clear" w:pos="1830"/>
          <w:tab w:val="clear" w:pos="4095"/>
        </w:tabs>
        <w:jc w:val="both"/>
      </w:pPr>
      <w:r w:rsidRPr="00882774">
        <w:br w:type="page"/>
      </w:r>
    </w:p>
    <w:p w14:paraId="2872BF60" w14:textId="65AA8E1B" w:rsidR="005D51F7" w:rsidRPr="00882774" w:rsidRDefault="005D51F7" w:rsidP="00F81D87">
      <w:pPr>
        <w:pStyle w:val="Heading1"/>
        <w:spacing w:after="240"/>
      </w:pPr>
      <w:bookmarkStart w:id="8" w:name="_Toc3237981"/>
      <w:bookmarkStart w:id="9" w:name="_Toc3238811"/>
      <w:bookmarkStart w:id="10" w:name="_Toc31888759"/>
      <w:bookmarkStart w:id="11" w:name="_Toc81159119"/>
      <w:r w:rsidRPr="00882774">
        <w:lastRenderedPageBreak/>
        <w:t>ACKNOWLEDGEMENT</w:t>
      </w:r>
      <w:bookmarkEnd w:id="8"/>
      <w:bookmarkEnd w:id="9"/>
      <w:bookmarkEnd w:id="10"/>
      <w:bookmarkEnd w:id="11"/>
    </w:p>
    <w:p w14:paraId="2404FF3A" w14:textId="5CB11602" w:rsidR="00B36E15" w:rsidRDefault="001B057B" w:rsidP="00F81D87">
      <w:pPr>
        <w:tabs>
          <w:tab w:val="clear" w:pos="1830"/>
          <w:tab w:val="clear" w:pos="4095"/>
        </w:tabs>
        <w:jc w:val="both"/>
      </w:pPr>
      <w:r>
        <w:t xml:space="preserve">Ultimate thanks go to my </w:t>
      </w:r>
      <w:r w:rsidR="00D07313">
        <w:t>Heavenly Father and God, for sustainin</w:t>
      </w:r>
      <w:r w:rsidR="00885E54">
        <w:t xml:space="preserve">g, protecting and preserving me </w:t>
      </w:r>
      <w:r w:rsidR="00D07313">
        <w:t xml:space="preserve">all through the years of my study. </w:t>
      </w:r>
      <w:r w:rsidR="004C615C">
        <w:t>Without Him, I would not have been able to overcome all the challenges</w:t>
      </w:r>
      <w:r w:rsidR="00EF5AAC">
        <w:t xml:space="preserve"> and hurdles</w:t>
      </w:r>
      <w:r w:rsidR="004C615C">
        <w:t xml:space="preserve"> faced during this journey, but in Him alone I found triumphant</w:t>
      </w:r>
      <w:r w:rsidR="00357D9A">
        <w:t xml:space="preserve"> and euphoric</w:t>
      </w:r>
      <w:r w:rsidR="004C615C">
        <w:t xml:space="preserve"> victory.</w:t>
      </w:r>
    </w:p>
    <w:p w14:paraId="1FD6099B" w14:textId="2E931528" w:rsidR="00327F43" w:rsidRDefault="004C615C" w:rsidP="00F81D87">
      <w:pPr>
        <w:tabs>
          <w:tab w:val="clear" w:pos="1830"/>
          <w:tab w:val="clear" w:pos="4095"/>
        </w:tabs>
        <w:spacing w:before="240" w:after="240"/>
        <w:jc w:val="both"/>
      </w:pPr>
      <w:r>
        <w:t xml:space="preserve">I’m </w:t>
      </w:r>
      <w:r w:rsidR="005E0605">
        <w:t>sincerely grateful</w:t>
      </w:r>
      <w:r w:rsidR="00357D9A">
        <w:t xml:space="preserve"> to my supervisor, </w:t>
      </w:r>
      <w:r w:rsidR="00371DD9">
        <w:t>Prof. Y.O. Olasoji</w:t>
      </w:r>
      <w:r w:rsidR="00357D9A">
        <w:t>, for his fatherly advice, encouragement, guidance, and correction</w:t>
      </w:r>
      <w:r w:rsidR="005E0605">
        <w:t xml:space="preserve"> which facilitated the successful </w:t>
      </w:r>
      <w:r w:rsidR="00B36E15">
        <w:t>completion</w:t>
      </w:r>
      <w:r w:rsidR="005E0605">
        <w:t xml:space="preserve"> of this project</w:t>
      </w:r>
      <w:r w:rsidR="00357D9A">
        <w:t xml:space="preserve">. </w:t>
      </w:r>
      <w:r w:rsidR="005E0605">
        <w:t xml:space="preserve">His words of wisdom and motivational talks gave me the courage and strength to pursue and accomplish this project research successfully. He selflessly gave his time and expertise to </w:t>
      </w:r>
      <w:r w:rsidR="005133AC">
        <w:t>patiently attend to all of my</w:t>
      </w:r>
      <w:r w:rsidR="005E0605">
        <w:t xml:space="preserve"> inquiries for the purpose of this study</w:t>
      </w:r>
      <w:r w:rsidR="005133AC">
        <w:t xml:space="preserve"> and also to help me improve practically in the field of electronics</w:t>
      </w:r>
      <w:r w:rsidR="005E0605">
        <w:t xml:space="preserve">. </w:t>
      </w:r>
      <w:r w:rsidR="00C301C2">
        <w:t xml:space="preserve">I will also not fail to appreciate Mr </w:t>
      </w:r>
      <w:r w:rsidR="00371DD9">
        <w:t>Tony</w:t>
      </w:r>
      <w:r w:rsidR="00C301C2">
        <w:t xml:space="preserve"> for his support and contributions towards the success of this project.</w:t>
      </w:r>
    </w:p>
    <w:p w14:paraId="4AC2A6C0" w14:textId="43B4C7F0" w:rsidR="00E94288" w:rsidRDefault="00B57976" w:rsidP="00E94288">
      <w:pPr>
        <w:tabs>
          <w:tab w:val="clear" w:pos="1830"/>
          <w:tab w:val="clear" w:pos="4095"/>
        </w:tabs>
        <w:spacing w:after="240"/>
        <w:jc w:val="both"/>
      </w:pPr>
      <w:r>
        <w:t xml:space="preserve">I also appreciate the </w:t>
      </w:r>
      <w:r w:rsidR="008C12C0">
        <w:t xml:space="preserve">former </w:t>
      </w:r>
      <w:r>
        <w:t>H</w:t>
      </w:r>
      <w:r w:rsidR="00746392">
        <w:t xml:space="preserve">ead of </w:t>
      </w:r>
      <w:r>
        <w:t>D</w:t>
      </w:r>
      <w:r w:rsidR="00746392">
        <w:t>epartment</w:t>
      </w:r>
      <w:r>
        <w:t xml:space="preserve">, </w:t>
      </w:r>
      <w:r w:rsidR="00371DD9">
        <w:t>Dr (Mrs) F.M. Fadahunsi</w:t>
      </w:r>
      <w:r w:rsidR="008C12C0">
        <w:t xml:space="preserve"> and the current </w:t>
      </w:r>
      <w:r w:rsidR="008C12C0" w:rsidRPr="008C12C0">
        <w:t>Head of Department</w:t>
      </w:r>
      <w:r w:rsidR="008C12C0">
        <w:t xml:space="preserve"> </w:t>
      </w:r>
      <w:r w:rsidR="008C12C0" w:rsidRPr="008C12C0">
        <w:t>Prof. E.O. Ogunti</w:t>
      </w:r>
      <w:r>
        <w:t xml:space="preserve"> for </w:t>
      </w:r>
      <w:r w:rsidR="008C12C0">
        <w:t>th</w:t>
      </w:r>
      <w:r w:rsidR="00371DD9">
        <w:t>e</w:t>
      </w:r>
      <w:r w:rsidR="008C12C0">
        <w:t>i</w:t>
      </w:r>
      <w:r w:rsidR="00371DD9">
        <w:t>r</w:t>
      </w:r>
      <w:r>
        <w:t xml:space="preserve"> overwhelming love and indefatigable effo</w:t>
      </w:r>
      <w:bookmarkStart w:id="12" w:name="_GoBack"/>
      <w:bookmarkEnd w:id="12"/>
      <w:r>
        <w:t>rts at ensuring that students make records of success and excellence</w:t>
      </w:r>
      <w:r w:rsidR="00371DD9">
        <w:t xml:space="preserve"> academically, skilfully and morally</w:t>
      </w:r>
      <w:r w:rsidR="00C301C2">
        <w:t>.</w:t>
      </w:r>
    </w:p>
    <w:p w14:paraId="17D6CC48" w14:textId="2883F8AE" w:rsidR="00C301C2" w:rsidRDefault="00C301C2" w:rsidP="00E94288">
      <w:pPr>
        <w:tabs>
          <w:tab w:val="clear" w:pos="1830"/>
          <w:tab w:val="clear" w:pos="4095"/>
        </w:tabs>
        <w:spacing w:after="240"/>
        <w:jc w:val="both"/>
      </w:pPr>
      <w:r>
        <w:t xml:space="preserve">Finally, I want to celebrate and appreciate my parents, </w:t>
      </w:r>
      <w:r w:rsidR="00FD6422">
        <w:t>Mr. A.I. Akindipe and Mrs. J.I. Akindipe</w:t>
      </w:r>
      <w:r>
        <w:t xml:space="preserve"> for their unrelenting love and support in all ramifications that facilitated the successful completion of this project. I</w:t>
      </w:r>
      <w:r w:rsidR="006113DD">
        <w:t>’m</w:t>
      </w:r>
      <w:r>
        <w:t xml:space="preserve"> also </w:t>
      </w:r>
      <w:r w:rsidR="006113DD">
        <w:t xml:space="preserve">thankful to my siblings, </w:t>
      </w:r>
      <w:r w:rsidR="00FD6422">
        <w:t xml:space="preserve">Akindipe Akinjisola </w:t>
      </w:r>
      <w:r w:rsidR="006113DD">
        <w:t xml:space="preserve">and </w:t>
      </w:r>
      <w:r w:rsidR="00FD6422">
        <w:t>Akindipe Funmilola</w:t>
      </w:r>
      <w:r w:rsidR="006113DD">
        <w:t xml:space="preserve"> for the love and care showered on me</w:t>
      </w:r>
      <w:r w:rsidR="00FD6422">
        <w:t xml:space="preserve"> and also for their effective words of encouragements.</w:t>
      </w:r>
    </w:p>
    <w:p w14:paraId="3E7A2686" w14:textId="27CF5602" w:rsidR="00BE72EB" w:rsidRPr="00882774" w:rsidRDefault="00B57976" w:rsidP="00F81D87">
      <w:pPr>
        <w:tabs>
          <w:tab w:val="clear" w:pos="1830"/>
          <w:tab w:val="clear" w:pos="4095"/>
        </w:tabs>
        <w:jc w:val="both"/>
      </w:pPr>
      <w:r>
        <w:t xml:space="preserve">  </w:t>
      </w:r>
    </w:p>
    <w:p w14:paraId="6002D2D3" w14:textId="34669B02" w:rsidR="00BE72EB" w:rsidRPr="00882774" w:rsidRDefault="00BE72EB" w:rsidP="00F81D87">
      <w:pPr>
        <w:tabs>
          <w:tab w:val="clear" w:pos="1830"/>
          <w:tab w:val="clear" w:pos="4095"/>
        </w:tabs>
        <w:spacing w:after="160"/>
        <w:jc w:val="left"/>
      </w:pPr>
      <w:r w:rsidRPr="00882774">
        <w:br w:type="page"/>
      </w:r>
    </w:p>
    <w:p w14:paraId="7F7D26A7" w14:textId="488101A4" w:rsidR="00BE72EB" w:rsidRDefault="00BE72EB" w:rsidP="00F81D87">
      <w:pPr>
        <w:pStyle w:val="Heading1"/>
        <w:spacing w:after="240"/>
      </w:pPr>
      <w:bookmarkStart w:id="13" w:name="_Toc3237982"/>
      <w:bookmarkStart w:id="14" w:name="_Toc3238812"/>
      <w:bookmarkStart w:id="15" w:name="_Toc31888760"/>
      <w:bookmarkStart w:id="16" w:name="_Toc81159120"/>
      <w:r w:rsidRPr="00882774">
        <w:lastRenderedPageBreak/>
        <w:t>ABSTRACT</w:t>
      </w:r>
      <w:bookmarkEnd w:id="13"/>
      <w:bookmarkEnd w:id="14"/>
      <w:bookmarkEnd w:id="15"/>
      <w:bookmarkEnd w:id="16"/>
    </w:p>
    <w:p w14:paraId="38ED5C18" w14:textId="4673459B" w:rsidR="00B415EB" w:rsidRDefault="00EC6E09" w:rsidP="00990694">
      <w:pPr>
        <w:tabs>
          <w:tab w:val="clear" w:pos="1830"/>
          <w:tab w:val="clear" w:pos="4095"/>
        </w:tabs>
        <w:jc w:val="both"/>
      </w:pPr>
      <w:r w:rsidRPr="00EC6E09">
        <w:t xml:space="preserve">The fact that health is acknowledged as one of the fundamental rights of persons may be used to gauge the importance of health care in society. There are several IoT trends that have developed for our safety. </w:t>
      </w:r>
      <w:r w:rsidR="00DD0B4E" w:rsidRPr="00EC6E09">
        <w:t>Wearable</w:t>
      </w:r>
      <w:r w:rsidRPr="00EC6E09">
        <w:t>, Surgical Robotics, AI, AR, ML, and Big Data Integration with IoT</w:t>
      </w:r>
      <w:r w:rsidR="00B415EB">
        <w:t>.</w:t>
      </w:r>
    </w:p>
    <w:p w14:paraId="0F68BCBC" w14:textId="27313C12" w:rsidR="00B2159C" w:rsidRDefault="00B2159C" w:rsidP="00990694">
      <w:pPr>
        <w:tabs>
          <w:tab w:val="clear" w:pos="1830"/>
          <w:tab w:val="clear" w:pos="4095"/>
        </w:tabs>
        <w:jc w:val="both"/>
      </w:pPr>
      <w:r w:rsidRPr="00B2159C">
        <w:t xml:space="preserve">This project, </w:t>
      </w:r>
      <w:r w:rsidR="00FC7364">
        <w:t>Smart health</w:t>
      </w:r>
      <w:r w:rsidRPr="00B2159C">
        <w:t xml:space="preserve"> Monitoring System for Comatose Patients, is a functioning framework that incorporates sensors to monitor body temperature, pulse rate, and movement</w:t>
      </w:r>
      <w:r w:rsidR="001E4C09">
        <w:t>s</w:t>
      </w:r>
      <w:r w:rsidRPr="00B2159C">
        <w:t xml:space="preserve">. A microcontroller board </w:t>
      </w:r>
      <w:r w:rsidR="00FC7364" w:rsidRPr="00B2159C">
        <w:t>analyses</w:t>
      </w:r>
      <w:r w:rsidRPr="00B2159C">
        <w:t xml:space="preserve"> the patient's inputs, and any irregularity detected by the patient triggers an alarm from the monitoring system.</w:t>
      </w:r>
    </w:p>
    <w:p w14:paraId="24E914D7" w14:textId="1E0ADA9E" w:rsidR="00843DD3" w:rsidRPr="00843DD3" w:rsidRDefault="006175A0" w:rsidP="00990694">
      <w:pPr>
        <w:tabs>
          <w:tab w:val="clear" w:pos="1830"/>
          <w:tab w:val="clear" w:pos="4095"/>
        </w:tabs>
        <w:jc w:val="both"/>
      </w:pPr>
      <w:r>
        <w:t xml:space="preserve">The system is beneficial in reducing the burden of a manual requirement to continuously monitor the comatose along with assistance to the doctor about the health and consciousness status of the comatose remotely through the use of a </w:t>
      </w:r>
      <w:r w:rsidR="00DD0B4E">
        <w:t>web</w:t>
      </w:r>
      <w:r w:rsidRPr="00F36E5B">
        <w:t xml:space="preserve"> application</w:t>
      </w:r>
      <w:r>
        <w:t>. It alerts the doctor of any abnormal conditions in the vitals of the comatose</w:t>
      </w:r>
      <w:r w:rsidR="00885E54">
        <w:t xml:space="preserve"> or </w:t>
      </w:r>
      <w:r w:rsidR="00F36E5B">
        <w:t>movement changes of the comatose</w:t>
      </w:r>
      <w:r>
        <w:t xml:space="preserve">. </w:t>
      </w:r>
      <w:r w:rsidR="00523DA6">
        <w:t>Also in the emergency cases, the doctor is able to monitor the patient’s condition efficiently to reduce time consumption, thus it provides more effective healthcare system. So due to importance of patient monitoring system, the continuous monitoring of the coma patient can be simplified.</w:t>
      </w:r>
      <w:r w:rsidR="00F36E5B">
        <w:br w:type="page"/>
      </w:r>
    </w:p>
    <w:p w14:paraId="557F5DCA" w14:textId="37215C1A" w:rsidR="00A07DBE" w:rsidRDefault="00A07DBE" w:rsidP="00BC4743">
      <w:pPr>
        <w:pStyle w:val="Heading1"/>
        <w:spacing w:after="240"/>
      </w:pPr>
      <w:bookmarkStart w:id="17" w:name="_Toc3237983"/>
      <w:bookmarkStart w:id="18" w:name="_Toc3238813"/>
      <w:bookmarkStart w:id="19" w:name="_Toc31888761"/>
      <w:bookmarkStart w:id="20" w:name="_Toc81159121"/>
      <w:r w:rsidRPr="006F6F0E">
        <w:lastRenderedPageBreak/>
        <w:t>TABLE OF CONTENTS</w:t>
      </w:r>
      <w:bookmarkEnd w:id="17"/>
      <w:bookmarkEnd w:id="18"/>
      <w:bookmarkEnd w:id="19"/>
      <w:bookmarkEnd w:id="20"/>
    </w:p>
    <w:p w14:paraId="46A1BA46" w14:textId="77777777" w:rsidR="00A6582C" w:rsidRDefault="00D43434" w:rsidP="00BC4743">
      <w:pPr>
        <w:jc w:val="right"/>
        <w:rPr>
          <w:noProof/>
        </w:rPr>
      </w:pPr>
      <w:r>
        <w:t>Page</w:t>
      </w:r>
      <w:r w:rsidR="00BC4743">
        <w:rPr>
          <w:b/>
          <w:bCs/>
        </w:rPr>
        <w:fldChar w:fldCharType="begin"/>
      </w:r>
      <w:r w:rsidR="00BC4743">
        <w:rPr>
          <w:b/>
          <w:bCs/>
        </w:rPr>
        <w:instrText xml:space="preserve"> TOC \o "1-4" \h \z \u </w:instrText>
      </w:r>
      <w:r w:rsidR="00BC4743">
        <w:rPr>
          <w:b/>
          <w:bCs/>
        </w:rPr>
        <w:fldChar w:fldCharType="separate"/>
      </w:r>
    </w:p>
    <w:p w14:paraId="4573E30D" w14:textId="0BD3D15D"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17" w:history="1">
        <w:r w:rsidR="00A6582C" w:rsidRPr="00AD2A92">
          <w:rPr>
            <w:rStyle w:val="Hyperlink"/>
            <w:noProof/>
          </w:rPr>
          <w:t>CERTIFICATION</w:t>
        </w:r>
        <w:r w:rsidR="00A6582C">
          <w:rPr>
            <w:noProof/>
            <w:webHidden/>
          </w:rPr>
          <w:tab/>
        </w:r>
        <w:r w:rsidR="00A6582C">
          <w:rPr>
            <w:noProof/>
            <w:webHidden/>
          </w:rPr>
          <w:fldChar w:fldCharType="begin"/>
        </w:r>
        <w:r w:rsidR="00A6582C" w:rsidRPr="00540610">
          <w:rPr>
            <w:noProof/>
            <w:webHidden/>
          </w:rPr>
          <w:instrText xml:space="preserve"> PAGEREF _Toc81159117 \h </w:instrText>
        </w:r>
        <w:r w:rsidR="00A6582C">
          <w:rPr>
            <w:noProof/>
            <w:webHidden/>
          </w:rPr>
        </w:r>
        <w:r w:rsidR="00A6582C">
          <w:rPr>
            <w:noProof/>
            <w:webHidden/>
          </w:rPr>
          <w:fldChar w:fldCharType="separate"/>
        </w:r>
        <w:r w:rsidR="004E24BD">
          <w:rPr>
            <w:noProof/>
            <w:webHidden/>
          </w:rPr>
          <w:t>ii</w:t>
        </w:r>
        <w:r w:rsidR="00A6582C">
          <w:rPr>
            <w:noProof/>
            <w:webHidden/>
          </w:rPr>
          <w:fldChar w:fldCharType="end"/>
        </w:r>
      </w:hyperlink>
    </w:p>
    <w:p w14:paraId="09DA387A" w14:textId="4E895BBF"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18" w:history="1">
        <w:r w:rsidR="00A6582C" w:rsidRPr="00AD2A92">
          <w:rPr>
            <w:rStyle w:val="Hyperlink"/>
            <w:noProof/>
          </w:rPr>
          <w:t>DEDICATION</w:t>
        </w:r>
        <w:r w:rsidR="00A6582C">
          <w:rPr>
            <w:noProof/>
            <w:webHidden/>
          </w:rPr>
          <w:tab/>
        </w:r>
        <w:r w:rsidR="00A6582C">
          <w:rPr>
            <w:noProof/>
            <w:webHidden/>
          </w:rPr>
          <w:fldChar w:fldCharType="begin"/>
        </w:r>
        <w:r w:rsidR="00A6582C" w:rsidRPr="00540610">
          <w:rPr>
            <w:noProof/>
            <w:webHidden/>
          </w:rPr>
          <w:instrText xml:space="preserve"> PAGEREF _Toc81159118 \h </w:instrText>
        </w:r>
        <w:r w:rsidR="00A6582C">
          <w:rPr>
            <w:noProof/>
            <w:webHidden/>
          </w:rPr>
        </w:r>
        <w:r w:rsidR="00A6582C">
          <w:rPr>
            <w:noProof/>
            <w:webHidden/>
          </w:rPr>
          <w:fldChar w:fldCharType="separate"/>
        </w:r>
        <w:r w:rsidR="004E24BD">
          <w:rPr>
            <w:noProof/>
            <w:webHidden/>
          </w:rPr>
          <w:t>iii</w:t>
        </w:r>
        <w:r w:rsidR="00A6582C">
          <w:rPr>
            <w:noProof/>
            <w:webHidden/>
          </w:rPr>
          <w:fldChar w:fldCharType="end"/>
        </w:r>
      </w:hyperlink>
    </w:p>
    <w:p w14:paraId="13B55021" w14:textId="163B40BB"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19" w:history="1">
        <w:r w:rsidR="00A6582C" w:rsidRPr="00AD2A92">
          <w:rPr>
            <w:rStyle w:val="Hyperlink"/>
            <w:noProof/>
          </w:rPr>
          <w:t>ACKNOWLEDGEMENT</w:t>
        </w:r>
        <w:r w:rsidR="00A6582C">
          <w:rPr>
            <w:noProof/>
            <w:webHidden/>
          </w:rPr>
          <w:tab/>
        </w:r>
        <w:r w:rsidR="00A6582C">
          <w:rPr>
            <w:noProof/>
            <w:webHidden/>
          </w:rPr>
          <w:fldChar w:fldCharType="begin"/>
        </w:r>
        <w:r w:rsidR="00A6582C" w:rsidRPr="00540610">
          <w:rPr>
            <w:noProof/>
            <w:webHidden/>
          </w:rPr>
          <w:instrText xml:space="preserve"> PAGEREF _Toc81159119 \h </w:instrText>
        </w:r>
        <w:r w:rsidR="00A6582C">
          <w:rPr>
            <w:noProof/>
            <w:webHidden/>
          </w:rPr>
        </w:r>
        <w:r w:rsidR="00A6582C">
          <w:rPr>
            <w:noProof/>
            <w:webHidden/>
          </w:rPr>
          <w:fldChar w:fldCharType="separate"/>
        </w:r>
        <w:r w:rsidR="004E24BD">
          <w:rPr>
            <w:noProof/>
            <w:webHidden/>
          </w:rPr>
          <w:t>iv</w:t>
        </w:r>
        <w:r w:rsidR="00A6582C">
          <w:rPr>
            <w:noProof/>
            <w:webHidden/>
          </w:rPr>
          <w:fldChar w:fldCharType="end"/>
        </w:r>
      </w:hyperlink>
    </w:p>
    <w:p w14:paraId="2DCFB11F" w14:textId="7892F242"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20" w:history="1">
        <w:r w:rsidR="00A6582C" w:rsidRPr="00AD2A92">
          <w:rPr>
            <w:rStyle w:val="Hyperlink"/>
            <w:noProof/>
          </w:rPr>
          <w:t>ABSTRACT</w:t>
        </w:r>
        <w:r w:rsidR="00A6582C">
          <w:rPr>
            <w:noProof/>
            <w:webHidden/>
          </w:rPr>
          <w:tab/>
        </w:r>
        <w:r w:rsidR="00A6582C">
          <w:rPr>
            <w:noProof/>
            <w:webHidden/>
          </w:rPr>
          <w:fldChar w:fldCharType="begin"/>
        </w:r>
        <w:r w:rsidR="00A6582C" w:rsidRPr="00540610">
          <w:rPr>
            <w:noProof/>
            <w:webHidden/>
          </w:rPr>
          <w:instrText xml:space="preserve"> PAGEREF _Toc81159120 \h </w:instrText>
        </w:r>
        <w:r w:rsidR="00A6582C">
          <w:rPr>
            <w:noProof/>
            <w:webHidden/>
          </w:rPr>
        </w:r>
        <w:r w:rsidR="00A6582C">
          <w:rPr>
            <w:noProof/>
            <w:webHidden/>
          </w:rPr>
          <w:fldChar w:fldCharType="separate"/>
        </w:r>
        <w:r w:rsidR="004E24BD">
          <w:rPr>
            <w:noProof/>
            <w:webHidden/>
          </w:rPr>
          <w:t>v</w:t>
        </w:r>
        <w:r w:rsidR="00A6582C">
          <w:rPr>
            <w:noProof/>
            <w:webHidden/>
          </w:rPr>
          <w:fldChar w:fldCharType="end"/>
        </w:r>
      </w:hyperlink>
    </w:p>
    <w:p w14:paraId="13CAAF68" w14:textId="0FAAFC6D"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21" w:history="1">
        <w:r w:rsidR="00A6582C" w:rsidRPr="00AD2A92">
          <w:rPr>
            <w:rStyle w:val="Hyperlink"/>
            <w:noProof/>
          </w:rPr>
          <w:t>TABLE OF CONTENTS</w:t>
        </w:r>
        <w:r w:rsidR="00A6582C">
          <w:rPr>
            <w:noProof/>
            <w:webHidden/>
          </w:rPr>
          <w:tab/>
        </w:r>
        <w:r w:rsidR="00A6582C">
          <w:rPr>
            <w:noProof/>
            <w:webHidden/>
          </w:rPr>
          <w:fldChar w:fldCharType="begin"/>
        </w:r>
        <w:r w:rsidR="00A6582C" w:rsidRPr="00540610">
          <w:rPr>
            <w:noProof/>
            <w:webHidden/>
          </w:rPr>
          <w:instrText xml:space="preserve"> PAGEREF _Toc81159121 \h </w:instrText>
        </w:r>
        <w:r w:rsidR="00A6582C">
          <w:rPr>
            <w:noProof/>
            <w:webHidden/>
          </w:rPr>
        </w:r>
        <w:r w:rsidR="00A6582C">
          <w:rPr>
            <w:noProof/>
            <w:webHidden/>
          </w:rPr>
          <w:fldChar w:fldCharType="separate"/>
        </w:r>
        <w:r w:rsidR="004E24BD">
          <w:rPr>
            <w:noProof/>
            <w:webHidden/>
          </w:rPr>
          <w:t>vi</w:t>
        </w:r>
        <w:r w:rsidR="00A6582C">
          <w:rPr>
            <w:noProof/>
            <w:webHidden/>
          </w:rPr>
          <w:fldChar w:fldCharType="end"/>
        </w:r>
      </w:hyperlink>
    </w:p>
    <w:p w14:paraId="61B7E4A6" w14:textId="50607588"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22" w:history="1">
        <w:r w:rsidR="00A6582C" w:rsidRPr="00AD2A92">
          <w:rPr>
            <w:rStyle w:val="Hyperlink"/>
            <w:noProof/>
          </w:rPr>
          <w:t>LIST OF FIGURES</w:t>
        </w:r>
        <w:r w:rsidR="00A6582C">
          <w:rPr>
            <w:noProof/>
            <w:webHidden/>
          </w:rPr>
          <w:tab/>
        </w:r>
        <w:r w:rsidR="00A6582C">
          <w:rPr>
            <w:noProof/>
            <w:webHidden/>
          </w:rPr>
          <w:fldChar w:fldCharType="begin"/>
        </w:r>
        <w:r w:rsidR="00A6582C" w:rsidRPr="00540610">
          <w:rPr>
            <w:noProof/>
            <w:webHidden/>
          </w:rPr>
          <w:instrText xml:space="preserve"> PAGEREF _Toc81159122 \h </w:instrText>
        </w:r>
        <w:r w:rsidR="00A6582C">
          <w:rPr>
            <w:noProof/>
            <w:webHidden/>
          </w:rPr>
        </w:r>
        <w:r w:rsidR="00A6582C">
          <w:rPr>
            <w:noProof/>
            <w:webHidden/>
          </w:rPr>
          <w:fldChar w:fldCharType="separate"/>
        </w:r>
        <w:r w:rsidR="004E24BD">
          <w:rPr>
            <w:noProof/>
            <w:webHidden/>
          </w:rPr>
          <w:t>x</w:t>
        </w:r>
        <w:r w:rsidR="00A6582C">
          <w:rPr>
            <w:noProof/>
            <w:webHidden/>
          </w:rPr>
          <w:fldChar w:fldCharType="end"/>
        </w:r>
      </w:hyperlink>
    </w:p>
    <w:p w14:paraId="66CB9329" w14:textId="0385DD5D"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23" w:history="1">
        <w:r w:rsidR="00A6582C" w:rsidRPr="00AD2A92">
          <w:rPr>
            <w:rStyle w:val="Hyperlink"/>
            <w:noProof/>
          </w:rPr>
          <w:t>LIST OF TABLES</w:t>
        </w:r>
        <w:r w:rsidR="00A6582C">
          <w:rPr>
            <w:noProof/>
            <w:webHidden/>
          </w:rPr>
          <w:tab/>
        </w:r>
        <w:r w:rsidR="00A6582C">
          <w:rPr>
            <w:noProof/>
            <w:webHidden/>
          </w:rPr>
          <w:fldChar w:fldCharType="begin"/>
        </w:r>
        <w:r w:rsidR="00A6582C" w:rsidRPr="00540610">
          <w:rPr>
            <w:noProof/>
            <w:webHidden/>
          </w:rPr>
          <w:instrText xml:space="preserve"> PAGEREF _Toc81159123 \h </w:instrText>
        </w:r>
        <w:r w:rsidR="00A6582C">
          <w:rPr>
            <w:noProof/>
            <w:webHidden/>
          </w:rPr>
        </w:r>
        <w:r w:rsidR="00A6582C">
          <w:rPr>
            <w:noProof/>
            <w:webHidden/>
          </w:rPr>
          <w:fldChar w:fldCharType="separate"/>
        </w:r>
        <w:r w:rsidR="004E24BD">
          <w:rPr>
            <w:noProof/>
            <w:webHidden/>
          </w:rPr>
          <w:t>xi</w:t>
        </w:r>
        <w:r w:rsidR="00A6582C">
          <w:rPr>
            <w:noProof/>
            <w:webHidden/>
          </w:rPr>
          <w:fldChar w:fldCharType="end"/>
        </w:r>
      </w:hyperlink>
    </w:p>
    <w:p w14:paraId="2AD98A73" w14:textId="6181CBCC"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24" w:history="1">
        <w:r w:rsidR="00A6582C" w:rsidRPr="00AD2A92">
          <w:rPr>
            <w:rStyle w:val="Hyperlink"/>
            <w:noProof/>
          </w:rPr>
          <w:t>LIST OF ABBREVIATIONS</w:t>
        </w:r>
        <w:r w:rsidR="00A6582C">
          <w:rPr>
            <w:noProof/>
            <w:webHidden/>
          </w:rPr>
          <w:tab/>
        </w:r>
        <w:r w:rsidR="00A6582C">
          <w:rPr>
            <w:noProof/>
            <w:webHidden/>
          </w:rPr>
          <w:fldChar w:fldCharType="begin"/>
        </w:r>
        <w:r w:rsidR="00A6582C" w:rsidRPr="00540610">
          <w:rPr>
            <w:noProof/>
            <w:webHidden/>
          </w:rPr>
          <w:instrText xml:space="preserve"> PAGEREF _Toc81159124 \h </w:instrText>
        </w:r>
        <w:r w:rsidR="00A6582C">
          <w:rPr>
            <w:noProof/>
            <w:webHidden/>
          </w:rPr>
        </w:r>
        <w:r w:rsidR="00A6582C">
          <w:rPr>
            <w:noProof/>
            <w:webHidden/>
          </w:rPr>
          <w:fldChar w:fldCharType="separate"/>
        </w:r>
        <w:r w:rsidR="004E24BD">
          <w:rPr>
            <w:noProof/>
            <w:webHidden/>
          </w:rPr>
          <w:t>xii</w:t>
        </w:r>
        <w:r w:rsidR="00A6582C">
          <w:rPr>
            <w:noProof/>
            <w:webHidden/>
          </w:rPr>
          <w:fldChar w:fldCharType="end"/>
        </w:r>
      </w:hyperlink>
    </w:p>
    <w:p w14:paraId="76A12F99" w14:textId="451041E3"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25" w:history="1">
        <w:r w:rsidR="00A6582C" w:rsidRPr="00AD2A92">
          <w:rPr>
            <w:rStyle w:val="Hyperlink"/>
            <w:noProof/>
          </w:rPr>
          <w:t>CHAPTER ONE</w:t>
        </w:r>
        <w:r w:rsidR="00A6582C">
          <w:rPr>
            <w:noProof/>
            <w:webHidden/>
          </w:rPr>
          <w:tab/>
        </w:r>
        <w:r w:rsidR="00A6582C">
          <w:rPr>
            <w:noProof/>
            <w:webHidden/>
          </w:rPr>
          <w:fldChar w:fldCharType="begin"/>
        </w:r>
        <w:r w:rsidR="00A6582C">
          <w:rPr>
            <w:noProof/>
            <w:webHidden/>
          </w:rPr>
          <w:instrText xml:space="preserve"> PAGEREF _Toc81159125 \h </w:instrText>
        </w:r>
        <w:r w:rsidR="00A6582C">
          <w:rPr>
            <w:noProof/>
            <w:webHidden/>
          </w:rPr>
        </w:r>
        <w:r w:rsidR="00A6582C">
          <w:rPr>
            <w:noProof/>
            <w:webHidden/>
          </w:rPr>
          <w:fldChar w:fldCharType="separate"/>
        </w:r>
        <w:r w:rsidR="004E24BD">
          <w:rPr>
            <w:noProof/>
            <w:webHidden/>
          </w:rPr>
          <w:t>1</w:t>
        </w:r>
        <w:r w:rsidR="00A6582C">
          <w:rPr>
            <w:noProof/>
            <w:webHidden/>
          </w:rPr>
          <w:fldChar w:fldCharType="end"/>
        </w:r>
      </w:hyperlink>
    </w:p>
    <w:p w14:paraId="20ABE7E9" w14:textId="26F8E659"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26" w:history="1">
        <w:r w:rsidR="00A6582C" w:rsidRPr="00AD2A92">
          <w:rPr>
            <w:rStyle w:val="Hyperlink"/>
            <w:noProof/>
          </w:rPr>
          <w:t>INTRODUCTION</w:t>
        </w:r>
        <w:r w:rsidR="00A6582C">
          <w:rPr>
            <w:noProof/>
            <w:webHidden/>
          </w:rPr>
          <w:tab/>
        </w:r>
        <w:r w:rsidR="00A6582C">
          <w:rPr>
            <w:noProof/>
            <w:webHidden/>
          </w:rPr>
          <w:fldChar w:fldCharType="begin"/>
        </w:r>
        <w:r w:rsidR="00A6582C">
          <w:rPr>
            <w:noProof/>
            <w:webHidden/>
          </w:rPr>
          <w:instrText xml:space="preserve"> PAGEREF _Toc81159126 \h </w:instrText>
        </w:r>
        <w:r w:rsidR="00A6582C">
          <w:rPr>
            <w:noProof/>
            <w:webHidden/>
          </w:rPr>
        </w:r>
        <w:r w:rsidR="00A6582C">
          <w:rPr>
            <w:noProof/>
            <w:webHidden/>
          </w:rPr>
          <w:fldChar w:fldCharType="separate"/>
        </w:r>
        <w:r w:rsidR="004E24BD">
          <w:rPr>
            <w:noProof/>
            <w:webHidden/>
          </w:rPr>
          <w:t>1</w:t>
        </w:r>
        <w:r w:rsidR="00A6582C">
          <w:rPr>
            <w:noProof/>
            <w:webHidden/>
          </w:rPr>
          <w:fldChar w:fldCharType="end"/>
        </w:r>
      </w:hyperlink>
    </w:p>
    <w:p w14:paraId="7DEC9BB3" w14:textId="4A4AE2AB" w:rsidR="00A6582C" w:rsidRDefault="00C968B7">
      <w:pPr>
        <w:pStyle w:val="TOC2"/>
        <w:rPr>
          <w:rFonts w:asciiTheme="minorHAnsi" w:eastAsiaTheme="minorEastAsia" w:hAnsiTheme="minorHAnsi" w:cstheme="minorBidi"/>
          <w:noProof/>
          <w:sz w:val="22"/>
          <w:szCs w:val="22"/>
          <w:lang w:val="en-US" w:eastAsia="en-US"/>
        </w:rPr>
      </w:pPr>
      <w:hyperlink w:anchor="_Toc81159127" w:history="1">
        <w:r w:rsidR="00A6582C" w:rsidRPr="00AD2A92">
          <w:rPr>
            <w:rStyle w:val="Hyperlink"/>
            <w:noProof/>
            <w14:scene3d>
              <w14:camera w14:prst="orthographicFront"/>
              <w14:lightRig w14:rig="threePt" w14:dir="t">
                <w14:rot w14:lat="0" w14:lon="0" w14:rev="0"/>
              </w14:lightRig>
            </w14:scene3d>
          </w:rPr>
          <w:t>1.1</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Background of Study</w:t>
        </w:r>
        <w:r w:rsidR="00A6582C">
          <w:rPr>
            <w:noProof/>
            <w:webHidden/>
          </w:rPr>
          <w:tab/>
        </w:r>
        <w:r w:rsidR="00A6582C">
          <w:rPr>
            <w:noProof/>
            <w:webHidden/>
          </w:rPr>
          <w:fldChar w:fldCharType="begin"/>
        </w:r>
        <w:r w:rsidR="00A6582C">
          <w:rPr>
            <w:noProof/>
            <w:webHidden/>
          </w:rPr>
          <w:instrText xml:space="preserve"> PAGEREF _Toc81159127 \h </w:instrText>
        </w:r>
        <w:r w:rsidR="00A6582C">
          <w:rPr>
            <w:noProof/>
            <w:webHidden/>
          </w:rPr>
        </w:r>
        <w:r w:rsidR="00A6582C">
          <w:rPr>
            <w:noProof/>
            <w:webHidden/>
          </w:rPr>
          <w:fldChar w:fldCharType="separate"/>
        </w:r>
        <w:r w:rsidR="004E24BD">
          <w:rPr>
            <w:noProof/>
            <w:webHidden/>
          </w:rPr>
          <w:t>1</w:t>
        </w:r>
        <w:r w:rsidR="00A6582C">
          <w:rPr>
            <w:noProof/>
            <w:webHidden/>
          </w:rPr>
          <w:fldChar w:fldCharType="end"/>
        </w:r>
      </w:hyperlink>
    </w:p>
    <w:p w14:paraId="791E1BDC" w14:textId="688244A7" w:rsidR="00A6582C" w:rsidRDefault="00C968B7">
      <w:pPr>
        <w:pStyle w:val="TOC2"/>
        <w:rPr>
          <w:rFonts w:asciiTheme="minorHAnsi" w:eastAsiaTheme="minorEastAsia" w:hAnsiTheme="minorHAnsi" w:cstheme="minorBidi"/>
          <w:noProof/>
          <w:sz w:val="22"/>
          <w:szCs w:val="22"/>
          <w:lang w:val="en-US" w:eastAsia="en-US"/>
        </w:rPr>
      </w:pPr>
      <w:hyperlink w:anchor="_Toc81159128" w:history="1">
        <w:r w:rsidR="00A6582C" w:rsidRPr="00AD2A92">
          <w:rPr>
            <w:rStyle w:val="Hyperlink"/>
            <w:noProof/>
            <w14:scene3d>
              <w14:camera w14:prst="orthographicFront"/>
              <w14:lightRig w14:rig="threePt" w14:dir="t">
                <w14:rot w14:lat="0" w14:lon="0" w14:rev="0"/>
              </w14:lightRig>
            </w14:scene3d>
          </w:rPr>
          <w:t>1.2</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Motivation</w:t>
        </w:r>
        <w:r w:rsidR="00A6582C">
          <w:rPr>
            <w:noProof/>
            <w:webHidden/>
          </w:rPr>
          <w:tab/>
        </w:r>
        <w:r w:rsidR="00A6582C">
          <w:rPr>
            <w:noProof/>
            <w:webHidden/>
          </w:rPr>
          <w:fldChar w:fldCharType="begin"/>
        </w:r>
        <w:r w:rsidR="00A6582C">
          <w:rPr>
            <w:noProof/>
            <w:webHidden/>
          </w:rPr>
          <w:instrText xml:space="preserve"> PAGEREF _Toc81159128 \h </w:instrText>
        </w:r>
        <w:r w:rsidR="00A6582C">
          <w:rPr>
            <w:noProof/>
            <w:webHidden/>
          </w:rPr>
        </w:r>
        <w:r w:rsidR="00A6582C">
          <w:rPr>
            <w:noProof/>
            <w:webHidden/>
          </w:rPr>
          <w:fldChar w:fldCharType="separate"/>
        </w:r>
        <w:r w:rsidR="004E24BD">
          <w:rPr>
            <w:noProof/>
            <w:webHidden/>
          </w:rPr>
          <w:t>4</w:t>
        </w:r>
        <w:r w:rsidR="00A6582C">
          <w:rPr>
            <w:noProof/>
            <w:webHidden/>
          </w:rPr>
          <w:fldChar w:fldCharType="end"/>
        </w:r>
      </w:hyperlink>
    </w:p>
    <w:p w14:paraId="131FAE40" w14:textId="0E58E87F" w:rsidR="00A6582C" w:rsidRDefault="00C968B7">
      <w:pPr>
        <w:pStyle w:val="TOC2"/>
        <w:rPr>
          <w:rFonts w:asciiTheme="minorHAnsi" w:eastAsiaTheme="minorEastAsia" w:hAnsiTheme="minorHAnsi" w:cstheme="minorBidi"/>
          <w:noProof/>
          <w:sz w:val="22"/>
          <w:szCs w:val="22"/>
          <w:lang w:val="en-US" w:eastAsia="en-US"/>
        </w:rPr>
      </w:pPr>
      <w:hyperlink w:anchor="_Toc81159129" w:history="1">
        <w:r w:rsidR="00A6582C" w:rsidRPr="00AD2A92">
          <w:rPr>
            <w:rStyle w:val="Hyperlink"/>
            <w:noProof/>
            <w14:scene3d>
              <w14:camera w14:prst="orthographicFront"/>
              <w14:lightRig w14:rig="threePt" w14:dir="t">
                <w14:rot w14:lat="0" w14:lon="0" w14:rev="0"/>
              </w14:lightRig>
            </w14:scene3d>
          </w:rPr>
          <w:t>1.3</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Aim of the Project</w:t>
        </w:r>
        <w:r w:rsidR="00A6582C">
          <w:rPr>
            <w:noProof/>
            <w:webHidden/>
          </w:rPr>
          <w:tab/>
        </w:r>
        <w:r w:rsidR="00A6582C">
          <w:rPr>
            <w:noProof/>
            <w:webHidden/>
          </w:rPr>
          <w:fldChar w:fldCharType="begin"/>
        </w:r>
        <w:r w:rsidR="00A6582C">
          <w:rPr>
            <w:noProof/>
            <w:webHidden/>
          </w:rPr>
          <w:instrText xml:space="preserve"> PAGEREF _Toc81159129 \h </w:instrText>
        </w:r>
        <w:r w:rsidR="00A6582C">
          <w:rPr>
            <w:noProof/>
            <w:webHidden/>
          </w:rPr>
        </w:r>
        <w:r w:rsidR="00A6582C">
          <w:rPr>
            <w:noProof/>
            <w:webHidden/>
          </w:rPr>
          <w:fldChar w:fldCharType="separate"/>
        </w:r>
        <w:r w:rsidR="004E24BD">
          <w:rPr>
            <w:noProof/>
            <w:webHidden/>
          </w:rPr>
          <w:t>4</w:t>
        </w:r>
        <w:r w:rsidR="00A6582C">
          <w:rPr>
            <w:noProof/>
            <w:webHidden/>
          </w:rPr>
          <w:fldChar w:fldCharType="end"/>
        </w:r>
      </w:hyperlink>
    </w:p>
    <w:p w14:paraId="416C934F" w14:textId="2A8C0F52" w:rsidR="00A6582C" w:rsidRDefault="00C968B7">
      <w:pPr>
        <w:pStyle w:val="TOC2"/>
        <w:rPr>
          <w:rFonts w:asciiTheme="minorHAnsi" w:eastAsiaTheme="minorEastAsia" w:hAnsiTheme="minorHAnsi" w:cstheme="minorBidi"/>
          <w:noProof/>
          <w:sz w:val="22"/>
          <w:szCs w:val="22"/>
          <w:lang w:val="en-US" w:eastAsia="en-US"/>
        </w:rPr>
      </w:pPr>
      <w:hyperlink w:anchor="_Toc81159130" w:history="1">
        <w:r w:rsidR="00A6582C" w:rsidRPr="00AD2A92">
          <w:rPr>
            <w:rStyle w:val="Hyperlink"/>
            <w:noProof/>
            <w14:scene3d>
              <w14:camera w14:prst="orthographicFront"/>
              <w14:lightRig w14:rig="threePt" w14:dir="t">
                <w14:rot w14:lat="0" w14:lon="0" w14:rev="0"/>
              </w14:lightRig>
            </w14:scene3d>
          </w:rPr>
          <w:t>1.4</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Objectives of the Project</w:t>
        </w:r>
        <w:r w:rsidR="00A6582C">
          <w:rPr>
            <w:noProof/>
            <w:webHidden/>
          </w:rPr>
          <w:tab/>
        </w:r>
        <w:r w:rsidR="00A6582C">
          <w:rPr>
            <w:noProof/>
            <w:webHidden/>
          </w:rPr>
          <w:fldChar w:fldCharType="begin"/>
        </w:r>
        <w:r w:rsidR="00A6582C">
          <w:rPr>
            <w:noProof/>
            <w:webHidden/>
          </w:rPr>
          <w:instrText xml:space="preserve"> PAGEREF _Toc81159130 \h </w:instrText>
        </w:r>
        <w:r w:rsidR="00A6582C">
          <w:rPr>
            <w:noProof/>
            <w:webHidden/>
          </w:rPr>
        </w:r>
        <w:r w:rsidR="00A6582C">
          <w:rPr>
            <w:noProof/>
            <w:webHidden/>
          </w:rPr>
          <w:fldChar w:fldCharType="separate"/>
        </w:r>
        <w:r w:rsidR="004E24BD">
          <w:rPr>
            <w:noProof/>
            <w:webHidden/>
          </w:rPr>
          <w:t>4</w:t>
        </w:r>
        <w:r w:rsidR="00A6582C">
          <w:rPr>
            <w:noProof/>
            <w:webHidden/>
          </w:rPr>
          <w:fldChar w:fldCharType="end"/>
        </w:r>
      </w:hyperlink>
    </w:p>
    <w:p w14:paraId="7D5C112A" w14:textId="2C97E647"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31" w:history="1">
        <w:r w:rsidR="00A6582C" w:rsidRPr="00AD2A92">
          <w:rPr>
            <w:rStyle w:val="Hyperlink"/>
            <w:noProof/>
          </w:rPr>
          <w:t>CHAPTER TWO</w:t>
        </w:r>
        <w:r w:rsidR="00A6582C">
          <w:rPr>
            <w:noProof/>
            <w:webHidden/>
          </w:rPr>
          <w:tab/>
        </w:r>
        <w:r w:rsidR="00A6582C">
          <w:rPr>
            <w:noProof/>
            <w:webHidden/>
          </w:rPr>
          <w:fldChar w:fldCharType="begin"/>
        </w:r>
        <w:r w:rsidR="00A6582C">
          <w:rPr>
            <w:noProof/>
            <w:webHidden/>
          </w:rPr>
          <w:instrText xml:space="preserve"> PAGEREF _Toc81159131 \h </w:instrText>
        </w:r>
        <w:r w:rsidR="00A6582C">
          <w:rPr>
            <w:noProof/>
            <w:webHidden/>
          </w:rPr>
        </w:r>
        <w:r w:rsidR="00A6582C">
          <w:rPr>
            <w:noProof/>
            <w:webHidden/>
          </w:rPr>
          <w:fldChar w:fldCharType="separate"/>
        </w:r>
        <w:r w:rsidR="004E24BD">
          <w:rPr>
            <w:noProof/>
            <w:webHidden/>
          </w:rPr>
          <w:t>6</w:t>
        </w:r>
        <w:r w:rsidR="00A6582C">
          <w:rPr>
            <w:noProof/>
            <w:webHidden/>
          </w:rPr>
          <w:fldChar w:fldCharType="end"/>
        </w:r>
      </w:hyperlink>
    </w:p>
    <w:p w14:paraId="500B85CC" w14:textId="2D9B6213"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32" w:history="1">
        <w:r w:rsidR="00A6582C" w:rsidRPr="00AD2A92">
          <w:rPr>
            <w:rStyle w:val="Hyperlink"/>
            <w:noProof/>
          </w:rPr>
          <w:t>LITERATURE REVIEW</w:t>
        </w:r>
        <w:r w:rsidR="00A6582C">
          <w:rPr>
            <w:noProof/>
            <w:webHidden/>
          </w:rPr>
          <w:tab/>
        </w:r>
        <w:r w:rsidR="00A6582C">
          <w:rPr>
            <w:noProof/>
            <w:webHidden/>
          </w:rPr>
          <w:fldChar w:fldCharType="begin"/>
        </w:r>
        <w:r w:rsidR="00A6582C">
          <w:rPr>
            <w:noProof/>
            <w:webHidden/>
          </w:rPr>
          <w:instrText xml:space="preserve"> PAGEREF _Toc81159132 \h </w:instrText>
        </w:r>
        <w:r w:rsidR="00A6582C">
          <w:rPr>
            <w:noProof/>
            <w:webHidden/>
          </w:rPr>
        </w:r>
        <w:r w:rsidR="00A6582C">
          <w:rPr>
            <w:noProof/>
            <w:webHidden/>
          </w:rPr>
          <w:fldChar w:fldCharType="separate"/>
        </w:r>
        <w:r w:rsidR="004E24BD">
          <w:rPr>
            <w:noProof/>
            <w:webHidden/>
          </w:rPr>
          <w:t>6</w:t>
        </w:r>
        <w:r w:rsidR="00A6582C">
          <w:rPr>
            <w:noProof/>
            <w:webHidden/>
          </w:rPr>
          <w:fldChar w:fldCharType="end"/>
        </w:r>
      </w:hyperlink>
    </w:p>
    <w:p w14:paraId="6518C198" w14:textId="64C8F30D" w:rsidR="00A6582C" w:rsidRDefault="00C968B7">
      <w:pPr>
        <w:pStyle w:val="TOC2"/>
        <w:rPr>
          <w:rFonts w:asciiTheme="minorHAnsi" w:eastAsiaTheme="minorEastAsia" w:hAnsiTheme="minorHAnsi" w:cstheme="minorBidi"/>
          <w:noProof/>
          <w:sz w:val="22"/>
          <w:szCs w:val="22"/>
          <w:lang w:val="en-US" w:eastAsia="en-US"/>
        </w:rPr>
      </w:pPr>
      <w:hyperlink w:anchor="_Toc81159136" w:history="1">
        <w:r w:rsidR="00A6582C" w:rsidRPr="00AD2A92">
          <w:rPr>
            <w:rStyle w:val="Hyperlink"/>
            <w:noProof/>
            <w14:scene3d>
              <w14:camera w14:prst="orthographicFront"/>
              <w14:lightRig w14:rig="threePt" w14:dir="t">
                <w14:rot w14:lat="0" w14:lon="0" w14:rev="0"/>
              </w14:lightRig>
            </w14:scene3d>
          </w:rPr>
          <w:t>2.1</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Machine Learning and IoT Based Smart Health</w:t>
        </w:r>
        <w:r w:rsidR="00A6582C">
          <w:rPr>
            <w:noProof/>
            <w:webHidden/>
          </w:rPr>
          <w:tab/>
        </w:r>
        <w:r w:rsidR="00A6582C">
          <w:rPr>
            <w:noProof/>
            <w:webHidden/>
          </w:rPr>
          <w:fldChar w:fldCharType="begin"/>
        </w:r>
        <w:r w:rsidR="00A6582C">
          <w:rPr>
            <w:noProof/>
            <w:webHidden/>
          </w:rPr>
          <w:instrText xml:space="preserve"> PAGEREF _Toc81159136 \h </w:instrText>
        </w:r>
        <w:r w:rsidR="00A6582C">
          <w:rPr>
            <w:noProof/>
            <w:webHidden/>
          </w:rPr>
        </w:r>
        <w:r w:rsidR="00A6582C">
          <w:rPr>
            <w:noProof/>
            <w:webHidden/>
          </w:rPr>
          <w:fldChar w:fldCharType="separate"/>
        </w:r>
        <w:r w:rsidR="004E24BD">
          <w:rPr>
            <w:noProof/>
            <w:webHidden/>
          </w:rPr>
          <w:t>9</w:t>
        </w:r>
        <w:r w:rsidR="00A6582C">
          <w:rPr>
            <w:noProof/>
            <w:webHidden/>
          </w:rPr>
          <w:fldChar w:fldCharType="end"/>
        </w:r>
      </w:hyperlink>
    </w:p>
    <w:p w14:paraId="01C7BFEF" w14:textId="70C3B5C2" w:rsidR="00A6582C" w:rsidRDefault="00C968B7">
      <w:pPr>
        <w:pStyle w:val="TOC2"/>
        <w:rPr>
          <w:rFonts w:asciiTheme="minorHAnsi" w:eastAsiaTheme="minorEastAsia" w:hAnsiTheme="minorHAnsi" w:cstheme="minorBidi"/>
          <w:noProof/>
          <w:sz w:val="22"/>
          <w:szCs w:val="22"/>
          <w:lang w:val="en-US" w:eastAsia="en-US"/>
        </w:rPr>
      </w:pPr>
      <w:hyperlink w:anchor="_Toc81159137" w:history="1">
        <w:r w:rsidR="00A6582C" w:rsidRPr="00AD2A92">
          <w:rPr>
            <w:rStyle w:val="Hyperlink"/>
            <w:noProof/>
            <w14:scene3d>
              <w14:camera w14:prst="orthographicFront"/>
              <w14:lightRig w14:rig="threePt" w14:dir="t">
                <w14:rot w14:lat="0" w14:lon="0" w14:rev="0"/>
              </w14:lightRig>
            </w14:scene3d>
          </w:rPr>
          <w:t>2.2</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IoT Based Patient Monitoring</w:t>
        </w:r>
        <w:r w:rsidR="00A6582C">
          <w:rPr>
            <w:noProof/>
            <w:webHidden/>
          </w:rPr>
          <w:tab/>
        </w:r>
        <w:r w:rsidR="00A6582C">
          <w:rPr>
            <w:noProof/>
            <w:webHidden/>
          </w:rPr>
          <w:fldChar w:fldCharType="begin"/>
        </w:r>
        <w:r w:rsidR="00A6582C">
          <w:rPr>
            <w:noProof/>
            <w:webHidden/>
          </w:rPr>
          <w:instrText xml:space="preserve"> PAGEREF _Toc81159137 \h </w:instrText>
        </w:r>
        <w:r w:rsidR="00A6582C">
          <w:rPr>
            <w:noProof/>
            <w:webHidden/>
          </w:rPr>
        </w:r>
        <w:r w:rsidR="00A6582C">
          <w:rPr>
            <w:noProof/>
            <w:webHidden/>
          </w:rPr>
          <w:fldChar w:fldCharType="separate"/>
        </w:r>
        <w:r w:rsidR="004E24BD">
          <w:rPr>
            <w:noProof/>
            <w:webHidden/>
          </w:rPr>
          <w:t>12</w:t>
        </w:r>
        <w:r w:rsidR="00A6582C">
          <w:rPr>
            <w:noProof/>
            <w:webHidden/>
          </w:rPr>
          <w:fldChar w:fldCharType="end"/>
        </w:r>
      </w:hyperlink>
    </w:p>
    <w:p w14:paraId="671AF3E3" w14:textId="4A14E3FE" w:rsidR="00A6582C" w:rsidRDefault="00C968B7">
      <w:pPr>
        <w:pStyle w:val="TOC2"/>
        <w:rPr>
          <w:rFonts w:asciiTheme="minorHAnsi" w:eastAsiaTheme="minorEastAsia" w:hAnsiTheme="minorHAnsi" w:cstheme="minorBidi"/>
          <w:noProof/>
          <w:sz w:val="22"/>
          <w:szCs w:val="22"/>
          <w:lang w:val="en-US" w:eastAsia="en-US"/>
        </w:rPr>
      </w:pPr>
      <w:hyperlink w:anchor="_Toc81159138" w:history="1">
        <w:r w:rsidR="00A6582C" w:rsidRPr="00AD2A92">
          <w:rPr>
            <w:rStyle w:val="Hyperlink"/>
            <w:noProof/>
            <w14:scene3d>
              <w14:camera w14:prst="orthographicFront"/>
              <w14:lightRig w14:rig="threePt" w14:dir="t">
                <w14:rot w14:lat="0" w14:lon="0" w14:rev="0"/>
              </w14:lightRig>
            </w14:scene3d>
          </w:rPr>
          <w:t>2.3</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Real-time location and patient monitoring system based on passive RFID.</w:t>
        </w:r>
        <w:r w:rsidR="00A6582C">
          <w:rPr>
            <w:noProof/>
            <w:webHidden/>
          </w:rPr>
          <w:tab/>
        </w:r>
        <w:r w:rsidR="00A6582C">
          <w:rPr>
            <w:noProof/>
            <w:webHidden/>
          </w:rPr>
          <w:fldChar w:fldCharType="begin"/>
        </w:r>
        <w:r w:rsidR="00A6582C">
          <w:rPr>
            <w:noProof/>
            <w:webHidden/>
          </w:rPr>
          <w:instrText xml:space="preserve"> PAGEREF _Toc81159138 \h </w:instrText>
        </w:r>
        <w:r w:rsidR="00A6582C">
          <w:rPr>
            <w:noProof/>
            <w:webHidden/>
          </w:rPr>
        </w:r>
        <w:r w:rsidR="00A6582C">
          <w:rPr>
            <w:noProof/>
            <w:webHidden/>
          </w:rPr>
          <w:fldChar w:fldCharType="separate"/>
        </w:r>
        <w:r w:rsidR="004E24BD">
          <w:rPr>
            <w:noProof/>
            <w:webHidden/>
          </w:rPr>
          <w:t>12</w:t>
        </w:r>
        <w:r w:rsidR="00A6582C">
          <w:rPr>
            <w:noProof/>
            <w:webHidden/>
          </w:rPr>
          <w:fldChar w:fldCharType="end"/>
        </w:r>
      </w:hyperlink>
    </w:p>
    <w:p w14:paraId="100B30EC" w14:textId="00CA6A5F" w:rsidR="00A6582C" w:rsidRDefault="00C968B7">
      <w:pPr>
        <w:pStyle w:val="TOC2"/>
        <w:rPr>
          <w:rFonts w:asciiTheme="minorHAnsi" w:eastAsiaTheme="minorEastAsia" w:hAnsiTheme="minorHAnsi" w:cstheme="minorBidi"/>
          <w:noProof/>
          <w:sz w:val="22"/>
          <w:szCs w:val="22"/>
          <w:lang w:val="en-US" w:eastAsia="en-US"/>
        </w:rPr>
      </w:pPr>
      <w:hyperlink w:anchor="_Toc81159139" w:history="1">
        <w:r w:rsidR="00A6582C" w:rsidRPr="00AD2A92">
          <w:rPr>
            <w:rStyle w:val="Hyperlink"/>
            <w:noProof/>
            <w14:scene3d>
              <w14:camera w14:prst="orthographicFront"/>
              <w14:lightRig w14:rig="threePt" w14:dir="t">
                <w14:rot w14:lat="0" w14:lon="0" w14:rev="0"/>
              </w14:lightRig>
            </w14:scene3d>
          </w:rPr>
          <w:t>2.4</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ECG (Electrocardiograph)</w:t>
        </w:r>
        <w:r w:rsidR="00A6582C">
          <w:rPr>
            <w:noProof/>
            <w:webHidden/>
          </w:rPr>
          <w:tab/>
        </w:r>
        <w:r w:rsidR="00A6582C">
          <w:rPr>
            <w:noProof/>
            <w:webHidden/>
          </w:rPr>
          <w:fldChar w:fldCharType="begin"/>
        </w:r>
        <w:r w:rsidR="00A6582C">
          <w:rPr>
            <w:noProof/>
            <w:webHidden/>
          </w:rPr>
          <w:instrText xml:space="preserve"> PAGEREF _Toc81159139 \h </w:instrText>
        </w:r>
        <w:r w:rsidR="00A6582C">
          <w:rPr>
            <w:noProof/>
            <w:webHidden/>
          </w:rPr>
        </w:r>
        <w:r w:rsidR="00A6582C">
          <w:rPr>
            <w:noProof/>
            <w:webHidden/>
          </w:rPr>
          <w:fldChar w:fldCharType="separate"/>
        </w:r>
        <w:r w:rsidR="004E24BD">
          <w:rPr>
            <w:noProof/>
            <w:webHidden/>
          </w:rPr>
          <w:t>13</w:t>
        </w:r>
        <w:r w:rsidR="00A6582C">
          <w:rPr>
            <w:noProof/>
            <w:webHidden/>
          </w:rPr>
          <w:fldChar w:fldCharType="end"/>
        </w:r>
      </w:hyperlink>
    </w:p>
    <w:p w14:paraId="186095F8" w14:textId="18D5A663"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40" w:history="1">
        <w:r w:rsidR="00A6582C" w:rsidRPr="00AD2A92">
          <w:rPr>
            <w:rStyle w:val="Hyperlink"/>
            <w:noProof/>
            <w14:scene3d>
              <w14:camera w14:prst="orthographicFront"/>
              <w14:lightRig w14:rig="threePt" w14:dir="t">
                <w14:rot w14:lat="0" w14:lon="0" w14:rev="0"/>
              </w14:lightRig>
            </w14:scene3d>
          </w:rPr>
          <w:t>2.4.1</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ECG sensor generated within the body</w:t>
        </w:r>
        <w:r w:rsidR="00A6582C">
          <w:rPr>
            <w:noProof/>
            <w:webHidden/>
          </w:rPr>
          <w:tab/>
        </w:r>
        <w:r w:rsidR="00A6582C">
          <w:rPr>
            <w:noProof/>
            <w:webHidden/>
          </w:rPr>
          <w:fldChar w:fldCharType="begin"/>
        </w:r>
        <w:r w:rsidR="00A6582C">
          <w:rPr>
            <w:noProof/>
            <w:webHidden/>
          </w:rPr>
          <w:instrText xml:space="preserve"> PAGEREF _Toc81159140 \h </w:instrText>
        </w:r>
        <w:r w:rsidR="00A6582C">
          <w:rPr>
            <w:noProof/>
            <w:webHidden/>
          </w:rPr>
        </w:r>
        <w:r w:rsidR="00A6582C">
          <w:rPr>
            <w:noProof/>
            <w:webHidden/>
          </w:rPr>
          <w:fldChar w:fldCharType="separate"/>
        </w:r>
        <w:r w:rsidR="004E24BD">
          <w:rPr>
            <w:noProof/>
            <w:webHidden/>
          </w:rPr>
          <w:t>14</w:t>
        </w:r>
        <w:r w:rsidR="00A6582C">
          <w:rPr>
            <w:noProof/>
            <w:webHidden/>
          </w:rPr>
          <w:fldChar w:fldCharType="end"/>
        </w:r>
      </w:hyperlink>
    </w:p>
    <w:p w14:paraId="4C660277" w14:textId="226DFCF2"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41" w:history="1">
        <w:r w:rsidR="00A6582C" w:rsidRPr="00AD2A92">
          <w:rPr>
            <w:rStyle w:val="Hyperlink"/>
            <w:noProof/>
            <w14:scene3d>
              <w14:camera w14:prst="orthographicFront"/>
              <w14:lightRig w14:rig="threePt" w14:dir="t">
                <w14:rot w14:lat="0" w14:lon="0" w14:rev="0"/>
              </w14:lightRig>
            </w14:scene3d>
          </w:rPr>
          <w:t>2.4.2</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Heart Beat</w:t>
        </w:r>
        <w:r w:rsidR="00A6582C">
          <w:rPr>
            <w:noProof/>
            <w:webHidden/>
          </w:rPr>
          <w:tab/>
        </w:r>
        <w:r w:rsidR="00A6582C">
          <w:rPr>
            <w:noProof/>
            <w:webHidden/>
          </w:rPr>
          <w:fldChar w:fldCharType="begin"/>
        </w:r>
        <w:r w:rsidR="00A6582C">
          <w:rPr>
            <w:noProof/>
            <w:webHidden/>
          </w:rPr>
          <w:instrText xml:space="preserve"> PAGEREF _Toc81159141 \h </w:instrText>
        </w:r>
        <w:r w:rsidR="00A6582C">
          <w:rPr>
            <w:noProof/>
            <w:webHidden/>
          </w:rPr>
        </w:r>
        <w:r w:rsidR="00A6582C">
          <w:rPr>
            <w:noProof/>
            <w:webHidden/>
          </w:rPr>
          <w:fldChar w:fldCharType="separate"/>
        </w:r>
        <w:r w:rsidR="004E24BD">
          <w:rPr>
            <w:noProof/>
            <w:webHidden/>
          </w:rPr>
          <w:t>15</w:t>
        </w:r>
        <w:r w:rsidR="00A6582C">
          <w:rPr>
            <w:noProof/>
            <w:webHidden/>
          </w:rPr>
          <w:fldChar w:fldCharType="end"/>
        </w:r>
      </w:hyperlink>
    </w:p>
    <w:p w14:paraId="007971FD" w14:textId="02634912" w:rsidR="00A6582C" w:rsidRDefault="00C968B7">
      <w:pPr>
        <w:pStyle w:val="TOC2"/>
        <w:rPr>
          <w:rFonts w:asciiTheme="minorHAnsi" w:eastAsiaTheme="minorEastAsia" w:hAnsiTheme="minorHAnsi" w:cstheme="minorBidi"/>
          <w:noProof/>
          <w:sz w:val="22"/>
          <w:szCs w:val="22"/>
          <w:lang w:val="en-US" w:eastAsia="en-US"/>
        </w:rPr>
      </w:pPr>
      <w:hyperlink w:anchor="_Toc81159142" w:history="1">
        <w:r w:rsidR="00A6582C" w:rsidRPr="00AD2A92">
          <w:rPr>
            <w:rStyle w:val="Hyperlink"/>
            <w:noProof/>
            <w14:scene3d>
              <w14:camera w14:prst="orthographicFront"/>
              <w14:lightRig w14:rig="threePt" w14:dir="t">
                <w14:rot w14:lat="0" w14:lon="0" w14:rev="0"/>
              </w14:lightRig>
            </w14:scene3d>
          </w:rPr>
          <w:t>2.5</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ARDUINO</w:t>
        </w:r>
        <w:r w:rsidR="00A6582C">
          <w:rPr>
            <w:noProof/>
            <w:webHidden/>
          </w:rPr>
          <w:tab/>
        </w:r>
        <w:r w:rsidR="00A6582C">
          <w:rPr>
            <w:noProof/>
            <w:webHidden/>
          </w:rPr>
          <w:fldChar w:fldCharType="begin"/>
        </w:r>
        <w:r w:rsidR="00A6582C">
          <w:rPr>
            <w:noProof/>
            <w:webHidden/>
          </w:rPr>
          <w:instrText xml:space="preserve"> PAGEREF _Toc81159142 \h </w:instrText>
        </w:r>
        <w:r w:rsidR="00A6582C">
          <w:rPr>
            <w:noProof/>
            <w:webHidden/>
          </w:rPr>
        </w:r>
        <w:r w:rsidR="00A6582C">
          <w:rPr>
            <w:noProof/>
            <w:webHidden/>
          </w:rPr>
          <w:fldChar w:fldCharType="separate"/>
        </w:r>
        <w:r w:rsidR="004E24BD">
          <w:rPr>
            <w:noProof/>
            <w:webHidden/>
          </w:rPr>
          <w:t>17</w:t>
        </w:r>
        <w:r w:rsidR="00A6582C">
          <w:rPr>
            <w:noProof/>
            <w:webHidden/>
          </w:rPr>
          <w:fldChar w:fldCharType="end"/>
        </w:r>
      </w:hyperlink>
    </w:p>
    <w:p w14:paraId="4E16B9D2" w14:textId="5B6C5818" w:rsidR="00A6582C" w:rsidRDefault="00C968B7">
      <w:pPr>
        <w:pStyle w:val="TOC2"/>
        <w:rPr>
          <w:rFonts w:asciiTheme="minorHAnsi" w:eastAsiaTheme="minorEastAsia" w:hAnsiTheme="minorHAnsi" w:cstheme="minorBidi"/>
          <w:noProof/>
          <w:sz w:val="22"/>
          <w:szCs w:val="22"/>
          <w:lang w:val="en-US" w:eastAsia="en-US"/>
        </w:rPr>
      </w:pPr>
      <w:hyperlink w:anchor="_Toc81159143" w:history="1">
        <w:r w:rsidR="00A6582C" w:rsidRPr="00AD2A92">
          <w:rPr>
            <w:rStyle w:val="Hyperlink"/>
            <w:noProof/>
            <w14:scene3d>
              <w14:camera w14:prst="orthographicFront"/>
              <w14:lightRig w14:rig="threePt" w14:dir="t">
                <w14:rot w14:lat="0" w14:lon="0" w14:rev="0"/>
              </w14:lightRig>
            </w14:scene3d>
          </w:rPr>
          <w:t>2.6</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Communication between Hardware and Software</w:t>
        </w:r>
        <w:r w:rsidR="00A6582C">
          <w:rPr>
            <w:noProof/>
            <w:webHidden/>
          </w:rPr>
          <w:tab/>
        </w:r>
        <w:r w:rsidR="00A6582C">
          <w:rPr>
            <w:noProof/>
            <w:webHidden/>
          </w:rPr>
          <w:fldChar w:fldCharType="begin"/>
        </w:r>
        <w:r w:rsidR="00A6582C">
          <w:rPr>
            <w:noProof/>
            <w:webHidden/>
          </w:rPr>
          <w:instrText xml:space="preserve"> PAGEREF _Toc81159143 \h </w:instrText>
        </w:r>
        <w:r w:rsidR="00A6582C">
          <w:rPr>
            <w:noProof/>
            <w:webHidden/>
          </w:rPr>
        </w:r>
        <w:r w:rsidR="00A6582C">
          <w:rPr>
            <w:noProof/>
            <w:webHidden/>
          </w:rPr>
          <w:fldChar w:fldCharType="separate"/>
        </w:r>
        <w:r w:rsidR="004E24BD">
          <w:rPr>
            <w:noProof/>
            <w:webHidden/>
          </w:rPr>
          <w:t>17</w:t>
        </w:r>
        <w:r w:rsidR="00A6582C">
          <w:rPr>
            <w:noProof/>
            <w:webHidden/>
          </w:rPr>
          <w:fldChar w:fldCharType="end"/>
        </w:r>
      </w:hyperlink>
    </w:p>
    <w:p w14:paraId="58E38EFF" w14:textId="4F279513"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44" w:history="1">
        <w:r w:rsidR="00A6582C" w:rsidRPr="00AD2A92">
          <w:rPr>
            <w:rStyle w:val="Hyperlink"/>
            <w:noProof/>
          </w:rPr>
          <w:t>CHAPTER THREE</w:t>
        </w:r>
        <w:r w:rsidR="00A6582C">
          <w:rPr>
            <w:noProof/>
            <w:webHidden/>
          </w:rPr>
          <w:tab/>
        </w:r>
        <w:r w:rsidR="00A6582C">
          <w:rPr>
            <w:noProof/>
            <w:webHidden/>
          </w:rPr>
          <w:fldChar w:fldCharType="begin"/>
        </w:r>
        <w:r w:rsidR="00A6582C">
          <w:rPr>
            <w:noProof/>
            <w:webHidden/>
          </w:rPr>
          <w:instrText xml:space="preserve"> PAGEREF _Toc81159144 \h </w:instrText>
        </w:r>
        <w:r w:rsidR="00A6582C">
          <w:rPr>
            <w:noProof/>
            <w:webHidden/>
          </w:rPr>
        </w:r>
        <w:r w:rsidR="00A6582C">
          <w:rPr>
            <w:noProof/>
            <w:webHidden/>
          </w:rPr>
          <w:fldChar w:fldCharType="separate"/>
        </w:r>
        <w:r w:rsidR="004E24BD">
          <w:rPr>
            <w:noProof/>
            <w:webHidden/>
          </w:rPr>
          <w:t>18</w:t>
        </w:r>
        <w:r w:rsidR="00A6582C">
          <w:rPr>
            <w:noProof/>
            <w:webHidden/>
          </w:rPr>
          <w:fldChar w:fldCharType="end"/>
        </w:r>
      </w:hyperlink>
    </w:p>
    <w:p w14:paraId="2CF1AC8C" w14:textId="51A26C10"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45" w:history="1">
        <w:r w:rsidR="00A6582C" w:rsidRPr="00AD2A92">
          <w:rPr>
            <w:rStyle w:val="Hyperlink"/>
            <w:noProof/>
          </w:rPr>
          <w:t>METHODOLOGY</w:t>
        </w:r>
        <w:r w:rsidR="00A6582C">
          <w:rPr>
            <w:noProof/>
            <w:webHidden/>
          </w:rPr>
          <w:tab/>
        </w:r>
        <w:r w:rsidR="00A6582C">
          <w:rPr>
            <w:noProof/>
            <w:webHidden/>
          </w:rPr>
          <w:fldChar w:fldCharType="begin"/>
        </w:r>
        <w:r w:rsidR="00A6582C">
          <w:rPr>
            <w:noProof/>
            <w:webHidden/>
          </w:rPr>
          <w:instrText xml:space="preserve"> PAGEREF _Toc81159145 \h </w:instrText>
        </w:r>
        <w:r w:rsidR="00A6582C">
          <w:rPr>
            <w:noProof/>
            <w:webHidden/>
          </w:rPr>
        </w:r>
        <w:r w:rsidR="00A6582C">
          <w:rPr>
            <w:noProof/>
            <w:webHidden/>
          </w:rPr>
          <w:fldChar w:fldCharType="separate"/>
        </w:r>
        <w:r w:rsidR="004E24BD">
          <w:rPr>
            <w:noProof/>
            <w:webHidden/>
          </w:rPr>
          <w:t>18</w:t>
        </w:r>
        <w:r w:rsidR="00A6582C">
          <w:rPr>
            <w:noProof/>
            <w:webHidden/>
          </w:rPr>
          <w:fldChar w:fldCharType="end"/>
        </w:r>
      </w:hyperlink>
    </w:p>
    <w:p w14:paraId="4E753D84" w14:textId="47BCF951"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46" w:history="1">
        <w:r w:rsidR="00A6582C" w:rsidRPr="00AD2A92">
          <w:rPr>
            <w:rStyle w:val="Hyperlink"/>
            <w:rFonts w:eastAsia="Cambria"/>
            <w:noProof/>
          </w:rPr>
          <w:t>3.2.1</w:t>
        </w:r>
        <w:r w:rsidR="00A6582C">
          <w:rPr>
            <w:rFonts w:asciiTheme="minorHAnsi" w:eastAsiaTheme="minorEastAsia" w:hAnsiTheme="minorHAnsi" w:cstheme="minorBidi"/>
            <w:noProof/>
            <w:sz w:val="22"/>
            <w:szCs w:val="22"/>
            <w:lang w:val="en-US" w:eastAsia="en-US"/>
          </w:rPr>
          <w:tab/>
        </w:r>
        <w:r w:rsidR="00A6582C" w:rsidRPr="00AD2A92">
          <w:rPr>
            <w:rStyle w:val="Hyperlink"/>
            <w:rFonts w:eastAsia="Cambria"/>
            <w:noProof/>
          </w:rPr>
          <w:t>Software Used:</w:t>
        </w:r>
        <w:r w:rsidR="00A6582C">
          <w:rPr>
            <w:noProof/>
            <w:webHidden/>
          </w:rPr>
          <w:tab/>
        </w:r>
        <w:r w:rsidR="00A6582C">
          <w:rPr>
            <w:noProof/>
            <w:webHidden/>
          </w:rPr>
          <w:fldChar w:fldCharType="begin"/>
        </w:r>
        <w:r w:rsidR="00A6582C">
          <w:rPr>
            <w:noProof/>
            <w:webHidden/>
          </w:rPr>
          <w:instrText xml:space="preserve"> PAGEREF _Toc81159146 \h </w:instrText>
        </w:r>
        <w:r w:rsidR="00A6582C">
          <w:rPr>
            <w:noProof/>
            <w:webHidden/>
          </w:rPr>
        </w:r>
        <w:r w:rsidR="00A6582C">
          <w:rPr>
            <w:noProof/>
            <w:webHidden/>
          </w:rPr>
          <w:fldChar w:fldCharType="separate"/>
        </w:r>
        <w:r w:rsidR="004E24BD">
          <w:rPr>
            <w:noProof/>
            <w:webHidden/>
          </w:rPr>
          <w:t>20</w:t>
        </w:r>
        <w:r w:rsidR="00A6582C">
          <w:rPr>
            <w:noProof/>
            <w:webHidden/>
          </w:rPr>
          <w:fldChar w:fldCharType="end"/>
        </w:r>
      </w:hyperlink>
    </w:p>
    <w:p w14:paraId="02C5D5D0" w14:textId="467791AD"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47" w:history="1">
        <w:r w:rsidR="00A6582C" w:rsidRPr="00AD2A92">
          <w:rPr>
            <w:rStyle w:val="Hyperlink"/>
            <w:noProof/>
          </w:rPr>
          <w:t>3.2.2</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 xml:space="preserve"> Circuit Components</w:t>
        </w:r>
        <w:r w:rsidR="00A6582C">
          <w:rPr>
            <w:noProof/>
            <w:webHidden/>
          </w:rPr>
          <w:tab/>
        </w:r>
        <w:r w:rsidR="00A6582C">
          <w:rPr>
            <w:noProof/>
            <w:webHidden/>
          </w:rPr>
          <w:fldChar w:fldCharType="begin"/>
        </w:r>
        <w:r w:rsidR="00A6582C">
          <w:rPr>
            <w:noProof/>
            <w:webHidden/>
          </w:rPr>
          <w:instrText xml:space="preserve"> PAGEREF _Toc81159147 \h </w:instrText>
        </w:r>
        <w:r w:rsidR="00A6582C">
          <w:rPr>
            <w:noProof/>
            <w:webHidden/>
          </w:rPr>
        </w:r>
        <w:r w:rsidR="00A6582C">
          <w:rPr>
            <w:noProof/>
            <w:webHidden/>
          </w:rPr>
          <w:fldChar w:fldCharType="separate"/>
        </w:r>
        <w:r w:rsidR="004E24BD">
          <w:rPr>
            <w:noProof/>
            <w:webHidden/>
          </w:rPr>
          <w:t>21</w:t>
        </w:r>
        <w:r w:rsidR="00A6582C">
          <w:rPr>
            <w:noProof/>
            <w:webHidden/>
          </w:rPr>
          <w:fldChar w:fldCharType="end"/>
        </w:r>
      </w:hyperlink>
    </w:p>
    <w:p w14:paraId="7AA82C67" w14:textId="04D0BE9E" w:rsidR="00A6582C" w:rsidRDefault="00C968B7">
      <w:pPr>
        <w:pStyle w:val="TOC2"/>
        <w:rPr>
          <w:rFonts w:asciiTheme="minorHAnsi" w:eastAsiaTheme="minorEastAsia" w:hAnsiTheme="minorHAnsi" w:cstheme="minorBidi"/>
          <w:noProof/>
          <w:sz w:val="22"/>
          <w:szCs w:val="22"/>
          <w:lang w:val="en-US" w:eastAsia="en-US"/>
        </w:rPr>
      </w:pPr>
      <w:hyperlink w:anchor="_Toc81159148" w:history="1">
        <w:r w:rsidR="00A6582C" w:rsidRPr="00AD2A92">
          <w:rPr>
            <w:rStyle w:val="Hyperlink"/>
            <w:noProof/>
          </w:rPr>
          <w:t>3.3</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Hardware Implementation</w:t>
        </w:r>
        <w:r w:rsidR="00A6582C">
          <w:rPr>
            <w:noProof/>
            <w:webHidden/>
          </w:rPr>
          <w:tab/>
        </w:r>
        <w:r w:rsidR="00A6582C">
          <w:rPr>
            <w:noProof/>
            <w:webHidden/>
          </w:rPr>
          <w:fldChar w:fldCharType="begin"/>
        </w:r>
        <w:r w:rsidR="00A6582C">
          <w:rPr>
            <w:noProof/>
            <w:webHidden/>
          </w:rPr>
          <w:instrText xml:space="preserve"> PAGEREF _Toc81159148 \h </w:instrText>
        </w:r>
        <w:r w:rsidR="00A6582C">
          <w:rPr>
            <w:noProof/>
            <w:webHidden/>
          </w:rPr>
        </w:r>
        <w:r w:rsidR="00A6582C">
          <w:rPr>
            <w:noProof/>
            <w:webHidden/>
          </w:rPr>
          <w:fldChar w:fldCharType="separate"/>
        </w:r>
        <w:r w:rsidR="004E24BD">
          <w:rPr>
            <w:noProof/>
            <w:webHidden/>
          </w:rPr>
          <w:t>21</w:t>
        </w:r>
        <w:r w:rsidR="00A6582C">
          <w:rPr>
            <w:noProof/>
            <w:webHidden/>
          </w:rPr>
          <w:fldChar w:fldCharType="end"/>
        </w:r>
      </w:hyperlink>
    </w:p>
    <w:p w14:paraId="20BC7331" w14:textId="061AD6AB"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49" w:history="1">
        <w:r w:rsidR="00A6582C" w:rsidRPr="00AD2A92">
          <w:rPr>
            <w:rStyle w:val="Hyperlink"/>
            <w:noProof/>
          </w:rPr>
          <w:t>3.3.1</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The System Circuitry</w:t>
        </w:r>
        <w:r w:rsidR="00A6582C">
          <w:rPr>
            <w:noProof/>
            <w:webHidden/>
          </w:rPr>
          <w:tab/>
        </w:r>
        <w:r w:rsidR="00A6582C">
          <w:rPr>
            <w:noProof/>
            <w:webHidden/>
          </w:rPr>
          <w:fldChar w:fldCharType="begin"/>
        </w:r>
        <w:r w:rsidR="00A6582C">
          <w:rPr>
            <w:noProof/>
            <w:webHidden/>
          </w:rPr>
          <w:instrText xml:space="preserve"> PAGEREF _Toc81159149 \h </w:instrText>
        </w:r>
        <w:r w:rsidR="00A6582C">
          <w:rPr>
            <w:noProof/>
            <w:webHidden/>
          </w:rPr>
        </w:r>
        <w:r w:rsidR="00A6582C">
          <w:rPr>
            <w:noProof/>
            <w:webHidden/>
          </w:rPr>
          <w:fldChar w:fldCharType="separate"/>
        </w:r>
        <w:r w:rsidR="004E24BD">
          <w:rPr>
            <w:noProof/>
            <w:webHidden/>
          </w:rPr>
          <w:t>22</w:t>
        </w:r>
        <w:r w:rsidR="00A6582C">
          <w:rPr>
            <w:noProof/>
            <w:webHidden/>
          </w:rPr>
          <w:fldChar w:fldCharType="end"/>
        </w:r>
      </w:hyperlink>
    </w:p>
    <w:p w14:paraId="789BEE72" w14:textId="6DDF2756" w:rsidR="00A6582C" w:rsidRDefault="00C968B7">
      <w:pPr>
        <w:pStyle w:val="TOC2"/>
        <w:rPr>
          <w:rFonts w:asciiTheme="minorHAnsi" w:eastAsiaTheme="minorEastAsia" w:hAnsiTheme="minorHAnsi" w:cstheme="minorBidi"/>
          <w:noProof/>
          <w:sz w:val="22"/>
          <w:szCs w:val="22"/>
          <w:lang w:val="en-US" w:eastAsia="en-US"/>
        </w:rPr>
      </w:pPr>
      <w:hyperlink w:anchor="_Toc81159150" w:history="1">
        <w:r w:rsidR="00A6582C" w:rsidRPr="00AD2A92">
          <w:rPr>
            <w:rStyle w:val="Hyperlink"/>
            <w:noProof/>
          </w:rPr>
          <w:t>3.4</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WEB SERVER</w:t>
        </w:r>
        <w:r w:rsidR="00A6582C">
          <w:rPr>
            <w:noProof/>
            <w:webHidden/>
          </w:rPr>
          <w:tab/>
        </w:r>
        <w:r w:rsidR="00A6582C">
          <w:rPr>
            <w:noProof/>
            <w:webHidden/>
          </w:rPr>
          <w:fldChar w:fldCharType="begin"/>
        </w:r>
        <w:r w:rsidR="00A6582C">
          <w:rPr>
            <w:noProof/>
            <w:webHidden/>
          </w:rPr>
          <w:instrText xml:space="preserve"> PAGEREF _Toc81159150 \h </w:instrText>
        </w:r>
        <w:r w:rsidR="00A6582C">
          <w:rPr>
            <w:noProof/>
            <w:webHidden/>
          </w:rPr>
        </w:r>
        <w:r w:rsidR="00A6582C">
          <w:rPr>
            <w:noProof/>
            <w:webHidden/>
          </w:rPr>
          <w:fldChar w:fldCharType="separate"/>
        </w:r>
        <w:r w:rsidR="004E24BD">
          <w:rPr>
            <w:noProof/>
            <w:webHidden/>
          </w:rPr>
          <w:t>23</w:t>
        </w:r>
        <w:r w:rsidR="00A6582C">
          <w:rPr>
            <w:noProof/>
            <w:webHidden/>
          </w:rPr>
          <w:fldChar w:fldCharType="end"/>
        </w:r>
      </w:hyperlink>
    </w:p>
    <w:p w14:paraId="11178ED7" w14:textId="67AE035E"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51" w:history="1">
        <w:r w:rsidR="00A6582C" w:rsidRPr="00AD2A92">
          <w:rPr>
            <w:rStyle w:val="Hyperlink"/>
            <w:noProof/>
          </w:rPr>
          <w:t>3.4.2</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CSS</w:t>
        </w:r>
        <w:r w:rsidR="00A6582C">
          <w:rPr>
            <w:noProof/>
            <w:webHidden/>
          </w:rPr>
          <w:tab/>
        </w:r>
        <w:r w:rsidR="00A6582C">
          <w:rPr>
            <w:noProof/>
            <w:webHidden/>
          </w:rPr>
          <w:fldChar w:fldCharType="begin"/>
        </w:r>
        <w:r w:rsidR="00A6582C">
          <w:rPr>
            <w:noProof/>
            <w:webHidden/>
          </w:rPr>
          <w:instrText xml:space="preserve"> PAGEREF _Toc81159151 \h </w:instrText>
        </w:r>
        <w:r w:rsidR="00A6582C">
          <w:rPr>
            <w:noProof/>
            <w:webHidden/>
          </w:rPr>
        </w:r>
        <w:r w:rsidR="00A6582C">
          <w:rPr>
            <w:noProof/>
            <w:webHidden/>
          </w:rPr>
          <w:fldChar w:fldCharType="separate"/>
        </w:r>
        <w:r w:rsidR="004E24BD">
          <w:rPr>
            <w:noProof/>
            <w:webHidden/>
          </w:rPr>
          <w:t>25</w:t>
        </w:r>
        <w:r w:rsidR="00A6582C">
          <w:rPr>
            <w:noProof/>
            <w:webHidden/>
          </w:rPr>
          <w:fldChar w:fldCharType="end"/>
        </w:r>
      </w:hyperlink>
    </w:p>
    <w:p w14:paraId="4FCF98A9" w14:textId="122CF3FD"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52" w:history="1">
        <w:r w:rsidR="00A6582C" w:rsidRPr="00AD2A92">
          <w:rPr>
            <w:rStyle w:val="Hyperlink"/>
            <w:noProof/>
          </w:rPr>
          <w:t>3.4.3</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HTML</w:t>
        </w:r>
        <w:r w:rsidR="00A6582C">
          <w:rPr>
            <w:noProof/>
            <w:webHidden/>
          </w:rPr>
          <w:tab/>
        </w:r>
        <w:r w:rsidR="00A6582C">
          <w:rPr>
            <w:noProof/>
            <w:webHidden/>
          </w:rPr>
          <w:fldChar w:fldCharType="begin"/>
        </w:r>
        <w:r w:rsidR="00A6582C">
          <w:rPr>
            <w:noProof/>
            <w:webHidden/>
          </w:rPr>
          <w:instrText xml:space="preserve"> PAGEREF _Toc81159152 \h </w:instrText>
        </w:r>
        <w:r w:rsidR="00A6582C">
          <w:rPr>
            <w:noProof/>
            <w:webHidden/>
          </w:rPr>
        </w:r>
        <w:r w:rsidR="00A6582C">
          <w:rPr>
            <w:noProof/>
            <w:webHidden/>
          </w:rPr>
          <w:fldChar w:fldCharType="separate"/>
        </w:r>
        <w:r w:rsidR="004E24BD">
          <w:rPr>
            <w:noProof/>
            <w:webHidden/>
          </w:rPr>
          <w:t>25</w:t>
        </w:r>
        <w:r w:rsidR="00A6582C">
          <w:rPr>
            <w:noProof/>
            <w:webHidden/>
          </w:rPr>
          <w:fldChar w:fldCharType="end"/>
        </w:r>
      </w:hyperlink>
    </w:p>
    <w:p w14:paraId="6A205AF7" w14:textId="41C65867" w:rsidR="00A6582C" w:rsidRDefault="00C968B7">
      <w:pPr>
        <w:pStyle w:val="TOC2"/>
        <w:rPr>
          <w:rFonts w:asciiTheme="minorHAnsi" w:eastAsiaTheme="minorEastAsia" w:hAnsiTheme="minorHAnsi" w:cstheme="minorBidi"/>
          <w:noProof/>
          <w:sz w:val="22"/>
          <w:szCs w:val="22"/>
          <w:lang w:val="en-US" w:eastAsia="en-US"/>
        </w:rPr>
      </w:pPr>
      <w:hyperlink w:anchor="_Toc81159153" w:history="1">
        <w:r w:rsidR="00A6582C" w:rsidRPr="00AD2A92">
          <w:rPr>
            <w:rStyle w:val="Hyperlink"/>
            <w:noProof/>
          </w:rPr>
          <w:t>3.5</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COMPONENTS USED</w:t>
        </w:r>
        <w:r w:rsidR="00A6582C">
          <w:rPr>
            <w:noProof/>
            <w:webHidden/>
          </w:rPr>
          <w:tab/>
        </w:r>
        <w:r w:rsidR="00A6582C">
          <w:rPr>
            <w:noProof/>
            <w:webHidden/>
          </w:rPr>
          <w:fldChar w:fldCharType="begin"/>
        </w:r>
        <w:r w:rsidR="00A6582C">
          <w:rPr>
            <w:noProof/>
            <w:webHidden/>
          </w:rPr>
          <w:instrText xml:space="preserve"> PAGEREF _Toc81159153 \h </w:instrText>
        </w:r>
        <w:r w:rsidR="00A6582C">
          <w:rPr>
            <w:noProof/>
            <w:webHidden/>
          </w:rPr>
        </w:r>
        <w:r w:rsidR="00A6582C">
          <w:rPr>
            <w:noProof/>
            <w:webHidden/>
          </w:rPr>
          <w:fldChar w:fldCharType="separate"/>
        </w:r>
        <w:r w:rsidR="004E24BD">
          <w:rPr>
            <w:noProof/>
            <w:webHidden/>
          </w:rPr>
          <w:t>25</w:t>
        </w:r>
        <w:r w:rsidR="00A6582C">
          <w:rPr>
            <w:noProof/>
            <w:webHidden/>
          </w:rPr>
          <w:fldChar w:fldCharType="end"/>
        </w:r>
      </w:hyperlink>
    </w:p>
    <w:p w14:paraId="764EB22F" w14:textId="64A3DE9A"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54" w:history="1">
        <w:r w:rsidR="00A6582C" w:rsidRPr="00AD2A92">
          <w:rPr>
            <w:rStyle w:val="Hyperlink"/>
            <w:noProof/>
            <w:bdr w:val="none" w:sz="0" w:space="0" w:color="auto" w:frame="1"/>
          </w:rPr>
          <w:t>3.5.1</w:t>
        </w:r>
        <w:r w:rsidR="00A6582C">
          <w:rPr>
            <w:rFonts w:asciiTheme="minorHAnsi" w:eastAsiaTheme="minorEastAsia" w:hAnsiTheme="minorHAnsi" w:cstheme="minorBidi"/>
            <w:noProof/>
            <w:sz w:val="22"/>
            <w:szCs w:val="22"/>
            <w:lang w:val="en-US" w:eastAsia="en-US"/>
          </w:rPr>
          <w:tab/>
        </w:r>
        <w:r w:rsidR="00A6582C" w:rsidRPr="00AD2A92">
          <w:rPr>
            <w:rStyle w:val="Hyperlink"/>
            <w:noProof/>
            <w:bdr w:val="none" w:sz="0" w:space="0" w:color="auto" w:frame="1"/>
          </w:rPr>
          <w:t xml:space="preserve">ESP32 </w:t>
        </w:r>
        <w:r w:rsidR="00A6582C" w:rsidRPr="00AD2A92">
          <w:rPr>
            <w:rStyle w:val="Hyperlink"/>
            <w:noProof/>
          </w:rPr>
          <w:t>MICROCONTROLLER</w:t>
        </w:r>
        <w:r w:rsidR="00A6582C">
          <w:rPr>
            <w:noProof/>
            <w:webHidden/>
          </w:rPr>
          <w:tab/>
        </w:r>
        <w:r w:rsidR="00A6582C">
          <w:rPr>
            <w:noProof/>
            <w:webHidden/>
          </w:rPr>
          <w:fldChar w:fldCharType="begin"/>
        </w:r>
        <w:r w:rsidR="00A6582C">
          <w:rPr>
            <w:noProof/>
            <w:webHidden/>
          </w:rPr>
          <w:instrText xml:space="preserve"> PAGEREF _Toc81159154 \h </w:instrText>
        </w:r>
        <w:r w:rsidR="00A6582C">
          <w:rPr>
            <w:noProof/>
            <w:webHidden/>
          </w:rPr>
        </w:r>
        <w:r w:rsidR="00A6582C">
          <w:rPr>
            <w:noProof/>
            <w:webHidden/>
          </w:rPr>
          <w:fldChar w:fldCharType="separate"/>
        </w:r>
        <w:r w:rsidR="004E24BD">
          <w:rPr>
            <w:noProof/>
            <w:webHidden/>
          </w:rPr>
          <w:t>26</w:t>
        </w:r>
        <w:r w:rsidR="00A6582C">
          <w:rPr>
            <w:noProof/>
            <w:webHidden/>
          </w:rPr>
          <w:fldChar w:fldCharType="end"/>
        </w:r>
      </w:hyperlink>
    </w:p>
    <w:p w14:paraId="4416A9F6" w14:textId="6FE98130"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55" w:history="1">
        <w:r w:rsidR="00A6582C" w:rsidRPr="00AD2A92">
          <w:rPr>
            <w:rStyle w:val="Hyperlink"/>
            <w:noProof/>
            <w:bdr w:val="none" w:sz="0" w:space="0" w:color="auto" w:frame="1"/>
          </w:rPr>
          <w:t>3.5.2</w:t>
        </w:r>
        <w:r w:rsidR="00A6582C">
          <w:rPr>
            <w:rFonts w:asciiTheme="minorHAnsi" w:eastAsiaTheme="minorEastAsia" w:hAnsiTheme="minorHAnsi" w:cstheme="minorBidi"/>
            <w:noProof/>
            <w:sz w:val="22"/>
            <w:szCs w:val="22"/>
            <w:lang w:val="en-US" w:eastAsia="en-US"/>
          </w:rPr>
          <w:tab/>
        </w:r>
        <w:r w:rsidR="00A6582C" w:rsidRPr="00AD2A92">
          <w:rPr>
            <w:rStyle w:val="Hyperlink"/>
            <w:noProof/>
            <w:bdr w:val="none" w:sz="0" w:space="0" w:color="auto" w:frame="1"/>
          </w:rPr>
          <w:t>MAX30100 Pulse Oximeter Sensor</w:t>
        </w:r>
        <w:r w:rsidR="00A6582C">
          <w:rPr>
            <w:noProof/>
            <w:webHidden/>
          </w:rPr>
          <w:tab/>
        </w:r>
        <w:r w:rsidR="00A6582C">
          <w:rPr>
            <w:noProof/>
            <w:webHidden/>
          </w:rPr>
          <w:fldChar w:fldCharType="begin"/>
        </w:r>
        <w:r w:rsidR="00A6582C">
          <w:rPr>
            <w:noProof/>
            <w:webHidden/>
          </w:rPr>
          <w:instrText xml:space="preserve"> PAGEREF _Toc81159155 \h </w:instrText>
        </w:r>
        <w:r w:rsidR="00A6582C">
          <w:rPr>
            <w:noProof/>
            <w:webHidden/>
          </w:rPr>
        </w:r>
        <w:r w:rsidR="00A6582C">
          <w:rPr>
            <w:noProof/>
            <w:webHidden/>
          </w:rPr>
          <w:fldChar w:fldCharType="separate"/>
        </w:r>
        <w:r w:rsidR="004E24BD">
          <w:rPr>
            <w:noProof/>
            <w:webHidden/>
          </w:rPr>
          <w:t>26</w:t>
        </w:r>
        <w:r w:rsidR="00A6582C">
          <w:rPr>
            <w:noProof/>
            <w:webHidden/>
          </w:rPr>
          <w:fldChar w:fldCharType="end"/>
        </w:r>
      </w:hyperlink>
    </w:p>
    <w:p w14:paraId="348329FE" w14:textId="6E49A9E1"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56" w:history="1">
        <w:r w:rsidR="00A6582C" w:rsidRPr="00AD2A92">
          <w:rPr>
            <w:rStyle w:val="Hyperlink"/>
            <w:noProof/>
            <w:bdr w:val="none" w:sz="0" w:space="0" w:color="auto" w:frame="1"/>
          </w:rPr>
          <w:t>3.5.3</w:t>
        </w:r>
        <w:r w:rsidR="00A6582C">
          <w:rPr>
            <w:rFonts w:asciiTheme="minorHAnsi" w:eastAsiaTheme="minorEastAsia" w:hAnsiTheme="minorHAnsi" w:cstheme="minorBidi"/>
            <w:noProof/>
            <w:sz w:val="22"/>
            <w:szCs w:val="22"/>
            <w:lang w:val="en-US" w:eastAsia="en-US"/>
          </w:rPr>
          <w:tab/>
        </w:r>
        <w:r w:rsidR="00A6582C" w:rsidRPr="00AD2A92">
          <w:rPr>
            <w:rStyle w:val="Hyperlink"/>
            <w:noProof/>
            <w:bdr w:val="none" w:sz="0" w:space="0" w:color="auto" w:frame="1"/>
          </w:rPr>
          <w:t>DS18B20 Temperature Sensor</w:t>
        </w:r>
        <w:r w:rsidR="00A6582C">
          <w:rPr>
            <w:noProof/>
            <w:webHidden/>
          </w:rPr>
          <w:tab/>
        </w:r>
        <w:r w:rsidR="00A6582C">
          <w:rPr>
            <w:noProof/>
            <w:webHidden/>
          </w:rPr>
          <w:fldChar w:fldCharType="begin"/>
        </w:r>
        <w:r w:rsidR="00A6582C">
          <w:rPr>
            <w:noProof/>
            <w:webHidden/>
          </w:rPr>
          <w:instrText xml:space="preserve"> PAGEREF _Toc81159156 \h </w:instrText>
        </w:r>
        <w:r w:rsidR="00A6582C">
          <w:rPr>
            <w:noProof/>
            <w:webHidden/>
          </w:rPr>
        </w:r>
        <w:r w:rsidR="00A6582C">
          <w:rPr>
            <w:noProof/>
            <w:webHidden/>
          </w:rPr>
          <w:fldChar w:fldCharType="separate"/>
        </w:r>
        <w:r w:rsidR="004E24BD">
          <w:rPr>
            <w:noProof/>
            <w:webHidden/>
          </w:rPr>
          <w:t>27</w:t>
        </w:r>
        <w:r w:rsidR="00A6582C">
          <w:rPr>
            <w:noProof/>
            <w:webHidden/>
          </w:rPr>
          <w:fldChar w:fldCharType="end"/>
        </w:r>
      </w:hyperlink>
    </w:p>
    <w:p w14:paraId="26EED722" w14:textId="7A0825A4"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57" w:history="1">
        <w:r w:rsidR="00A6582C" w:rsidRPr="00AD2A92">
          <w:rPr>
            <w:rStyle w:val="Hyperlink"/>
            <w:noProof/>
            <w:bdr w:val="none" w:sz="0" w:space="0" w:color="auto" w:frame="1"/>
          </w:rPr>
          <w:t>3.5.4</w:t>
        </w:r>
        <w:r w:rsidR="00A6582C">
          <w:rPr>
            <w:rFonts w:asciiTheme="minorHAnsi" w:eastAsiaTheme="minorEastAsia" w:hAnsiTheme="minorHAnsi" w:cstheme="minorBidi"/>
            <w:noProof/>
            <w:sz w:val="22"/>
            <w:szCs w:val="22"/>
            <w:lang w:val="en-US" w:eastAsia="en-US"/>
          </w:rPr>
          <w:tab/>
        </w:r>
        <w:r w:rsidR="00A6582C" w:rsidRPr="00AD2A92">
          <w:rPr>
            <w:rStyle w:val="Hyperlink"/>
            <w:noProof/>
            <w:bdr w:val="none" w:sz="0" w:space="0" w:color="auto" w:frame="1"/>
          </w:rPr>
          <w:t>DHT11 Humidity &amp; Temperature Sensor</w:t>
        </w:r>
        <w:r w:rsidR="00A6582C">
          <w:rPr>
            <w:noProof/>
            <w:webHidden/>
          </w:rPr>
          <w:tab/>
        </w:r>
        <w:r w:rsidR="00A6582C">
          <w:rPr>
            <w:noProof/>
            <w:webHidden/>
          </w:rPr>
          <w:fldChar w:fldCharType="begin"/>
        </w:r>
        <w:r w:rsidR="00A6582C">
          <w:rPr>
            <w:noProof/>
            <w:webHidden/>
          </w:rPr>
          <w:instrText xml:space="preserve"> PAGEREF _Toc81159157 \h </w:instrText>
        </w:r>
        <w:r w:rsidR="00A6582C">
          <w:rPr>
            <w:noProof/>
            <w:webHidden/>
          </w:rPr>
        </w:r>
        <w:r w:rsidR="00A6582C">
          <w:rPr>
            <w:noProof/>
            <w:webHidden/>
          </w:rPr>
          <w:fldChar w:fldCharType="separate"/>
        </w:r>
        <w:r w:rsidR="004E24BD">
          <w:rPr>
            <w:noProof/>
            <w:webHidden/>
          </w:rPr>
          <w:t>28</w:t>
        </w:r>
        <w:r w:rsidR="00A6582C">
          <w:rPr>
            <w:noProof/>
            <w:webHidden/>
          </w:rPr>
          <w:fldChar w:fldCharType="end"/>
        </w:r>
      </w:hyperlink>
    </w:p>
    <w:p w14:paraId="33BFEF5F" w14:textId="78FD6E20"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58" w:history="1">
        <w:r w:rsidR="00A6582C" w:rsidRPr="00AD2A92">
          <w:rPr>
            <w:rStyle w:val="Hyperlink"/>
            <w:noProof/>
            <w:shd w:val="clear" w:color="auto" w:fill="FFFFFF"/>
          </w:rPr>
          <w:t>3.5.5</w:t>
        </w:r>
        <w:r w:rsidR="00A6582C">
          <w:rPr>
            <w:rFonts w:asciiTheme="minorHAnsi" w:eastAsiaTheme="minorEastAsia" w:hAnsiTheme="minorHAnsi" w:cstheme="minorBidi"/>
            <w:noProof/>
            <w:sz w:val="22"/>
            <w:szCs w:val="22"/>
            <w:lang w:val="en-US" w:eastAsia="en-US"/>
          </w:rPr>
          <w:tab/>
        </w:r>
        <w:r w:rsidR="00A6582C" w:rsidRPr="00AD2A92">
          <w:rPr>
            <w:rStyle w:val="Hyperlink"/>
            <w:noProof/>
            <w:shd w:val="clear" w:color="auto" w:fill="FFFFFF"/>
          </w:rPr>
          <w:t>Flex Sensors</w:t>
        </w:r>
        <w:r w:rsidR="00A6582C">
          <w:rPr>
            <w:noProof/>
            <w:webHidden/>
          </w:rPr>
          <w:tab/>
        </w:r>
        <w:r w:rsidR="00A6582C">
          <w:rPr>
            <w:noProof/>
            <w:webHidden/>
          </w:rPr>
          <w:fldChar w:fldCharType="begin"/>
        </w:r>
        <w:r w:rsidR="00A6582C">
          <w:rPr>
            <w:noProof/>
            <w:webHidden/>
          </w:rPr>
          <w:instrText xml:space="preserve"> PAGEREF _Toc81159158 \h </w:instrText>
        </w:r>
        <w:r w:rsidR="00A6582C">
          <w:rPr>
            <w:noProof/>
            <w:webHidden/>
          </w:rPr>
        </w:r>
        <w:r w:rsidR="00A6582C">
          <w:rPr>
            <w:noProof/>
            <w:webHidden/>
          </w:rPr>
          <w:fldChar w:fldCharType="separate"/>
        </w:r>
        <w:r w:rsidR="004E24BD">
          <w:rPr>
            <w:noProof/>
            <w:webHidden/>
          </w:rPr>
          <w:t>29</w:t>
        </w:r>
        <w:r w:rsidR="00A6582C">
          <w:rPr>
            <w:noProof/>
            <w:webHidden/>
          </w:rPr>
          <w:fldChar w:fldCharType="end"/>
        </w:r>
      </w:hyperlink>
    </w:p>
    <w:p w14:paraId="654ED5F1" w14:textId="3C397EE7"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59" w:history="1">
        <w:r w:rsidR="00A6582C" w:rsidRPr="00AD2A92">
          <w:rPr>
            <w:rStyle w:val="Hyperlink"/>
            <w:rFonts w:eastAsia="Cambria"/>
            <w:noProof/>
          </w:rPr>
          <w:t>3.5.6</w:t>
        </w:r>
        <w:r w:rsidR="00A6582C">
          <w:rPr>
            <w:rFonts w:asciiTheme="minorHAnsi" w:eastAsiaTheme="minorEastAsia" w:hAnsiTheme="minorHAnsi" w:cstheme="minorBidi"/>
            <w:noProof/>
            <w:sz w:val="22"/>
            <w:szCs w:val="22"/>
            <w:lang w:val="en-US" w:eastAsia="en-US"/>
          </w:rPr>
          <w:tab/>
        </w:r>
        <w:r w:rsidR="00A6582C" w:rsidRPr="00AD2A92">
          <w:rPr>
            <w:rStyle w:val="Hyperlink"/>
            <w:rFonts w:eastAsia="Cambria"/>
            <w:noProof/>
          </w:rPr>
          <w:t>Buzzer</w:t>
        </w:r>
        <w:r w:rsidR="00A6582C">
          <w:rPr>
            <w:noProof/>
            <w:webHidden/>
          </w:rPr>
          <w:tab/>
        </w:r>
        <w:r w:rsidR="00A6582C">
          <w:rPr>
            <w:noProof/>
            <w:webHidden/>
          </w:rPr>
          <w:fldChar w:fldCharType="begin"/>
        </w:r>
        <w:r w:rsidR="00A6582C">
          <w:rPr>
            <w:noProof/>
            <w:webHidden/>
          </w:rPr>
          <w:instrText xml:space="preserve"> PAGEREF _Toc81159159 \h </w:instrText>
        </w:r>
        <w:r w:rsidR="00A6582C">
          <w:rPr>
            <w:noProof/>
            <w:webHidden/>
          </w:rPr>
        </w:r>
        <w:r w:rsidR="00A6582C">
          <w:rPr>
            <w:noProof/>
            <w:webHidden/>
          </w:rPr>
          <w:fldChar w:fldCharType="separate"/>
        </w:r>
        <w:r w:rsidR="004E24BD">
          <w:rPr>
            <w:noProof/>
            <w:webHidden/>
          </w:rPr>
          <w:t>30</w:t>
        </w:r>
        <w:r w:rsidR="00A6582C">
          <w:rPr>
            <w:noProof/>
            <w:webHidden/>
          </w:rPr>
          <w:fldChar w:fldCharType="end"/>
        </w:r>
      </w:hyperlink>
    </w:p>
    <w:p w14:paraId="1C7274DD" w14:textId="44F12500"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60" w:history="1">
        <w:r w:rsidR="00A6582C" w:rsidRPr="00AD2A92">
          <w:rPr>
            <w:rStyle w:val="Hyperlink"/>
            <w:noProof/>
          </w:rPr>
          <w:t>3.5.7</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Power Supply Unit</w:t>
        </w:r>
        <w:r w:rsidR="00A6582C">
          <w:rPr>
            <w:noProof/>
            <w:webHidden/>
          </w:rPr>
          <w:tab/>
        </w:r>
        <w:r w:rsidR="00A6582C">
          <w:rPr>
            <w:noProof/>
            <w:webHidden/>
          </w:rPr>
          <w:fldChar w:fldCharType="begin"/>
        </w:r>
        <w:r w:rsidR="00A6582C">
          <w:rPr>
            <w:noProof/>
            <w:webHidden/>
          </w:rPr>
          <w:instrText xml:space="preserve"> PAGEREF _Toc81159160 \h </w:instrText>
        </w:r>
        <w:r w:rsidR="00A6582C">
          <w:rPr>
            <w:noProof/>
            <w:webHidden/>
          </w:rPr>
        </w:r>
        <w:r w:rsidR="00A6582C">
          <w:rPr>
            <w:noProof/>
            <w:webHidden/>
          </w:rPr>
          <w:fldChar w:fldCharType="separate"/>
        </w:r>
        <w:r w:rsidR="004E24BD">
          <w:rPr>
            <w:noProof/>
            <w:webHidden/>
          </w:rPr>
          <w:t>31</w:t>
        </w:r>
        <w:r w:rsidR="00A6582C">
          <w:rPr>
            <w:noProof/>
            <w:webHidden/>
          </w:rPr>
          <w:fldChar w:fldCharType="end"/>
        </w:r>
      </w:hyperlink>
    </w:p>
    <w:p w14:paraId="6DFA14DB" w14:textId="1CF9BD2A" w:rsidR="00A6582C" w:rsidRDefault="00C968B7">
      <w:pPr>
        <w:pStyle w:val="TOC2"/>
        <w:rPr>
          <w:rFonts w:asciiTheme="minorHAnsi" w:eastAsiaTheme="minorEastAsia" w:hAnsiTheme="minorHAnsi" w:cstheme="minorBidi"/>
          <w:noProof/>
          <w:sz w:val="22"/>
          <w:szCs w:val="22"/>
          <w:lang w:val="en-US" w:eastAsia="en-US"/>
        </w:rPr>
      </w:pPr>
      <w:hyperlink w:anchor="_Toc81159161" w:history="1">
        <w:r w:rsidR="00A6582C" w:rsidRPr="00AD2A92">
          <w:rPr>
            <w:rStyle w:val="Hyperlink"/>
            <w:noProof/>
          </w:rPr>
          <w:t>3.6</w:t>
        </w:r>
        <w:r w:rsidR="00A6582C">
          <w:rPr>
            <w:rFonts w:asciiTheme="minorHAnsi" w:eastAsiaTheme="minorEastAsia" w:hAnsiTheme="minorHAnsi" w:cstheme="minorBidi"/>
            <w:noProof/>
            <w:sz w:val="22"/>
            <w:szCs w:val="22"/>
            <w:lang w:val="en-US" w:eastAsia="en-US"/>
          </w:rPr>
          <w:tab/>
        </w:r>
        <w:r w:rsidR="00A6582C" w:rsidRPr="00AD2A92">
          <w:rPr>
            <w:rStyle w:val="Hyperlink"/>
            <w:noProof/>
            <w:shd w:val="clear" w:color="auto" w:fill="FFFFFF"/>
          </w:rPr>
          <w:t>LCD (Liquid Crystal Display)</w:t>
        </w:r>
        <w:r w:rsidR="00A6582C">
          <w:rPr>
            <w:noProof/>
            <w:webHidden/>
          </w:rPr>
          <w:tab/>
        </w:r>
        <w:r w:rsidR="00A6582C">
          <w:rPr>
            <w:noProof/>
            <w:webHidden/>
          </w:rPr>
          <w:fldChar w:fldCharType="begin"/>
        </w:r>
        <w:r w:rsidR="00A6582C">
          <w:rPr>
            <w:noProof/>
            <w:webHidden/>
          </w:rPr>
          <w:instrText xml:space="preserve"> PAGEREF _Toc81159161 \h </w:instrText>
        </w:r>
        <w:r w:rsidR="00A6582C">
          <w:rPr>
            <w:noProof/>
            <w:webHidden/>
          </w:rPr>
        </w:r>
        <w:r w:rsidR="00A6582C">
          <w:rPr>
            <w:noProof/>
            <w:webHidden/>
          </w:rPr>
          <w:fldChar w:fldCharType="separate"/>
        </w:r>
        <w:r w:rsidR="004E24BD">
          <w:rPr>
            <w:noProof/>
            <w:webHidden/>
          </w:rPr>
          <w:t>32</w:t>
        </w:r>
        <w:r w:rsidR="00A6582C">
          <w:rPr>
            <w:noProof/>
            <w:webHidden/>
          </w:rPr>
          <w:fldChar w:fldCharType="end"/>
        </w:r>
      </w:hyperlink>
    </w:p>
    <w:p w14:paraId="2DFEF5D8" w14:textId="6B46F095"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62" w:history="1">
        <w:r w:rsidR="00A6582C" w:rsidRPr="00AD2A92">
          <w:rPr>
            <w:rStyle w:val="Hyperlink"/>
            <w:noProof/>
          </w:rPr>
          <w:t>RESULTS AND DISCUSSIONS</w:t>
        </w:r>
        <w:r w:rsidR="00A6582C">
          <w:rPr>
            <w:noProof/>
            <w:webHidden/>
          </w:rPr>
          <w:tab/>
        </w:r>
        <w:r w:rsidR="00A6582C">
          <w:rPr>
            <w:noProof/>
            <w:webHidden/>
          </w:rPr>
          <w:fldChar w:fldCharType="begin"/>
        </w:r>
        <w:r w:rsidR="00A6582C">
          <w:rPr>
            <w:noProof/>
            <w:webHidden/>
          </w:rPr>
          <w:instrText xml:space="preserve"> PAGEREF _Toc81159162 \h </w:instrText>
        </w:r>
        <w:r w:rsidR="00A6582C">
          <w:rPr>
            <w:noProof/>
            <w:webHidden/>
          </w:rPr>
        </w:r>
        <w:r w:rsidR="00A6582C">
          <w:rPr>
            <w:noProof/>
            <w:webHidden/>
          </w:rPr>
          <w:fldChar w:fldCharType="separate"/>
        </w:r>
        <w:r w:rsidR="004E24BD">
          <w:rPr>
            <w:noProof/>
            <w:webHidden/>
          </w:rPr>
          <w:t>34</w:t>
        </w:r>
        <w:r w:rsidR="00A6582C">
          <w:rPr>
            <w:noProof/>
            <w:webHidden/>
          </w:rPr>
          <w:fldChar w:fldCharType="end"/>
        </w:r>
      </w:hyperlink>
    </w:p>
    <w:p w14:paraId="292A22AE" w14:textId="5A69FAC0" w:rsidR="00A6582C" w:rsidRDefault="00C968B7">
      <w:pPr>
        <w:pStyle w:val="TOC2"/>
        <w:rPr>
          <w:rFonts w:asciiTheme="minorHAnsi" w:eastAsiaTheme="minorEastAsia" w:hAnsiTheme="minorHAnsi" w:cstheme="minorBidi"/>
          <w:noProof/>
          <w:sz w:val="22"/>
          <w:szCs w:val="22"/>
          <w:lang w:val="en-US" w:eastAsia="en-US"/>
        </w:rPr>
      </w:pPr>
      <w:hyperlink w:anchor="_Toc81159164" w:history="1">
        <w:r w:rsidR="00A6582C" w:rsidRPr="00AD2A92">
          <w:rPr>
            <w:rStyle w:val="Hyperlink"/>
            <w:noProof/>
          </w:rPr>
          <w:t>4.0</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Preamble</w:t>
        </w:r>
        <w:r w:rsidR="00A6582C">
          <w:rPr>
            <w:noProof/>
            <w:webHidden/>
          </w:rPr>
          <w:tab/>
        </w:r>
        <w:r w:rsidR="00A6582C">
          <w:rPr>
            <w:noProof/>
            <w:webHidden/>
          </w:rPr>
          <w:fldChar w:fldCharType="begin"/>
        </w:r>
        <w:r w:rsidR="00A6582C">
          <w:rPr>
            <w:noProof/>
            <w:webHidden/>
          </w:rPr>
          <w:instrText xml:space="preserve"> PAGEREF _Toc81159164 \h </w:instrText>
        </w:r>
        <w:r w:rsidR="00A6582C">
          <w:rPr>
            <w:noProof/>
            <w:webHidden/>
          </w:rPr>
        </w:r>
        <w:r w:rsidR="00A6582C">
          <w:rPr>
            <w:noProof/>
            <w:webHidden/>
          </w:rPr>
          <w:fldChar w:fldCharType="separate"/>
        </w:r>
        <w:r w:rsidR="004E24BD">
          <w:rPr>
            <w:noProof/>
            <w:webHidden/>
          </w:rPr>
          <w:t>34</w:t>
        </w:r>
        <w:r w:rsidR="00A6582C">
          <w:rPr>
            <w:noProof/>
            <w:webHidden/>
          </w:rPr>
          <w:fldChar w:fldCharType="end"/>
        </w:r>
      </w:hyperlink>
    </w:p>
    <w:p w14:paraId="5081446D" w14:textId="6C2FAB26" w:rsidR="00A6582C" w:rsidRDefault="00C968B7">
      <w:pPr>
        <w:pStyle w:val="TOC2"/>
        <w:rPr>
          <w:rFonts w:asciiTheme="minorHAnsi" w:eastAsiaTheme="minorEastAsia" w:hAnsiTheme="minorHAnsi" w:cstheme="minorBidi"/>
          <w:noProof/>
          <w:sz w:val="22"/>
          <w:szCs w:val="22"/>
          <w:lang w:val="en-US" w:eastAsia="en-US"/>
        </w:rPr>
      </w:pPr>
      <w:hyperlink w:anchor="_Toc81159165" w:history="1">
        <w:r w:rsidR="00A6582C" w:rsidRPr="00AD2A92">
          <w:rPr>
            <w:rStyle w:val="Hyperlink"/>
            <w:noProof/>
          </w:rPr>
          <w:t>4.2</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DEVELOPMENT ENVIRONMENT</w:t>
        </w:r>
        <w:r w:rsidR="00A6582C">
          <w:rPr>
            <w:noProof/>
            <w:webHidden/>
          </w:rPr>
          <w:tab/>
        </w:r>
        <w:r w:rsidR="00A6582C">
          <w:rPr>
            <w:noProof/>
            <w:webHidden/>
          </w:rPr>
          <w:fldChar w:fldCharType="begin"/>
        </w:r>
        <w:r w:rsidR="00A6582C">
          <w:rPr>
            <w:noProof/>
            <w:webHidden/>
          </w:rPr>
          <w:instrText xml:space="preserve"> PAGEREF _Toc81159165 \h </w:instrText>
        </w:r>
        <w:r w:rsidR="00A6582C">
          <w:rPr>
            <w:noProof/>
            <w:webHidden/>
          </w:rPr>
        </w:r>
        <w:r w:rsidR="00A6582C">
          <w:rPr>
            <w:noProof/>
            <w:webHidden/>
          </w:rPr>
          <w:fldChar w:fldCharType="separate"/>
        </w:r>
        <w:r w:rsidR="004E24BD">
          <w:rPr>
            <w:noProof/>
            <w:webHidden/>
          </w:rPr>
          <w:t>34</w:t>
        </w:r>
        <w:r w:rsidR="00A6582C">
          <w:rPr>
            <w:noProof/>
            <w:webHidden/>
          </w:rPr>
          <w:fldChar w:fldCharType="end"/>
        </w:r>
      </w:hyperlink>
    </w:p>
    <w:p w14:paraId="0A2AF3ED" w14:textId="6BF64DD1" w:rsidR="00A6582C" w:rsidRDefault="00C968B7">
      <w:pPr>
        <w:pStyle w:val="TOC2"/>
        <w:rPr>
          <w:rFonts w:asciiTheme="minorHAnsi" w:eastAsiaTheme="minorEastAsia" w:hAnsiTheme="minorHAnsi" w:cstheme="minorBidi"/>
          <w:noProof/>
          <w:sz w:val="22"/>
          <w:szCs w:val="22"/>
          <w:lang w:val="en-US" w:eastAsia="en-US"/>
        </w:rPr>
      </w:pPr>
      <w:hyperlink w:anchor="_Toc81159166" w:history="1">
        <w:r w:rsidR="00A6582C" w:rsidRPr="00AD2A92">
          <w:rPr>
            <w:rStyle w:val="Hyperlink"/>
            <w:rFonts w:eastAsiaTheme="minorHAnsi"/>
            <w:noProof/>
            <w:lang w:val="en-US" w:eastAsia="en-US"/>
          </w:rPr>
          <w:t>4.3</w:t>
        </w:r>
        <w:r w:rsidR="00A6582C">
          <w:rPr>
            <w:rFonts w:asciiTheme="minorHAnsi" w:eastAsiaTheme="minorEastAsia" w:hAnsiTheme="minorHAnsi" w:cstheme="minorBidi"/>
            <w:noProof/>
            <w:sz w:val="22"/>
            <w:szCs w:val="22"/>
            <w:lang w:val="en-US" w:eastAsia="en-US"/>
          </w:rPr>
          <w:tab/>
        </w:r>
        <w:r w:rsidR="00A6582C" w:rsidRPr="00AD2A92">
          <w:rPr>
            <w:rStyle w:val="Hyperlink"/>
            <w:rFonts w:eastAsiaTheme="minorHAnsi"/>
            <w:noProof/>
            <w:lang w:val="en-US" w:eastAsia="en-US"/>
          </w:rPr>
          <w:t>Graphical User Interface</w:t>
        </w:r>
        <w:r w:rsidR="00A6582C">
          <w:rPr>
            <w:noProof/>
            <w:webHidden/>
          </w:rPr>
          <w:tab/>
        </w:r>
        <w:r w:rsidR="00A6582C">
          <w:rPr>
            <w:noProof/>
            <w:webHidden/>
          </w:rPr>
          <w:fldChar w:fldCharType="begin"/>
        </w:r>
        <w:r w:rsidR="00A6582C">
          <w:rPr>
            <w:noProof/>
            <w:webHidden/>
          </w:rPr>
          <w:instrText xml:space="preserve"> PAGEREF _Toc81159166 \h </w:instrText>
        </w:r>
        <w:r w:rsidR="00A6582C">
          <w:rPr>
            <w:noProof/>
            <w:webHidden/>
          </w:rPr>
        </w:r>
        <w:r w:rsidR="00A6582C">
          <w:rPr>
            <w:noProof/>
            <w:webHidden/>
          </w:rPr>
          <w:fldChar w:fldCharType="separate"/>
        </w:r>
        <w:r w:rsidR="004E24BD">
          <w:rPr>
            <w:noProof/>
            <w:webHidden/>
          </w:rPr>
          <w:t>35</w:t>
        </w:r>
        <w:r w:rsidR="00A6582C">
          <w:rPr>
            <w:noProof/>
            <w:webHidden/>
          </w:rPr>
          <w:fldChar w:fldCharType="end"/>
        </w:r>
      </w:hyperlink>
    </w:p>
    <w:p w14:paraId="2CDC74E9" w14:textId="1B8A8EA3"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67" w:history="1">
        <w:r w:rsidR="00A6582C" w:rsidRPr="00AD2A92">
          <w:rPr>
            <w:rStyle w:val="Hyperlink"/>
            <w:rFonts w:eastAsiaTheme="minorHAnsi"/>
            <w:noProof/>
            <w:lang w:val="en-US" w:eastAsia="en-US"/>
          </w:rPr>
          <w:t>4.3.1</w:t>
        </w:r>
        <w:r w:rsidR="00A6582C">
          <w:rPr>
            <w:rFonts w:asciiTheme="minorHAnsi" w:eastAsiaTheme="minorEastAsia" w:hAnsiTheme="minorHAnsi" w:cstheme="minorBidi"/>
            <w:noProof/>
            <w:sz w:val="22"/>
            <w:szCs w:val="22"/>
            <w:lang w:val="en-US" w:eastAsia="en-US"/>
          </w:rPr>
          <w:tab/>
        </w:r>
        <w:r w:rsidR="00A6582C" w:rsidRPr="00AD2A92">
          <w:rPr>
            <w:rStyle w:val="Hyperlink"/>
            <w:rFonts w:eastAsiaTheme="minorHAnsi"/>
            <w:noProof/>
            <w:lang w:val="en-US" w:eastAsia="en-US"/>
          </w:rPr>
          <w:t>Web Page Login</w:t>
        </w:r>
        <w:r w:rsidR="00A6582C">
          <w:rPr>
            <w:noProof/>
            <w:webHidden/>
          </w:rPr>
          <w:tab/>
        </w:r>
        <w:r w:rsidR="00A6582C">
          <w:rPr>
            <w:noProof/>
            <w:webHidden/>
          </w:rPr>
          <w:fldChar w:fldCharType="begin"/>
        </w:r>
        <w:r w:rsidR="00A6582C">
          <w:rPr>
            <w:noProof/>
            <w:webHidden/>
          </w:rPr>
          <w:instrText xml:space="preserve"> PAGEREF _Toc81159167 \h </w:instrText>
        </w:r>
        <w:r w:rsidR="00A6582C">
          <w:rPr>
            <w:noProof/>
            <w:webHidden/>
          </w:rPr>
        </w:r>
        <w:r w:rsidR="00A6582C">
          <w:rPr>
            <w:noProof/>
            <w:webHidden/>
          </w:rPr>
          <w:fldChar w:fldCharType="separate"/>
        </w:r>
        <w:r w:rsidR="004E24BD">
          <w:rPr>
            <w:noProof/>
            <w:webHidden/>
          </w:rPr>
          <w:t>35</w:t>
        </w:r>
        <w:r w:rsidR="00A6582C">
          <w:rPr>
            <w:noProof/>
            <w:webHidden/>
          </w:rPr>
          <w:fldChar w:fldCharType="end"/>
        </w:r>
      </w:hyperlink>
    </w:p>
    <w:p w14:paraId="207DCFC2" w14:textId="5751127B"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68" w:history="1">
        <w:r w:rsidR="00A6582C" w:rsidRPr="00AD2A92">
          <w:rPr>
            <w:rStyle w:val="Hyperlink"/>
            <w:rFonts w:eastAsiaTheme="minorHAnsi"/>
            <w:noProof/>
            <w:lang w:val="en-US" w:eastAsia="en-US"/>
          </w:rPr>
          <w:t>4.3.2</w:t>
        </w:r>
        <w:r w:rsidR="00A6582C">
          <w:rPr>
            <w:rFonts w:asciiTheme="minorHAnsi" w:eastAsiaTheme="minorEastAsia" w:hAnsiTheme="minorHAnsi" w:cstheme="minorBidi"/>
            <w:noProof/>
            <w:sz w:val="22"/>
            <w:szCs w:val="22"/>
            <w:lang w:val="en-US" w:eastAsia="en-US"/>
          </w:rPr>
          <w:tab/>
        </w:r>
        <w:r w:rsidR="00A6582C" w:rsidRPr="00AD2A92">
          <w:rPr>
            <w:rStyle w:val="Hyperlink"/>
            <w:rFonts w:eastAsiaTheme="minorHAnsi"/>
            <w:noProof/>
            <w:lang w:val="en-US" w:eastAsia="en-US"/>
          </w:rPr>
          <w:t>Patient’s Vital Monitoring Page</w:t>
        </w:r>
        <w:r w:rsidR="00A6582C">
          <w:rPr>
            <w:noProof/>
            <w:webHidden/>
          </w:rPr>
          <w:tab/>
        </w:r>
        <w:r w:rsidR="00A6582C">
          <w:rPr>
            <w:noProof/>
            <w:webHidden/>
          </w:rPr>
          <w:fldChar w:fldCharType="begin"/>
        </w:r>
        <w:r w:rsidR="00A6582C">
          <w:rPr>
            <w:noProof/>
            <w:webHidden/>
          </w:rPr>
          <w:instrText xml:space="preserve"> PAGEREF _Toc81159168 \h </w:instrText>
        </w:r>
        <w:r w:rsidR="00A6582C">
          <w:rPr>
            <w:noProof/>
            <w:webHidden/>
          </w:rPr>
        </w:r>
        <w:r w:rsidR="00A6582C">
          <w:rPr>
            <w:noProof/>
            <w:webHidden/>
          </w:rPr>
          <w:fldChar w:fldCharType="separate"/>
        </w:r>
        <w:r w:rsidR="004E24BD">
          <w:rPr>
            <w:noProof/>
            <w:webHidden/>
          </w:rPr>
          <w:t>36</w:t>
        </w:r>
        <w:r w:rsidR="00A6582C">
          <w:rPr>
            <w:noProof/>
            <w:webHidden/>
          </w:rPr>
          <w:fldChar w:fldCharType="end"/>
        </w:r>
      </w:hyperlink>
    </w:p>
    <w:p w14:paraId="15981966" w14:textId="71A08A87" w:rsidR="00A6582C" w:rsidRDefault="00C968B7">
      <w:pPr>
        <w:pStyle w:val="TOC3"/>
        <w:tabs>
          <w:tab w:val="left" w:pos="960"/>
          <w:tab w:val="right" w:pos="9350"/>
        </w:tabs>
        <w:rPr>
          <w:rFonts w:asciiTheme="minorHAnsi" w:eastAsiaTheme="minorEastAsia" w:hAnsiTheme="minorHAnsi" w:cstheme="minorBidi"/>
          <w:noProof/>
          <w:sz w:val="22"/>
          <w:szCs w:val="22"/>
          <w:lang w:val="en-US" w:eastAsia="en-US"/>
        </w:rPr>
      </w:pPr>
      <w:hyperlink w:anchor="_Toc81159169" w:history="1">
        <w:r w:rsidR="00A6582C" w:rsidRPr="00AD2A92">
          <w:rPr>
            <w:rStyle w:val="Hyperlink"/>
            <w:noProof/>
          </w:rPr>
          <w:t>4.3.3</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LIQUID CRYSTAL DISPLAY (LCD)</w:t>
        </w:r>
        <w:r w:rsidR="00A6582C">
          <w:rPr>
            <w:noProof/>
            <w:webHidden/>
          </w:rPr>
          <w:tab/>
        </w:r>
        <w:r w:rsidR="00A6582C">
          <w:rPr>
            <w:noProof/>
            <w:webHidden/>
          </w:rPr>
          <w:fldChar w:fldCharType="begin"/>
        </w:r>
        <w:r w:rsidR="00A6582C">
          <w:rPr>
            <w:noProof/>
            <w:webHidden/>
          </w:rPr>
          <w:instrText xml:space="preserve"> PAGEREF _Toc81159169 \h </w:instrText>
        </w:r>
        <w:r w:rsidR="00A6582C">
          <w:rPr>
            <w:noProof/>
            <w:webHidden/>
          </w:rPr>
        </w:r>
        <w:r w:rsidR="00A6582C">
          <w:rPr>
            <w:noProof/>
            <w:webHidden/>
          </w:rPr>
          <w:fldChar w:fldCharType="separate"/>
        </w:r>
        <w:r w:rsidR="004E24BD">
          <w:rPr>
            <w:noProof/>
            <w:webHidden/>
          </w:rPr>
          <w:t>37</w:t>
        </w:r>
        <w:r w:rsidR="00A6582C">
          <w:rPr>
            <w:noProof/>
            <w:webHidden/>
          </w:rPr>
          <w:fldChar w:fldCharType="end"/>
        </w:r>
      </w:hyperlink>
    </w:p>
    <w:p w14:paraId="07132251" w14:textId="18BC217F" w:rsidR="00A6582C" w:rsidRDefault="00C968B7">
      <w:pPr>
        <w:pStyle w:val="TOC2"/>
        <w:rPr>
          <w:rFonts w:asciiTheme="minorHAnsi" w:eastAsiaTheme="minorEastAsia" w:hAnsiTheme="minorHAnsi" w:cstheme="minorBidi"/>
          <w:noProof/>
          <w:sz w:val="22"/>
          <w:szCs w:val="22"/>
          <w:lang w:val="en-US" w:eastAsia="en-US"/>
        </w:rPr>
      </w:pPr>
      <w:hyperlink w:anchor="_Toc81159170" w:history="1">
        <w:r w:rsidR="00A6582C" w:rsidRPr="00AD2A92">
          <w:rPr>
            <w:rStyle w:val="Hyperlink"/>
            <w:rFonts w:eastAsiaTheme="minorHAnsi"/>
            <w:noProof/>
            <w:lang w:val="en-US" w:eastAsia="en-US"/>
          </w:rPr>
          <w:t>4.4</w:t>
        </w:r>
        <w:r w:rsidR="00A6582C">
          <w:rPr>
            <w:rFonts w:asciiTheme="minorHAnsi" w:eastAsiaTheme="minorEastAsia" w:hAnsiTheme="minorHAnsi" w:cstheme="minorBidi"/>
            <w:noProof/>
            <w:sz w:val="22"/>
            <w:szCs w:val="22"/>
            <w:lang w:val="en-US" w:eastAsia="en-US"/>
          </w:rPr>
          <w:tab/>
        </w:r>
        <w:r w:rsidR="00A6582C" w:rsidRPr="00AD2A92">
          <w:rPr>
            <w:rStyle w:val="Hyperlink"/>
            <w:rFonts w:eastAsiaTheme="minorHAnsi"/>
            <w:noProof/>
            <w:lang w:val="en-US" w:eastAsia="en-US"/>
          </w:rPr>
          <w:t>Operating Mechanism</w:t>
        </w:r>
        <w:r w:rsidR="00A6582C">
          <w:rPr>
            <w:noProof/>
            <w:webHidden/>
          </w:rPr>
          <w:tab/>
        </w:r>
        <w:r w:rsidR="00A6582C">
          <w:rPr>
            <w:noProof/>
            <w:webHidden/>
          </w:rPr>
          <w:fldChar w:fldCharType="begin"/>
        </w:r>
        <w:r w:rsidR="00A6582C">
          <w:rPr>
            <w:noProof/>
            <w:webHidden/>
          </w:rPr>
          <w:instrText xml:space="preserve"> PAGEREF _Toc81159170 \h </w:instrText>
        </w:r>
        <w:r w:rsidR="00A6582C">
          <w:rPr>
            <w:noProof/>
            <w:webHidden/>
          </w:rPr>
        </w:r>
        <w:r w:rsidR="00A6582C">
          <w:rPr>
            <w:noProof/>
            <w:webHidden/>
          </w:rPr>
          <w:fldChar w:fldCharType="separate"/>
        </w:r>
        <w:r w:rsidR="004E24BD">
          <w:rPr>
            <w:noProof/>
            <w:webHidden/>
          </w:rPr>
          <w:t>38</w:t>
        </w:r>
        <w:r w:rsidR="00A6582C">
          <w:rPr>
            <w:noProof/>
            <w:webHidden/>
          </w:rPr>
          <w:fldChar w:fldCharType="end"/>
        </w:r>
      </w:hyperlink>
    </w:p>
    <w:p w14:paraId="0418431D" w14:textId="19B9D9A2" w:rsidR="00A6582C" w:rsidRDefault="00C968B7">
      <w:pPr>
        <w:pStyle w:val="TOC2"/>
        <w:rPr>
          <w:rFonts w:asciiTheme="minorHAnsi" w:eastAsiaTheme="minorEastAsia" w:hAnsiTheme="minorHAnsi" w:cstheme="minorBidi"/>
          <w:noProof/>
          <w:sz w:val="22"/>
          <w:szCs w:val="22"/>
          <w:lang w:val="en-US" w:eastAsia="en-US"/>
        </w:rPr>
      </w:pPr>
      <w:hyperlink w:anchor="_Toc81159171" w:history="1">
        <w:r w:rsidR="00A6582C" w:rsidRPr="00AD2A92">
          <w:rPr>
            <w:rStyle w:val="Hyperlink"/>
            <w:rFonts w:eastAsiaTheme="minorHAnsi"/>
            <w:noProof/>
            <w:lang w:val="en-US" w:eastAsia="en-US"/>
          </w:rPr>
          <w:t>4.5</w:t>
        </w:r>
        <w:r w:rsidR="00A6582C">
          <w:rPr>
            <w:rFonts w:asciiTheme="minorHAnsi" w:eastAsiaTheme="minorEastAsia" w:hAnsiTheme="minorHAnsi" w:cstheme="minorBidi"/>
            <w:noProof/>
            <w:sz w:val="22"/>
            <w:szCs w:val="22"/>
            <w:lang w:val="en-US" w:eastAsia="en-US"/>
          </w:rPr>
          <w:tab/>
        </w:r>
        <w:r w:rsidR="00A6582C" w:rsidRPr="00AD2A92">
          <w:rPr>
            <w:rStyle w:val="Hyperlink"/>
            <w:rFonts w:eastAsiaTheme="minorHAnsi"/>
            <w:noProof/>
            <w:lang w:val="en-US" w:eastAsia="en-US"/>
          </w:rPr>
          <w:t>SYSTEM FUNCTIONALITY TEST CASES</w:t>
        </w:r>
        <w:r w:rsidR="00A6582C">
          <w:rPr>
            <w:noProof/>
            <w:webHidden/>
          </w:rPr>
          <w:tab/>
        </w:r>
        <w:r w:rsidR="00A6582C">
          <w:rPr>
            <w:noProof/>
            <w:webHidden/>
          </w:rPr>
          <w:fldChar w:fldCharType="begin"/>
        </w:r>
        <w:r w:rsidR="00A6582C">
          <w:rPr>
            <w:noProof/>
            <w:webHidden/>
          </w:rPr>
          <w:instrText xml:space="preserve"> PAGEREF _Toc81159171 \h </w:instrText>
        </w:r>
        <w:r w:rsidR="00A6582C">
          <w:rPr>
            <w:noProof/>
            <w:webHidden/>
          </w:rPr>
        </w:r>
        <w:r w:rsidR="00A6582C">
          <w:rPr>
            <w:noProof/>
            <w:webHidden/>
          </w:rPr>
          <w:fldChar w:fldCharType="separate"/>
        </w:r>
        <w:r w:rsidR="004E24BD">
          <w:rPr>
            <w:noProof/>
            <w:webHidden/>
          </w:rPr>
          <w:t>38</w:t>
        </w:r>
        <w:r w:rsidR="00A6582C">
          <w:rPr>
            <w:noProof/>
            <w:webHidden/>
          </w:rPr>
          <w:fldChar w:fldCharType="end"/>
        </w:r>
      </w:hyperlink>
    </w:p>
    <w:p w14:paraId="31D3602A" w14:textId="4611E0AD" w:rsidR="00A6582C" w:rsidRDefault="00C968B7">
      <w:pPr>
        <w:pStyle w:val="TOC2"/>
        <w:rPr>
          <w:rFonts w:asciiTheme="minorHAnsi" w:eastAsiaTheme="minorEastAsia" w:hAnsiTheme="minorHAnsi" w:cstheme="minorBidi"/>
          <w:noProof/>
          <w:sz w:val="22"/>
          <w:szCs w:val="22"/>
          <w:lang w:val="en-US" w:eastAsia="en-US"/>
        </w:rPr>
      </w:pPr>
      <w:hyperlink w:anchor="_Toc81159172" w:history="1">
        <w:r w:rsidR="00A6582C" w:rsidRPr="00AD2A92">
          <w:rPr>
            <w:rStyle w:val="Hyperlink"/>
            <w:rFonts w:eastAsiaTheme="minorHAnsi"/>
            <w:noProof/>
            <w:lang w:val="en-US" w:eastAsia="en-US"/>
          </w:rPr>
          <w:t>4.6</w:t>
        </w:r>
        <w:r w:rsidR="00A6582C">
          <w:rPr>
            <w:rFonts w:asciiTheme="minorHAnsi" w:eastAsiaTheme="minorEastAsia" w:hAnsiTheme="minorHAnsi" w:cstheme="minorBidi"/>
            <w:noProof/>
            <w:sz w:val="22"/>
            <w:szCs w:val="22"/>
            <w:lang w:val="en-US" w:eastAsia="en-US"/>
          </w:rPr>
          <w:tab/>
        </w:r>
        <w:r w:rsidR="00A6582C" w:rsidRPr="00AD2A92">
          <w:rPr>
            <w:rStyle w:val="Hyperlink"/>
            <w:rFonts w:eastAsiaTheme="minorHAnsi"/>
            <w:noProof/>
            <w:lang w:val="en-US" w:eastAsia="en-US"/>
          </w:rPr>
          <w:t>PERFORMANCE TEST</w:t>
        </w:r>
        <w:r w:rsidR="00A6582C">
          <w:rPr>
            <w:noProof/>
            <w:webHidden/>
          </w:rPr>
          <w:tab/>
        </w:r>
        <w:r w:rsidR="00A6582C">
          <w:rPr>
            <w:noProof/>
            <w:webHidden/>
          </w:rPr>
          <w:fldChar w:fldCharType="begin"/>
        </w:r>
        <w:r w:rsidR="00A6582C">
          <w:rPr>
            <w:noProof/>
            <w:webHidden/>
          </w:rPr>
          <w:instrText xml:space="preserve"> PAGEREF _Toc81159172 \h </w:instrText>
        </w:r>
        <w:r w:rsidR="00A6582C">
          <w:rPr>
            <w:noProof/>
            <w:webHidden/>
          </w:rPr>
        </w:r>
        <w:r w:rsidR="00A6582C">
          <w:rPr>
            <w:noProof/>
            <w:webHidden/>
          </w:rPr>
          <w:fldChar w:fldCharType="separate"/>
        </w:r>
        <w:r w:rsidR="004E24BD">
          <w:rPr>
            <w:noProof/>
            <w:webHidden/>
          </w:rPr>
          <w:t>39</w:t>
        </w:r>
        <w:r w:rsidR="00A6582C">
          <w:rPr>
            <w:noProof/>
            <w:webHidden/>
          </w:rPr>
          <w:fldChar w:fldCharType="end"/>
        </w:r>
      </w:hyperlink>
    </w:p>
    <w:p w14:paraId="151D00AE" w14:textId="0FD921D0" w:rsidR="00A6582C" w:rsidRDefault="00C968B7">
      <w:pPr>
        <w:pStyle w:val="TOC2"/>
        <w:rPr>
          <w:rFonts w:asciiTheme="minorHAnsi" w:eastAsiaTheme="minorEastAsia" w:hAnsiTheme="minorHAnsi" w:cstheme="minorBidi"/>
          <w:noProof/>
          <w:sz w:val="22"/>
          <w:szCs w:val="22"/>
          <w:lang w:val="en-US" w:eastAsia="en-US"/>
        </w:rPr>
      </w:pPr>
      <w:hyperlink w:anchor="_Toc81159173" w:history="1">
        <w:r w:rsidR="00A6582C" w:rsidRPr="00AD2A92">
          <w:rPr>
            <w:rStyle w:val="Hyperlink"/>
            <w:noProof/>
          </w:rPr>
          <w:t>5.1</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CONCLUSION</w:t>
        </w:r>
        <w:r w:rsidR="00A6582C">
          <w:rPr>
            <w:noProof/>
            <w:webHidden/>
          </w:rPr>
          <w:tab/>
        </w:r>
        <w:r w:rsidR="00A6582C">
          <w:rPr>
            <w:noProof/>
            <w:webHidden/>
          </w:rPr>
          <w:fldChar w:fldCharType="begin"/>
        </w:r>
        <w:r w:rsidR="00A6582C">
          <w:rPr>
            <w:noProof/>
            <w:webHidden/>
          </w:rPr>
          <w:instrText xml:space="preserve"> PAGEREF _Toc81159173 \h </w:instrText>
        </w:r>
        <w:r w:rsidR="00A6582C">
          <w:rPr>
            <w:noProof/>
            <w:webHidden/>
          </w:rPr>
        </w:r>
        <w:r w:rsidR="00A6582C">
          <w:rPr>
            <w:noProof/>
            <w:webHidden/>
          </w:rPr>
          <w:fldChar w:fldCharType="separate"/>
        </w:r>
        <w:r w:rsidR="004E24BD">
          <w:rPr>
            <w:noProof/>
            <w:webHidden/>
          </w:rPr>
          <w:t>41</w:t>
        </w:r>
        <w:r w:rsidR="00A6582C">
          <w:rPr>
            <w:noProof/>
            <w:webHidden/>
          </w:rPr>
          <w:fldChar w:fldCharType="end"/>
        </w:r>
      </w:hyperlink>
    </w:p>
    <w:p w14:paraId="14AFC963" w14:textId="59DF2997" w:rsidR="00A6582C" w:rsidRDefault="00C968B7">
      <w:pPr>
        <w:pStyle w:val="TOC2"/>
        <w:rPr>
          <w:rFonts w:asciiTheme="minorHAnsi" w:eastAsiaTheme="minorEastAsia" w:hAnsiTheme="minorHAnsi" w:cstheme="minorBidi"/>
          <w:noProof/>
          <w:sz w:val="22"/>
          <w:szCs w:val="22"/>
          <w:lang w:val="en-US" w:eastAsia="en-US"/>
        </w:rPr>
      </w:pPr>
      <w:hyperlink w:anchor="_Toc81159174" w:history="1">
        <w:r w:rsidR="00A6582C" w:rsidRPr="00AD2A92">
          <w:rPr>
            <w:rStyle w:val="Hyperlink"/>
            <w:noProof/>
          </w:rPr>
          <w:t>5.2</w:t>
        </w:r>
        <w:r w:rsidR="00A6582C">
          <w:rPr>
            <w:rFonts w:asciiTheme="minorHAnsi" w:eastAsiaTheme="minorEastAsia" w:hAnsiTheme="minorHAnsi" w:cstheme="minorBidi"/>
            <w:noProof/>
            <w:sz w:val="22"/>
            <w:szCs w:val="22"/>
            <w:lang w:val="en-US" w:eastAsia="en-US"/>
          </w:rPr>
          <w:tab/>
        </w:r>
        <w:r w:rsidR="00A6582C" w:rsidRPr="00AD2A92">
          <w:rPr>
            <w:rStyle w:val="Hyperlink"/>
            <w:noProof/>
          </w:rPr>
          <w:t>RECOMMENDATION</w:t>
        </w:r>
        <w:r w:rsidR="00A6582C">
          <w:rPr>
            <w:noProof/>
            <w:webHidden/>
          </w:rPr>
          <w:tab/>
        </w:r>
        <w:r w:rsidR="00A6582C">
          <w:rPr>
            <w:noProof/>
            <w:webHidden/>
          </w:rPr>
          <w:fldChar w:fldCharType="begin"/>
        </w:r>
        <w:r w:rsidR="00A6582C">
          <w:rPr>
            <w:noProof/>
            <w:webHidden/>
          </w:rPr>
          <w:instrText xml:space="preserve"> PAGEREF _Toc81159174 \h </w:instrText>
        </w:r>
        <w:r w:rsidR="00A6582C">
          <w:rPr>
            <w:noProof/>
            <w:webHidden/>
          </w:rPr>
        </w:r>
        <w:r w:rsidR="00A6582C">
          <w:rPr>
            <w:noProof/>
            <w:webHidden/>
          </w:rPr>
          <w:fldChar w:fldCharType="separate"/>
        </w:r>
        <w:r w:rsidR="004E24BD">
          <w:rPr>
            <w:noProof/>
            <w:webHidden/>
          </w:rPr>
          <w:t>41</w:t>
        </w:r>
        <w:r w:rsidR="00A6582C">
          <w:rPr>
            <w:noProof/>
            <w:webHidden/>
          </w:rPr>
          <w:fldChar w:fldCharType="end"/>
        </w:r>
      </w:hyperlink>
    </w:p>
    <w:p w14:paraId="36CD9AF4" w14:textId="24BF9489" w:rsidR="00A6582C" w:rsidRDefault="00C968B7">
      <w:pPr>
        <w:pStyle w:val="TOC1"/>
        <w:tabs>
          <w:tab w:val="right" w:pos="9350"/>
        </w:tabs>
        <w:rPr>
          <w:rFonts w:asciiTheme="minorHAnsi" w:eastAsiaTheme="minorEastAsia" w:hAnsiTheme="minorHAnsi" w:cstheme="minorBidi"/>
          <w:bCs w:val="0"/>
          <w:caps w:val="0"/>
          <w:noProof/>
          <w:sz w:val="22"/>
          <w:szCs w:val="22"/>
          <w:lang w:val="en-US" w:eastAsia="en-US"/>
        </w:rPr>
      </w:pPr>
      <w:hyperlink w:anchor="_Toc81159175" w:history="1">
        <w:r w:rsidR="00A6582C" w:rsidRPr="00AD2A92">
          <w:rPr>
            <w:rStyle w:val="Hyperlink"/>
            <w:noProof/>
          </w:rPr>
          <w:t>REFERENCES</w:t>
        </w:r>
        <w:r w:rsidR="00A6582C">
          <w:rPr>
            <w:noProof/>
            <w:webHidden/>
          </w:rPr>
          <w:tab/>
        </w:r>
        <w:r w:rsidR="00A6582C">
          <w:rPr>
            <w:noProof/>
            <w:webHidden/>
          </w:rPr>
          <w:fldChar w:fldCharType="begin"/>
        </w:r>
        <w:r w:rsidR="00A6582C">
          <w:rPr>
            <w:noProof/>
            <w:webHidden/>
          </w:rPr>
          <w:instrText xml:space="preserve"> PAGEREF _Toc81159175 \h </w:instrText>
        </w:r>
        <w:r w:rsidR="00A6582C">
          <w:rPr>
            <w:noProof/>
            <w:webHidden/>
          </w:rPr>
        </w:r>
        <w:r w:rsidR="00A6582C">
          <w:rPr>
            <w:noProof/>
            <w:webHidden/>
          </w:rPr>
          <w:fldChar w:fldCharType="separate"/>
        </w:r>
        <w:r w:rsidR="004E24BD">
          <w:rPr>
            <w:noProof/>
            <w:webHidden/>
          </w:rPr>
          <w:t>43</w:t>
        </w:r>
        <w:r w:rsidR="00A6582C">
          <w:rPr>
            <w:noProof/>
            <w:webHidden/>
          </w:rPr>
          <w:fldChar w:fldCharType="end"/>
        </w:r>
      </w:hyperlink>
    </w:p>
    <w:p w14:paraId="722170A3" w14:textId="08039A71" w:rsidR="00A07DBE" w:rsidRPr="001A0748" w:rsidRDefault="00BC4743" w:rsidP="00BC4743">
      <w:pPr>
        <w:tabs>
          <w:tab w:val="clear" w:pos="1830"/>
          <w:tab w:val="clear" w:pos="4095"/>
        </w:tabs>
        <w:jc w:val="both"/>
        <w:rPr>
          <w:b/>
          <w:bCs/>
          <w:caps/>
        </w:rPr>
      </w:pPr>
      <w:r>
        <w:rPr>
          <w:b/>
          <w:bCs/>
        </w:rPr>
        <w:fldChar w:fldCharType="end"/>
      </w:r>
    </w:p>
    <w:p w14:paraId="7B0EFA5B" w14:textId="77777777" w:rsidR="00496A83" w:rsidRDefault="00496A83" w:rsidP="00F81D87">
      <w:pPr>
        <w:pStyle w:val="Heading1"/>
        <w:spacing w:after="240"/>
      </w:pPr>
      <w:bookmarkStart w:id="21" w:name="_Toc31888762"/>
      <w:bookmarkStart w:id="22" w:name="_Toc3237984"/>
      <w:bookmarkStart w:id="23" w:name="_Toc3238814"/>
      <w:r>
        <w:br w:type="page"/>
      </w:r>
    </w:p>
    <w:p w14:paraId="52748F5F" w14:textId="6381866D" w:rsidR="0059347D" w:rsidRDefault="00D834FC" w:rsidP="00F81D87">
      <w:pPr>
        <w:pStyle w:val="Heading1"/>
        <w:spacing w:after="240"/>
      </w:pPr>
      <w:bookmarkStart w:id="24" w:name="_Toc81159122"/>
      <w:r w:rsidRPr="000F70B1">
        <w:lastRenderedPageBreak/>
        <w:t>LIST OF FIGUR</w:t>
      </w:r>
      <w:r w:rsidR="0059347D">
        <w:t>ES</w:t>
      </w:r>
      <w:bookmarkEnd w:id="21"/>
      <w:bookmarkEnd w:id="24"/>
    </w:p>
    <w:bookmarkEnd w:id="22"/>
    <w:bookmarkEnd w:id="23"/>
    <w:p w14:paraId="44B9AAFE" w14:textId="77777777" w:rsidR="00A74589" w:rsidRDefault="00C86EF9" w:rsidP="00B61FEA">
      <w:pPr>
        <w:rPr>
          <w:noProof/>
        </w:rPr>
      </w:pPr>
      <w:r>
        <w:t>Figure</w:t>
      </w:r>
      <w:r w:rsidR="0059347D">
        <w:t xml:space="preserve">             </w:t>
      </w:r>
      <w:r w:rsidR="00B61FEA">
        <w:t xml:space="preserve">     </w:t>
      </w:r>
      <w:r w:rsidR="0059347D">
        <w:t xml:space="preserve">                      </w:t>
      </w:r>
      <w:r w:rsidR="00B61FEA">
        <w:t xml:space="preserve">                          Title</w:t>
      </w:r>
      <w:r w:rsidR="0059347D">
        <w:t xml:space="preserve">                                                                Page</w:t>
      </w:r>
      <w:r w:rsidR="00367ECF">
        <w:fldChar w:fldCharType="begin"/>
      </w:r>
      <w:r w:rsidR="00367ECF">
        <w:instrText xml:space="preserve"> TOC \h \z \t "No Spacing,1,Figure Style,1" \c "Figure" </w:instrText>
      </w:r>
      <w:r w:rsidR="00367ECF">
        <w:fldChar w:fldCharType="separate"/>
      </w:r>
    </w:p>
    <w:p w14:paraId="21E1A3DF" w14:textId="79B9B443" w:rsidR="00A74589" w:rsidRP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01" w:history="1">
        <w:r w:rsidR="00A74589" w:rsidRPr="00A74589">
          <w:rPr>
            <w:rStyle w:val="Hyperlink"/>
            <w:noProof/>
          </w:rPr>
          <w:t>Figure 2.1: Normal sinus rhythm ECG</w:t>
        </w:r>
        <w:r w:rsidR="00A74589" w:rsidRPr="00A74589">
          <w:rPr>
            <w:noProof/>
            <w:webHidden/>
          </w:rPr>
          <w:tab/>
        </w:r>
        <w:r w:rsidR="00A74589" w:rsidRPr="00A74589">
          <w:rPr>
            <w:noProof/>
            <w:webHidden/>
          </w:rPr>
          <w:fldChar w:fldCharType="begin"/>
        </w:r>
        <w:r w:rsidR="00A74589" w:rsidRPr="00A74589">
          <w:rPr>
            <w:noProof/>
            <w:webHidden/>
          </w:rPr>
          <w:instrText xml:space="preserve"> PAGEREF _Toc80970501 \h </w:instrText>
        </w:r>
        <w:r w:rsidR="00A74589" w:rsidRPr="00A74589">
          <w:rPr>
            <w:noProof/>
            <w:webHidden/>
          </w:rPr>
        </w:r>
        <w:r w:rsidR="00A74589" w:rsidRPr="00A74589">
          <w:rPr>
            <w:noProof/>
            <w:webHidden/>
          </w:rPr>
          <w:fldChar w:fldCharType="separate"/>
        </w:r>
        <w:r w:rsidR="004E24BD">
          <w:rPr>
            <w:noProof/>
            <w:webHidden/>
          </w:rPr>
          <w:t>14</w:t>
        </w:r>
        <w:r w:rsidR="00A74589" w:rsidRPr="00A74589">
          <w:rPr>
            <w:noProof/>
            <w:webHidden/>
          </w:rPr>
          <w:fldChar w:fldCharType="end"/>
        </w:r>
      </w:hyperlink>
    </w:p>
    <w:p w14:paraId="6858746E" w14:textId="563021EF" w:rsidR="00A74589" w:rsidRP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02" w:history="1">
        <w:r w:rsidR="00A74589" w:rsidRPr="00A74589">
          <w:rPr>
            <w:rStyle w:val="Hyperlink"/>
            <w:noProof/>
          </w:rPr>
          <w:t>Figure 2.2: Heart Diagram</w:t>
        </w:r>
        <w:r w:rsidR="00A74589" w:rsidRPr="00A74589">
          <w:rPr>
            <w:noProof/>
            <w:webHidden/>
          </w:rPr>
          <w:tab/>
        </w:r>
        <w:r w:rsidR="00A74589" w:rsidRPr="00A74589">
          <w:rPr>
            <w:noProof/>
            <w:webHidden/>
          </w:rPr>
          <w:fldChar w:fldCharType="begin"/>
        </w:r>
        <w:r w:rsidR="00A74589" w:rsidRPr="00A74589">
          <w:rPr>
            <w:noProof/>
            <w:webHidden/>
          </w:rPr>
          <w:instrText xml:space="preserve"> PAGEREF _Toc80970502 \h </w:instrText>
        </w:r>
        <w:r w:rsidR="00A74589" w:rsidRPr="00A74589">
          <w:rPr>
            <w:noProof/>
            <w:webHidden/>
          </w:rPr>
        </w:r>
        <w:r w:rsidR="00A74589" w:rsidRPr="00A74589">
          <w:rPr>
            <w:noProof/>
            <w:webHidden/>
          </w:rPr>
          <w:fldChar w:fldCharType="separate"/>
        </w:r>
        <w:r w:rsidR="004E24BD">
          <w:rPr>
            <w:noProof/>
            <w:webHidden/>
          </w:rPr>
          <w:t>15</w:t>
        </w:r>
        <w:r w:rsidR="00A74589" w:rsidRPr="00A74589">
          <w:rPr>
            <w:noProof/>
            <w:webHidden/>
          </w:rPr>
          <w:fldChar w:fldCharType="end"/>
        </w:r>
      </w:hyperlink>
    </w:p>
    <w:p w14:paraId="247798AC" w14:textId="079E9D4A"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03" w:history="1">
        <w:r w:rsidR="00A74589" w:rsidRPr="00FF1257">
          <w:rPr>
            <w:rStyle w:val="Hyperlink"/>
            <w:noProof/>
          </w:rPr>
          <w:t>Figure 3.1: Architecture of the Smart Health Monitoring System</w:t>
        </w:r>
        <w:r w:rsidR="00A74589">
          <w:rPr>
            <w:noProof/>
            <w:webHidden/>
          </w:rPr>
          <w:tab/>
        </w:r>
        <w:r w:rsidR="00A74589">
          <w:rPr>
            <w:noProof/>
            <w:webHidden/>
          </w:rPr>
          <w:fldChar w:fldCharType="begin"/>
        </w:r>
        <w:r w:rsidR="00A74589">
          <w:rPr>
            <w:noProof/>
            <w:webHidden/>
          </w:rPr>
          <w:instrText xml:space="preserve"> PAGEREF _Toc80970503 \h </w:instrText>
        </w:r>
        <w:r w:rsidR="00A74589">
          <w:rPr>
            <w:noProof/>
            <w:webHidden/>
          </w:rPr>
        </w:r>
        <w:r w:rsidR="00A74589">
          <w:rPr>
            <w:noProof/>
            <w:webHidden/>
          </w:rPr>
          <w:fldChar w:fldCharType="separate"/>
        </w:r>
        <w:r w:rsidR="004E24BD">
          <w:rPr>
            <w:noProof/>
            <w:webHidden/>
          </w:rPr>
          <w:t>18</w:t>
        </w:r>
        <w:r w:rsidR="00A74589">
          <w:rPr>
            <w:noProof/>
            <w:webHidden/>
          </w:rPr>
          <w:fldChar w:fldCharType="end"/>
        </w:r>
      </w:hyperlink>
    </w:p>
    <w:p w14:paraId="1B28C9DD" w14:textId="3158B72D"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04" w:history="1">
        <w:r w:rsidR="00A74589" w:rsidRPr="00FF1257">
          <w:rPr>
            <w:rStyle w:val="Hyperlink"/>
            <w:noProof/>
          </w:rPr>
          <w:t>Figure 3.3: Flow chart of the Smart Health Monitoring System</w:t>
        </w:r>
        <w:r w:rsidR="00A74589">
          <w:rPr>
            <w:noProof/>
            <w:webHidden/>
          </w:rPr>
          <w:tab/>
        </w:r>
        <w:r w:rsidR="00A74589">
          <w:rPr>
            <w:noProof/>
            <w:webHidden/>
          </w:rPr>
          <w:fldChar w:fldCharType="begin"/>
        </w:r>
        <w:r w:rsidR="00A74589">
          <w:rPr>
            <w:noProof/>
            <w:webHidden/>
          </w:rPr>
          <w:instrText xml:space="preserve"> PAGEREF _Toc80970504 \h </w:instrText>
        </w:r>
        <w:r w:rsidR="00A74589">
          <w:rPr>
            <w:noProof/>
            <w:webHidden/>
          </w:rPr>
        </w:r>
        <w:r w:rsidR="00A74589">
          <w:rPr>
            <w:noProof/>
            <w:webHidden/>
          </w:rPr>
          <w:fldChar w:fldCharType="separate"/>
        </w:r>
        <w:r w:rsidR="004E24BD">
          <w:rPr>
            <w:noProof/>
            <w:webHidden/>
          </w:rPr>
          <w:t>20</w:t>
        </w:r>
        <w:r w:rsidR="00A74589">
          <w:rPr>
            <w:noProof/>
            <w:webHidden/>
          </w:rPr>
          <w:fldChar w:fldCharType="end"/>
        </w:r>
      </w:hyperlink>
    </w:p>
    <w:p w14:paraId="06D4F2CA" w14:textId="1DA50B38"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r:id="rId9" w:anchor="_Toc80970505" w:history="1">
        <w:r w:rsidR="00A74589" w:rsidRPr="00FF1257">
          <w:rPr>
            <w:rStyle w:val="Hyperlink"/>
            <w:noProof/>
          </w:rPr>
          <w:t>Figure 3.2: Block diagram of the Smart Health Monitoring System</w:t>
        </w:r>
        <w:r w:rsidR="00A74589">
          <w:rPr>
            <w:noProof/>
            <w:webHidden/>
          </w:rPr>
          <w:tab/>
        </w:r>
        <w:r w:rsidR="00A74589">
          <w:rPr>
            <w:noProof/>
            <w:webHidden/>
          </w:rPr>
          <w:fldChar w:fldCharType="begin"/>
        </w:r>
        <w:r w:rsidR="00A74589">
          <w:rPr>
            <w:noProof/>
            <w:webHidden/>
          </w:rPr>
          <w:instrText xml:space="preserve"> PAGEREF _Toc80970505 \h </w:instrText>
        </w:r>
        <w:r w:rsidR="00A74589">
          <w:rPr>
            <w:noProof/>
            <w:webHidden/>
          </w:rPr>
        </w:r>
        <w:r w:rsidR="00A74589">
          <w:rPr>
            <w:noProof/>
            <w:webHidden/>
          </w:rPr>
          <w:fldChar w:fldCharType="separate"/>
        </w:r>
        <w:r w:rsidR="004E24BD">
          <w:rPr>
            <w:noProof/>
            <w:webHidden/>
          </w:rPr>
          <w:t>20</w:t>
        </w:r>
        <w:r w:rsidR="00A74589">
          <w:rPr>
            <w:noProof/>
            <w:webHidden/>
          </w:rPr>
          <w:fldChar w:fldCharType="end"/>
        </w:r>
      </w:hyperlink>
    </w:p>
    <w:p w14:paraId="3272D825" w14:textId="6AC2E7A1"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06" w:history="1">
        <w:r w:rsidR="00A74589" w:rsidRPr="00FF1257">
          <w:rPr>
            <w:rStyle w:val="Hyperlink"/>
            <w:noProof/>
          </w:rPr>
          <w:t>Figure 3.4: The schematic diagram of the health monitoring system</w:t>
        </w:r>
        <w:r w:rsidR="00A74589">
          <w:rPr>
            <w:noProof/>
            <w:webHidden/>
          </w:rPr>
          <w:tab/>
        </w:r>
        <w:r w:rsidR="00A74589">
          <w:rPr>
            <w:noProof/>
            <w:webHidden/>
          </w:rPr>
          <w:fldChar w:fldCharType="begin"/>
        </w:r>
        <w:r w:rsidR="00A74589">
          <w:rPr>
            <w:noProof/>
            <w:webHidden/>
          </w:rPr>
          <w:instrText xml:space="preserve"> PAGEREF _Toc80970506 \h </w:instrText>
        </w:r>
        <w:r w:rsidR="00A74589">
          <w:rPr>
            <w:noProof/>
            <w:webHidden/>
          </w:rPr>
        </w:r>
        <w:r w:rsidR="00A74589">
          <w:rPr>
            <w:noProof/>
            <w:webHidden/>
          </w:rPr>
          <w:fldChar w:fldCharType="separate"/>
        </w:r>
        <w:r w:rsidR="004E24BD">
          <w:rPr>
            <w:noProof/>
            <w:webHidden/>
          </w:rPr>
          <w:t>22</w:t>
        </w:r>
        <w:r w:rsidR="00A74589">
          <w:rPr>
            <w:noProof/>
            <w:webHidden/>
          </w:rPr>
          <w:fldChar w:fldCharType="end"/>
        </w:r>
      </w:hyperlink>
    </w:p>
    <w:p w14:paraId="7ADAD616" w14:textId="05FA1066"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07" w:history="1">
        <w:r w:rsidR="00A74589" w:rsidRPr="00FF1257">
          <w:rPr>
            <w:rStyle w:val="Hyperlink"/>
            <w:noProof/>
          </w:rPr>
          <w:t>Figure 3.5: Implementation of the Transmitter Circuit on Breadboard</w:t>
        </w:r>
        <w:r w:rsidR="00A74589">
          <w:rPr>
            <w:noProof/>
            <w:webHidden/>
          </w:rPr>
          <w:tab/>
        </w:r>
        <w:r w:rsidR="00A74589">
          <w:rPr>
            <w:noProof/>
            <w:webHidden/>
          </w:rPr>
          <w:fldChar w:fldCharType="begin"/>
        </w:r>
        <w:r w:rsidR="00A74589">
          <w:rPr>
            <w:noProof/>
            <w:webHidden/>
          </w:rPr>
          <w:instrText xml:space="preserve"> PAGEREF _Toc80970507 \h </w:instrText>
        </w:r>
        <w:r w:rsidR="00A74589">
          <w:rPr>
            <w:noProof/>
            <w:webHidden/>
          </w:rPr>
        </w:r>
        <w:r w:rsidR="00A74589">
          <w:rPr>
            <w:noProof/>
            <w:webHidden/>
          </w:rPr>
          <w:fldChar w:fldCharType="separate"/>
        </w:r>
        <w:r w:rsidR="004E24BD">
          <w:rPr>
            <w:noProof/>
            <w:webHidden/>
          </w:rPr>
          <w:t>23</w:t>
        </w:r>
        <w:r w:rsidR="00A74589">
          <w:rPr>
            <w:noProof/>
            <w:webHidden/>
          </w:rPr>
          <w:fldChar w:fldCharType="end"/>
        </w:r>
      </w:hyperlink>
    </w:p>
    <w:p w14:paraId="3853F13F" w14:textId="5908A407"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08" w:history="1">
        <w:r w:rsidR="00A74589" w:rsidRPr="00FF1257">
          <w:rPr>
            <w:rStyle w:val="Hyperlink"/>
            <w:noProof/>
          </w:rPr>
          <w:t>Figure 3.6: Webserver and client HTTP Communication</w:t>
        </w:r>
        <w:r w:rsidR="00A74589">
          <w:rPr>
            <w:noProof/>
            <w:webHidden/>
          </w:rPr>
          <w:tab/>
        </w:r>
        <w:r w:rsidR="00A74589">
          <w:rPr>
            <w:noProof/>
            <w:webHidden/>
          </w:rPr>
          <w:fldChar w:fldCharType="begin"/>
        </w:r>
        <w:r w:rsidR="00A74589">
          <w:rPr>
            <w:noProof/>
            <w:webHidden/>
          </w:rPr>
          <w:instrText xml:space="preserve"> PAGEREF _Toc80970508 \h </w:instrText>
        </w:r>
        <w:r w:rsidR="00A74589">
          <w:rPr>
            <w:noProof/>
            <w:webHidden/>
          </w:rPr>
        </w:r>
        <w:r w:rsidR="00A74589">
          <w:rPr>
            <w:noProof/>
            <w:webHidden/>
          </w:rPr>
          <w:fldChar w:fldCharType="separate"/>
        </w:r>
        <w:r w:rsidR="004E24BD">
          <w:rPr>
            <w:noProof/>
            <w:webHidden/>
          </w:rPr>
          <w:t>24</w:t>
        </w:r>
        <w:r w:rsidR="00A74589">
          <w:rPr>
            <w:noProof/>
            <w:webHidden/>
          </w:rPr>
          <w:fldChar w:fldCharType="end"/>
        </w:r>
      </w:hyperlink>
    </w:p>
    <w:p w14:paraId="075ABD0E" w14:textId="2667B969"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09" w:history="1">
        <w:r w:rsidR="00A74589" w:rsidRPr="00FF1257">
          <w:rPr>
            <w:rStyle w:val="Hyperlink"/>
            <w:noProof/>
          </w:rPr>
          <w:t>Figure 3.7: ESP32 microcontroller</w:t>
        </w:r>
        <w:r w:rsidR="00A74589">
          <w:rPr>
            <w:noProof/>
            <w:webHidden/>
          </w:rPr>
          <w:tab/>
        </w:r>
        <w:r w:rsidR="00A74589">
          <w:rPr>
            <w:noProof/>
            <w:webHidden/>
          </w:rPr>
          <w:fldChar w:fldCharType="begin"/>
        </w:r>
        <w:r w:rsidR="00A74589">
          <w:rPr>
            <w:noProof/>
            <w:webHidden/>
          </w:rPr>
          <w:instrText xml:space="preserve"> PAGEREF _Toc80970509 \h </w:instrText>
        </w:r>
        <w:r w:rsidR="00A74589">
          <w:rPr>
            <w:noProof/>
            <w:webHidden/>
          </w:rPr>
        </w:r>
        <w:r w:rsidR="00A74589">
          <w:rPr>
            <w:noProof/>
            <w:webHidden/>
          </w:rPr>
          <w:fldChar w:fldCharType="separate"/>
        </w:r>
        <w:r w:rsidR="004E24BD">
          <w:rPr>
            <w:noProof/>
            <w:webHidden/>
          </w:rPr>
          <w:t>26</w:t>
        </w:r>
        <w:r w:rsidR="00A74589">
          <w:rPr>
            <w:noProof/>
            <w:webHidden/>
          </w:rPr>
          <w:fldChar w:fldCharType="end"/>
        </w:r>
      </w:hyperlink>
    </w:p>
    <w:p w14:paraId="3F137A48" w14:textId="71DDD811"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10" w:history="1">
        <w:r w:rsidR="00A74589" w:rsidRPr="00FF1257">
          <w:rPr>
            <w:rStyle w:val="Hyperlink"/>
            <w:noProof/>
          </w:rPr>
          <w:t>Figure 3.8: Max30102</w:t>
        </w:r>
        <w:r w:rsidR="00A74589">
          <w:rPr>
            <w:noProof/>
            <w:webHidden/>
          </w:rPr>
          <w:tab/>
        </w:r>
        <w:r w:rsidR="00A74589">
          <w:rPr>
            <w:noProof/>
            <w:webHidden/>
          </w:rPr>
          <w:fldChar w:fldCharType="begin"/>
        </w:r>
        <w:r w:rsidR="00A74589">
          <w:rPr>
            <w:noProof/>
            <w:webHidden/>
          </w:rPr>
          <w:instrText xml:space="preserve"> PAGEREF _Toc80970510 \h </w:instrText>
        </w:r>
        <w:r w:rsidR="00A74589">
          <w:rPr>
            <w:noProof/>
            <w:webHidden/>
          </w:rPr>
        </w:r>
        <w:r w:rsidR="00A74589">
          <w:rPr>
            <w:noProof/>
            <w:webHidden/>
          </w:rPr>
          <w:fldChar w:fldCharType="separate"/>
        </w:r>
        <w:r w:rsidR="004E24BD">
          <w:rPr>
            <w:noProof/>
            <w:webHidden/>
          </w:rPr>
          <w:t>27</w:t>
        </w:r>
        <w:r w:rsidR="00A74589">
          <w:rPr>
            <w:noProof/>
            <w:webHidden/>
          </w:rPr>
          <w:fldChar w:fldCharType="end"/>
        </w:r>
      </w:hyperlink>
    </w:p>
    <w:p w14:paraId="6946FED6" w14:textId="12027F19"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11" w:history="1">
        <w:r w:rsidR="00A74589" w:rsidRPr="00FF1257">
          <w:rPr>
            <w:rStyle w:val="Hyperlink"/>
            <w:noProof/>
          </w:rPr>
          <w:t>Figure 3.9: Wired DS18B20</w:t>
        </w:r>
        <w:r w:rsidR="00A74589">
          <w:rPr>
            <w:noProof/>
            <w:webHidden/>
          </w:rPr>
          <w:tab/>
        </w:r>
        <w:r w:rsidR="00A74589">
          <w:rPr>
            <w:noProof/>
            <w:webHidden/>
          </w:rPr>
          <w:fldChar w:fldCharType="begin"/>
        </w:r>
        <w:r w:rsidR="00A74589">
          <w:rPr>
            <w:noProof/>
            <w:webHidden/>
          </w:rPr>
          <w:instrText xml:space="preserve"> PAGEREF _Toc80970511 \h </w:instrText>
        </w:r>
        <w:r w:rsidR="00A74589">
          <w:rPr>
            <w:noProof/>
            <w:webHidden/>
          </w:rPr>
        </w:r>
        <w:r w:rsidR="00A74589">
          <w:rPr>
            <w:noProof/>
            <w:webHidden/>
          </w:rPr>
          <w:fldChar w:fldCharType="separate"/>
        </w:r>
        <w:r w:rsidR="004E24BD">
          <w:rPr>
            <w:noProof/>
            <w:webHidden/>
          </w:rPr>
          <w:t>28</w:t>
        </w:r>
        <w:r w:rsidR="00A74589">
          <w:rPr>
            <w:noProof/>
            <w:webHidden/>
          </w:rPr>
          <w:fldChar w:fldCharType="end"/>
        </w:r>
      </w:hyperlink>
    </w:p>
    <w:p w14:paraId="63AB3A0C" w14:textId="1E80F7F5"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12" w:history="1">
        <w:r w:rsidR="00A74589" w:rsidRPr="00FF1257">
          <w:rPr>
            <w:rStyle w:val="Hyperlink"/>
            <w:noProof/>
          </w:rPr>
          <w:t>Figure 3.10: DHT11</w:t>
        </w:r>
        <w:r w:rsidR="00A74589">
          <w:rPr>
            <w:noProof/>
            <w:webHidden/>
          </w:rPr>
          <w:tab/>
        </w:r>
        <w:r w:rsidR="00A74589">
          <w:rPr>
            <w:noProof/>
            <w:webHidden/>
          </w:rPr>
          <w:fldChar w:fldCharType="begin"/>
        </w:r>
        <w:r w:rsidR="00A74589">
          <w:rPr>
            <w:noProof/>
            <w:webHidden/>
          </w:rPr>
          <w:instrText xml:space="preserve"> PAGEREF _Toc80970512 \h </w:instrText>
        </w:r>
        <w:r w:rsidR="00A74589">
          <w:rPr>
            <w:noProof/>
            <w:webHidden/>
          </w:rPr>
        </w:r>
        <w:r w:rsidR="00A74589">
          <w:rPr>
            <w:noProof/>
            <w:webHidden/>
          </w:rPr>
          <w:fldChar w:fldCharType="separate"/>
        </w:r>
        <w:r w:rsidR="004E24BD">
          <w:rPr>
            <w:noProof/>
            <w:webHidden/>
          </w:rPr>
          <w:t>28</w:t>
        </w:r>
        <w:r w:rsidR="00A74589">
          <w:rPr>
            <w:noProof/>
            <w:webHidden/>
          </w:rPr>
          <w:fldChar w:fldCharType="end"/>
        </w:r>
      </w:hyperlink>
    </w:p>
    <w:p w14:paraId="3ADEC430" w14:textId="48F7DCFA"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13" w:history="1">
        <w:r w:rsidR="00A74589" w:rsidRPr="00FF1257">
          <w:rPr>
            <w:rStyle w:val="Hyperlink"/>
            <w:noProof/>
          </w:rPr>
          <w:t>Figure 3.11: Flex Sensor</w:t>
        </w:r>
        <w:r w:rsidR="00A74589">
          <w:rPr>
            <w:noProof/>
            <w:webHidden/>
          </w:rPr>
          <w:tab/>
        </w:r>
        <w:r w:rsidR="00A74589">
          <w:rPr>
            <w:noProof/>
            <w:webHidden/>
          </w:rPr>
          <w:fldChar w:fldCharType="begin"/>
        </w:r>
        <w:r w:rsidR="00A74589">
          <w:rPr>
            <w:noProof/>
            <w:webHidden/>
          </w:rPr>
          <w:instrText xml:space="preserve"> PAGEREF _Toc80970513 \h </w:instrText>
        </w:r>
        <w:r w:rsidR="00A74589">
          <w:rPr>
            <w:noProof/>
            <w:webHidden/>
          </w:rPr>
        </w:r>
        <w:r w:rsidR="00A74589">
          <w:rPr>
            <w:noProof/>
            <w:webHidden/>
          </w:rPr>
          <w:fldChar w:fldCharType="separate"/>
        </w:r>
        <w:r w:rsidR="004E24BD">
          <w:rPr>
            <w:noProof/>
            <w:webHidden/>
          </w:rPr>
          <w:t>29</w:t>
        </w:r>
        <w:r w:rsidR="00A74589">
          <w:rPr>
            <w:noProof/>
            <w:webHidden/>
          </w:rPr>
          <w:fldChar w:fldCharType="end"/>
        </w:r>
      </w:hyperlink>
    </w:p>
    <w:p w14:paraId="0F193983" w14:textId="631AF11F"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14" w:history="1">
        <w:r w:rsidR="00A74589" w:rsidRPr="00FF1257">
          <w:rPr>
            <w:rStyle w:val="Hyperlink"/>
            <w:noProof/>
          </w:rPr>
          <w:t>Figure 3.12: Flex Sensor Circuit</w:t>
        </w:r>
        <w:r w:rsidR="00A74589">
          <w:rPr>
            <w:noProof/>
            <w:webHidden/>
          </w:rPr>
          <w:tab/>
        </w:r>
        <w:r w:rsidR="00A74589">
          <w:rPr>
            <w:noProof/>
            <w:webHidden/>
          </w:rPr>
          <w:fldChar w:fldCharType="begin"/>
        </w:r>
        <w:r w:rsidR="00A74589">
          <w:rPr>
            <w:noProof/>
            <w:webHidden/>
          </w:rPr>
          <w:instrText xml:space="preserve"> PAGEREF _Toc80970514 \h </w:instrText>
        </w:r>
        <w:r w:rsidR="00A74589">
          <w:rPr>
            <w:noProof/>
            <w:webHidden/>
          </w:rPr>
        </w:r>
        <w:r w:rsidR="00A74589">
          <w:rPr>
            <w:noProof/>
            <w:webHidden/>
          </w:rPr>
          <w:fldChar w:fldCharType="separate"/>
        </w:r>
        <w:r w:rsidR="004E24BD">
          <w:rPr>
            <w:noProof/>
            <w:webHidden/>
          </w:rPr>
          <w:t>30</w:t>
        </w:r>
        <w:r w:rsidR="00A74589">
          <w:rPr>
            <w:noProof/>
            <w:webHidden/>
          </w:rPr>
          <w:fldChar w:fldCharType="end"/>
        </w:r>
      </w:hyperlink>
    </w:p>
    <w:p w14:paraId="55C0026C" w14:textId="0EF7D4FD"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15" w:history="1">
        <w:r w:rsidR="00A74589" w:rsidRPr="00FF1257">
          <w:rPr>
            <w:rStyle w:val="Hyperlink"/>
            <w:noProof/>
          </w:rPr>
          <w:t xml:space="preserve">Figure 3.13: </w:t>
        </w:r>
        <w:r w:rsidR="00A74589" w:rsidRPr="00FF1257">
          <w:rPr>
            <w:rStyle w:val="Hyperlink"/>
            <w:rFonts w:eastAsia="Cambria"/>
            <w:noProof/>
          </w:rPr>
          <w:t>Buzzer</w:t>
        </w:r>
        <w:r w:rsidR="00A74589">
          <w:rPr>
            <w:noProof/>
            <w:webHidden/>
          </w:rPr>
          <w:tab/>
        </w:r>
        <w:r w:rsidR="00A74589">
          <w:rPr>
            <w:noProof/>
            <w:webHidden/>
          </w:rPr>
          <w:fldChar w:fldCharType="begin"/>
        </w:r>
        <w:r w:rsidR="00A74589">
          <w:rPr>
            <w:noProof/>
            <w:webHidden/>
          </w:rPr>
          <w:instrText xml:space="preserve"> PAGEREF _Toc80970515 \h </w:instrText>
        </w:r>
        <w:r w:rsidR="00A74589">
          <w:rPr>
            <w:noProof/>
            <w:webHidden/>
          </w:rPr>
        </w:r>
        <w:r w:rsidR="00A74589">
          <w:rPr>
            <w:noProof/>
            <w:webHidden/>
          </w:rPr>
          <w:fldChar w:fldCharType="separate"/>
        </w:r>
        <w:r w:rsidR="004E24BD">
          <w:rPr>
            <w:noProof/>
            <w:webHidden/>
          </w:rPr>
          <w:t>31</w:t>
        </w:r>
        <w:r w:rsidR="00A74589">
          <w:rPr>
            <w:noProof/>
            <w:webHidden/>
          </w:rPr>
          <w:fldChar w:fldCharType="end"/>
        </w:r>
      </w:hyperlink>
    </w:p>
    <w:p w14:paraId="4229CD0A" w14:textId="63A9C75A"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16" w:history="1">
        <w:r w:rsidR="00A74589" w:rsidRPr="00FF1257">
          <w:rPr>
            <w:rStyle w:val="Hyperlink"/>
            <w:noProof/>
          </w:rPr>
          <w:t>Figure 3.14: Power supply circuit simulation.</w:t>
        </w:r>
        <w:r w:rsidR="00A74589">
          <w:rPr>
            <w:noProof/>
            <w:webHidden/>
          </w:rPr>
          <w:tab/>
        </w:r>
        <w:r w:rsidR="00A74589">
          <w:rPr>
            <w:noProof/>
            <w:webHidden/>
          </w:rPr>
          <w:fldChar w:fldCharType="begin"/>
        </w:r>
        <w:r w:rsidR="00A74589">
          <w:rPr>
            <w:noProof/>
            <w:webHidden/>
          </w:rPr>
          <w:instrText xml:space="preserve"> PAGEREF _Toc80970516 \h </w:instrText>
        </w:r>
        <w:r w:rsidR="00A74589">
          <w:rPr>
            <w:noProof/>
            <w:webHidden/>
          </w:rPr>
        </w:r>
        <w:r w:rsidR="00A74589">
          <w:rPr>
            <w:noProof/>
            <w:webHidden/>
          </w:rPr>
          <w:fldChar w:fldCharType="separate"/>
        </w:r>
        <w:r w:rsidR="004E24BD">
          <w:rPr>
            <w:noProof/>
            <w:webHidden/>
          </w:rPr>
          <w:t>32</w:t>
        </w:r>
        <w:r w:rsidR="00A74589">
          <w:rPr>
            <w:noProof/>
            <w:webHidden/>
          </w:rPr>
          <w:fldChar w:fldCharType="end"/>
        </w:r>
      </w:hyperlink>
    </w:p>
    <w:p w14:paraId="58ABD05F" w14:textId="6F162646"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17" w:history="1">
        <w:r w:rsidR="00A74589" w:rsidRPr="00FF1257">
          <w:rPr>
            <w:rStyle w:val="Hyperlink"/>
            <w:noProof/>
          </w:rPr>
          <w:t>Figure 3.15: LCD displaying the vitals</w:t>
        </w:r>
        <w:r w:rsidR="00A74589">
          <w:rPr>
            <w:noProof/>
            <w:webHidden/>
          </w:rPr>
          <w:tab/>
        </w:r>
        <w:r w:rsidR="00A74589">
          <w:rPr>
            <w:noProof/>
            <w:webHidden/>
          </w:rPr>
          <w:fldChar w:fldCharType="begin"/>
        </w:r>
        <w:r w:rsidR="00A74589">
          <w:rPr>
            <w:noProof/>
            <w:webHidden/>
          </w:rPr>
          <w:instrText xml:space="preserve"> PAGEREF _Toc80970517 \h </w:instrText>
        </w:r>
        <w:r w:rsidR="00A74589">
          <w:rPr>
            <w:noProof/>
            <w:webHidden/>
          </w:rPr>
        </w:r>
        <w:r w:rsidR="00A74589">
          <w:rPr>
            <w:noProof/>
            <w:webHidden/>
          </w:rPr>
          <w:fldChar w:fldCharType="separate"/>
        </w:r>
        <w:r w:rsidR="004E24BD">
          <w:rPr>
            <w:noProof/>
            <w:webHidden/>
          </w:rPr>
          <w:t>33</w:t>
        </w:r>
        <w:r w:rsidR="00A74589">
          <w:rPr>
            <w:noProof/>
            <w:webHidden/>
          </w:rPr>
          <w:fldChar w:fldCharType="end"/>
        </w:r>
      </w:hyperlink>
    </w:p>
    <w:p w14:paraId="5265C140" w14:textId="5926ABB3"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18" w:history="1">
        <w:r w:rsidR="00A74589" w:rsidRPr="00FF1257">
          <w:rPr>
            <w:rStyle w:val="Hyperlink"/>
            <w:noProof/>
          </w:rPr>
          <w:t>Figure 4.1: Development Environment</w:t>
        </w:r>
        <w:r w:rsidR="00A74589">
          <w:rPr>
            <w:noProof/>
            <w:webHidden/>
          </w:rPr>
          <w:tab/>
        </w:r>
        <w:r w:rsidR="00A74589">
          <w:rPr>
            <w:noProof/>
            <w:webHidden/>
          </w:rPr>
          <w:fldChar w:fldCharType="begin"/>
        </w:r>
        <w:r w:rsidR="00A74589">
          <w:rPr>
            <w:noProof/>
            <w:webHidden/>
          </w:rPr>
          <w:instrText xml:space="preserve"> PAGEREF _Toc80970518 \h </w:instrText>
        </w:r>
        <w:r w:rsidR="00A74589">
          <w:rPr>
            <w:noProof/>
            <w:webHidden/>
          </w:rPr>
        </w:r>
        <w:r w:rsidR="00A74589">
          <w:rPr>
            <w:noProof/>
            <w:webHidden/>
          </w:rPr>
          <w:fldChar w:fldCharType="separate"/>
        </w:r>
        <w:r w:rsidR="004E24BD">
          <w:rPr>
            <w:noProof/>
            <w:webHidden/>
          </w:rPr>
          <w:t>35</w:t>
        </w:r>
        <w:r w:rsidR="00A74589">
          <w:rPr>
            <w:noProof/>
            <w:webHidden/>
          </w:rPr>
          <w:fldChar w:fldCharType="end"/>
        </w:r>
      </w:hyperlink>
    </w:p>
    <w:p w14:paraId="24B38DF1" w14:textId="7D532E76"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19" w:history="1">
        <w:r w:rsidR="00A74589" w:rsidRPr="00FF1257">
          <w:rPr>
            <w:rStyle w:val="Hyperlink"/>
            <w:noProof/>
          </w:rPr>
          <w:t>Figure 4.2: Webpage Login</w:t>
        </w:r>
        <w:r w:rsidR="00A74589">
          <w:rPr>
            <w:noProof/>
            <w:webHidden/>
          </w:rPr>
          <w:tab/>
        </w:r>
        <w:r w:rsidR="00A74589">
          <w:rPr>
            <w:noProof/>
            <w:webHidden/>
          </w:rPr>
          <w:fldChar w:fldCharType="begin"/>
        </w:r>
        <w:r w:rsidR="00A74589">
          <w:rPr>
            <w:noProof/>
            <w:webHidden/>
          </w:rPr>
          <w:instrText xml:space="preserve"> PAGEREF _Toc80970519 \h </w:instrText>
        </w:r>
        <w:r w:rsidR="00A74589">
          <w:rPr>
            <w:noProof/>
            <w:webHidden/>
          </w:rPr>
        </w:r>
        <w:r w:rsidR="00A74589">
          <w:rPr>
            <w:noProof/>
            <w:webHidden/>
          </w:rPr>
          <w:fldChar w:fldCharType="separate"/>
        </w:r>
        <w:r w:rsidR="004E24BD">
          <w:rPr>
            <w:noProof/>
            <w:webHidden/>
          </w:rPr>
          <w:t>36</w:t>
        </w:r>
        <w:r w:rsidR="00A74589">
          <w:rPr>
            <w:noProof/>
            <w:webHidden/>
          </w:rPr>
          <w:fldChar w:fldCharType="end"/>
        </w:r>
      </w:hyperlink>
    </w:p>
    <w:p w14:paraId="17591A4A" w14:textId="262641D6" w:rsidR="00A74589" w:rsidRDefault="00C968B7">
      <w:pPr>
        <w:pStyle w:val="TableofFigures"/>
        <w:tabs>
          <w:tab w:val="right" w:pos="9350"/>
        </w:tabs>
        <w:rPr>
          <w:rFonts w:asciiTheme="minorHAnsi" w:eastAsiaTheme="minorEastAsia" w:hAnsiTheme="minorHAnsi" w:cstheme="minorBidi"/>
          <w:iCs w:val="0"/>
          <w:noProof/>
          <w:sz w:val="22"/>
          <w:szCs w:val="22"/>
          <w:lang w:val="en-US" w:eastAsia="en-US"/>
        </w:rPr>
      </w:pPr>
      <w:hyperlink w:anchor="_Toc80970520" w:history="1">
        <w:r w:rsidR="00A74589" w:rsidRPr="00FF1257">
          <w:rPr>
            <w:rStyle w:val="Hyperlink"/>
            <w:noProof/>
          </w:rPr>
          <w:t>Figure 4.3: Patient’s Vital Monitoring Page</w:t>
        </w:r>
        <w:r w:rsidR="00A74589">
          <w:rPr>
            <w:noProof/>
            <w:webHidden/>
          </w:rPr>
          <w:tab/>
        </w:r>
        <w:r w:rsidR="00A74589">
          <w:rPr>
            <w:noProof/>
            <w:webHidden/>
          </w:rPr>
          <w:fldChar w:fldCharType="begin"/>
        </w:r>
        <w:r w:rsidR="00A74589">
          <w:rPr>
            <w:noProof/>
            <w:webHidden/>
          </w:rPr>
          <w:instrText xml:space="preserve"> PAGEREF _Toc80970520 \h </w:instrText>
        </w:r>
        <w:r w:rsidR="00A74589">
          <w:rPr>
            <w:noProof/>
            <w:webHidden/>
          </w:rPr>
        </w:r>
        <w:r w:rsidR="00A74589">
          <w:rPr>
            <w:noProof/>
            <w:webHidden/>
          </w:rPr>
          <w:fldChar w:fldCharType="separate"/>
        </w:r>
        <w:r w:rsidR="004E24BD">
          <w:rPr>
            <w:noProof/>
            <w:webHidden/>
          </w:rPr>
          <w:t>37</w:t>
        </w:r>
        <w:r w:rsidR="00A74589">
          <w:rPr>
            <w:noProof/>
            <w:webHidden/>
          </w:rPr>
          <w:fldChar w:fldCharType="end"/>
        </w:r>
      </w:hyperlink>
    </w:p>
    <w:p w14:paraId="1E7C9075" w14:textId="51604738" w:rsidR="008A21AC" w:rsidRPr="008A21AC" w:rsidRDefault="00C968B7" w:rsidP="008A21AC">
      <w:pPr>
        <w:pStyle w:val="TableofFigures"/>
        <w:tabs>
          <w:tab w:val="right" w:pos="9350"/>
        </w:tabs>
        <w:rPr>
          <w:noProof/>
        </w:rPr>
      </w:pPr>
      <w:hyperlink w:anchor="_Toc80970521" w:history="1">
        <w:r w:rsidR="00A74589" w:rsidRPr="00FF1257">
          <w:rPr>
            <w:rStyle w:val="Hyperlink"/>
            <w:rFonts w:eastAsiaTheme="minorHAnsi"/>
            <w:noProof/>
            <w:lang w:val="en-US" w:eastAsia="en-US"/>
          </w:rPr>
          <w:t>Figure 4.4: The designed system</w:t>
        </w:r>
        <w:r w:rsidR="00A74589">
          <w:rPr>
            <w:noProof/>
            <w:webHidden/>
          </w:rPr>
          <w:tab/>
        </w:r>
        <w:r w:rsidR="00A74589">
          <w:rPr>
            <w:noProof/>
            <w:webHidden/>
          </w:rPr>
          <w:fldChar w:fldCharType="begin"/>
        </w:r>
        <w:r w:rsidR="00A74589">
          <w:rPr>
            <w:noProof/>
            <w:webHidden/>
          </w:rPr>
          <w:instrText xml:space="preserve"> PAGEREF _Toc80970521 \h </w:instrText>
        </w:r>
        <w:r w:rsidR="00A74589">
          <w:rPr>
            <w:noProof/>
            <w:webHidden/>
          </w:rPr>
        </w:r>
        <w:r w:rsidR="00A74589">
          <w:rPr>
            <w:noProof/>
            <w:webHidden/>
          </w:rPr>
          <w:fldChar w:fldCharType="separate"/>
        </w:r>
        <w:r w:rsidR="004E24BD">
          <w:rPr>
            <w:noProof/>
            <w:webHidden/>
          </w:rPr>
          <w:t>38</w:t>
        </w:r>
        <w:r w:rsidR="00A74589">
          <w:rPr>
            <w:noProof/>
            <w:webHidden/>
          </w:rPr>
          <w:fldChar w:fldCharType="end"/>
        </w:r>
      </w:hyperlink>
    </w:p>
    <w:p w14:paraId="459761B9" w14:textId="3D514794" w:rsidR="00742EAB" w:rsidRDefault="00367ECF" w:rsidP="00B35E03">
      <w:r>
        <w:lastRenderedPageBreak/>
        <w:fldChar w:fldCharType="end"/>
      </w:r>
      <w:bookmarkStart w:id="25" w:name="_Toc3237985"/>
      <w:bookmarkStart w:id="26" w:name="_Toc3238815"/>
    </w:p>
    <w:p w14:paraId="204E1F9C" w14:textId="3C531462" w:rsidR="00CC1995" w:rsidRDefault="00CC1995" w:rsidP="00F81D87">
      <w:pPr>
        <w:pStyle w:val="Heading1"/>
        <w:spacing w:after="240"/>
      </w:pPr>
      <w:bookmarkStart w:id="27" w:name="_Toc31888763"/>
      <w:bookmarkStart w:id="28" w:name="_Toc81159123"/>
      <w:r w:rsidRPr="00E6171D">
        <w:t>LIST OF TABLES</w:t>
      </w:r>
      <w:bookmarkEnd w:id="25"/>
      <w:bookmarkEnd w:id="26"/>
      <w:bookmarkEnd w:id="27"/>
      <w:bookmarkEnd w:id="28"/>
    </w:p>
    <w:p w14:paraId="6855931B" w14:textId="67252247" w:rsidR="00B61FEA" w:rsidRDefault="00B61FEA" w:rsidP="00F81D87">
      <w:pPr>
        <w:pStyle w:val="TableofFigures"/>
        <w:tabs>
          <w:tab w:val="right" w:leader="dot" w:pos="9350"/>
        </w:tabs>
        <w:rPr>
          <w:szCs w:val="24"/>
        </w:rPr>
      </w:pPr>
      <w:r>
        <w:t>Table                                                                   Title                                                                Page</w:t>
      </w:r>
    </w:p>
    <w:p w14:paraId="71DD624C" w14:textId="478972D8" w:rsidR="003310AD" w:rsidRDefault="00CC1995">
      <w:pPr>
        <w:pStyle w:val="TableofFigures"/>
        <w:tabs>
          <w:tab w:val="right" w:leader="dot" w:pos="9350"/>
        </w:tabs>
        <w:rPr>
          <w:rFonts w:asciiTheme="minorHAnsi" w:eastAsiaTheme="minorEastAsia" w:hAnsiTheme="minorHAnsi" w:cstheme="minorBidi"/>
          <w:iCs w:val="0"/>
          <w:noProof/>
          <w:sz w:val="22"/>
          <w:szCs w:val="22"/>
          <w:lang w:val="en-US" w:eastAsia="en-US"/>
        </w:rPr>
      </w:pPr>
      <w:r w:rsidRPr="00B62DDA">
        <w:rPr>
          <w:szCs w:val="24"/>
        </w:rPr>
        <w:fldChar w:fldCharType="begin"/>
      </w:r>
      <w:r w:rsidRPr="00B62DDA">
        <w:rPr>
          <w:szCs w:val="24"/>
        </w:rPr>
        <w:instrText xml:space="preserve"> TOC \h \z \t "Title,List of Tables" \c </w:instrText>
      </w:r>
      <w:r w:rsidRPr="00B62DDA">
        <w:rPr>
          <w:szCs w:val="24"/>
        </w:rPr>
        <w:fldChar w:fldCharType="separate"/>
      </w:r>
      <w:hyperlink w:anchor="_Toc80970659" w:history="1">
        <w:r w:rsidR="003310AD" w:rsidRPr="002127C1">
          <w:rPr>
            <w:rStyle w:val="Hyperlink"/>
            <w:noProof/>
          </w:rPr>
          <w:t>Table 2.1: Rate of heartbeat per minute</w:t>
        </w:r>
        <w:r w:rsidR="003310AD">
          <w:rPr>
            <w:noProof/>
            <w:webHidden/>
          </w:rPr>
          <w:tab/>
        </w:r>
        <w:r w:rsidR="003310AD">
          <w:rPr>
            <w:noProof/>
            <w:webHidden/>
          </w:rPr>
          <w:fldChar w:fldCharType="begin"/>
        </w:r>
        <w:r w:rsidR="003310AD">
          <w:rPr>
            <w:noProof/>
            <w:webHidden/>
          </w:rPr>
          <w:instrText xml:space="preserve"> PAGEREF _Toc80970659 \h </w:instrText>
        </w:r>
        <w:r w:rsidR="003310AD">
          <w:rPr>
            <w:noProof/>
            <w:webHidden/>
          </w:rPr>
        </w:r>
        <w:r w:rsidR="003310AD">
          <w:rPr>
            <w:noProof/>
            <w:webHidden/>
          </w:rPr>
          <w:fldChar w:fldCharType="separate"/>
        </w:r>
        <w:r w:rsidR="004E24BD">
          <w:rPr>
            <w:noProof/>
            <w:webHidden/>
          </w:rPr>
          <w:t>16</w:t>
        </w:r>
        <w:r w:rsidR="003310AD">
          <w:rPr>
            <w:noProof/>
            <w:webHidden/>
          </w:rPr>
          <w:fldChar w:fldCharType="end"/>
        </w:r>
      </w:hyperlink>
    </w:p>
    <w:p w14:paraId="5510EEC0" w14:textId="6588443C" w:rsidR="003310AD" w:rsidRDefault="00C968B7">
      <w:pPr>
        <w:pStyle w:val="TableofFigures"/>
        <w:tabs>
          <w:tab w:val="right" w:leader="dot" w:pos="9350"/>
        </w:tabs>
        <w:rPr>
          <w:rFonts w:asciiTheme="minorHAnsi" w:eastAsiaTheme="minorEastAsia" w:hAnsiTheme="minorHAnsi" w:cstheme="minorBidi"/>
          <w:iCs w:val="0"/>
          <w:noProof/>
          <w:sz w:val="22"/>
          <w:szCs w:val="22"/>
          <w:lang w:val="en-US" w:eastAsia="en-US"/>
        </w:rPr>
      </w:pPr>
      <w:hyperlink w:anchor="_Toc80970660" w:history="1">
        <w:r w:rsidR="003310AD" w:rsidRPr="002127C1">
          <w:rPr>
            <w:rStyle w:val="Hyperlink"/>
            <w:rFonts w:eastAsiaTheme="minorHAnsi"/>
            <w:noProof/>
            <w:lang w:val="en-US" w:eastAsia="en-US"/>
          </w:rPr>
          <w:t>TABLE 4.1: System functionality test cases</w:t>
        </w:r>
        <w:r w:rsidR="003310AD">
          <w:rPr>
            <w:noProof/>
            <w:webHidden/>
          </w:rPr>
          <w:tab/>
        </w:r>
        <w:r w:rsidR="003310AD">
          <w:rPr>
            <w:noProof/>
            <w:webHidden/>
          </w:rPr>
          <w:fldChar w:fldCharType="begin"/>
        </w:r>
        <w:r w:rsidR="003310AD">
          <w:rPr>
            <w:noProof/>
            <w:webHidden/>
          </w:rPr>
          <w:instrText xml:space="preserve"> PAGEREF _Toc80970660 \h </w:instrText>
        </w:r>
        <w:r w:rsidR="003310AD">
          <w:rPr>
            <w:noProof/>
            <w:webHidden/>
          </w:rPr>
        </w:r>
        <w:r w:rsidR="003310AD">
          <w:rPr>
            <w:noProof/>
            <w:webHidden/>
          </w:rPr>
          <w:fldChar w:fldCharType="separate"/>
        </w:r>
        <w:r w:rsidR="004E24BD">
          <w:rPr>
            <w:noProof/>
            <w:webHidden/>
          </w:rPr>
          <w:t>39</w:t>
        </w:r>
        <w:r w:rsidR="003310AD">
          <w:rPr>
            <w:noProof/>
            <w:webHidden/>
          </w:rPr>
          <w:fldChar w:fldCharType="end"/>
        </w:r>
      </w:hyperlink>
    </w:p>
    <w:p w14:paraId="05A42062" w14:textId="43B5FE42" w:rsidR="003310AD" w:rsidRDefault="00C968B7">
      <w:pPr>
        <w:pStyle w:val="TableofFigures"/>
        <w:tabs>
          <w:tab w:val="right" w:leader="dot" w:pos="9350"/>
        </w:tabs>
        <w:rPr>
          <w:rFonts w:asciiTheme="minorHAnsi" w:eastAsiaTheme="minorEastAsia" w:hAnsiTheme="minorHAnsi" w:cstheme="minorBidi"/>
          <w:iCs w:val="0"/>
          <w:noProof/>
          <w:sz w:val="22"/>
          <w:szCs w:val="22"/>
          <w:lang w:val="en-US" w:eastAsia="en-US"/>
        </w:rPr>
      </w:pPr>
      <w:hyperlink w:anchor="_Toc80970661" w:history="1">
        <w:r w:rsidR="003310AD" w:rsidRPr="002127C1">
          <w:rPr>
            <w:rStyle w:val="Hyperlink"/>
            <w:noProof/>
          </w:rPr>
          <w:t>TABLE 4.2: Sensor Data Readings Collected</w:t>
        </w:r>
        <w:r w:rsidR="003310AD">
          <w:rPr>
            <w:noProof/>
            <w:webHidden/>
          </w:rPr>
          <w:tab/>
        </w:r>
        <w:r w:rsidR="003310AD">
          <w:rPr>
            <w:noProof/>
            <w:webHidden/>
          </w:rPr>
          <w:fldChar w:fldCharType="begin"/>
        </w:r>
        <w:r w:rsidR="003310AD">
          <w:rPr>
            <w:noProof/>
            <w:webHidden/>
          </w:rPr>
          <w:instrText xml:space="preserve"> PAGEREF _Toc80970661 \h </w:instrText>
        </w:r>
        <w:r w:rsidR="003310AD">
          <w:rPr>
            <w:noProof/>
            <w:webHidden/>
          </w:rPr>
        </w:r>
        <w:r w:rsidR="003310AD">
          <w:rPr>
            <w:noProof/>
            <w:webHidden/>
          </w:rPr>
          <w:fldChar w:fldCharType="separate"/>
        </w:r>
        <w:r w:rsidR="004E24BD">
          <w:rPr>
            <w:noProof/>
            <w:webHidden/>
          </w:rPr>
          <w:t>40</w:t>
        </w:r>
        <w:r w:rsidR="003310AD">
          <w:rPr>
            <w:noProof/>
            <w:webHidden/>
          </w:rPr>
          <w:fldChar w:fldCharType="end"/>
        </w:r>
      </w:hyperlink>
    </w:p>
    <w:p w14:paraId="558D143C" w14:textId="75D2752E" w:rsidR="00CC1995" w:rsidRDefault="00CC1995" w:rsidP="00F81D87">
      <w:pPr>
        <w:rPr>
          <w:b/>
          <w:bCs/>
        </w:rPr>
      </w:pPr>
      <w:r w:rsidRPr="00B62DDA">
        <w:fldChar w:fldCharType="end"/>
      </w:r>
      <w:r>
        <w:br w:type="page"/>
      </w:r>
    </w:p>
    <w:p w14:paraId="6FD38714" w14:textId="5735BB2E" w:rsidR="000C079A" w:rsidRDefault="002C4067" w:rsidP="00BE71CC">
      <w:pPr>
        <w:pStyle w:val="Heading1"/>
        <w:spacing w:after="240" w:line="360" w:lineRule="auto"/>
      </w:pPr>
      <w:bookmarkStart w:id="29" w:name="_Toc31888764"/>
      <w:bookmarkStart w:id="30" w:name="_Toc81159124"/>
      <w:r>
        <w:lastRenderedPageBreak/>
        <w:t>LIST OF ABBREVIATIONS</w:t>
      </w:r>
      <w:bookmarkEnd w:id="29"/>
      <w:bookmarkEnd w:id="30"/>
    </w:p>
    <w:p w14:paraId="69FFE6C3" w14:textId="048A73F2" w:rsidR="008332F6" w:rsidRDefault="007E65B9" w:rsidP="00BE71CC">
      <w:pPr>
        <w:spacing w:line="360" w:lineRule="auto"/>
        <w:jc w:val="left"/>
      </w:pPr>
      <w:r>
        <w:t>VS</w:t>
      </w:r>
      <w:r w:rsidR="008332F6">
        <w:t>:</w:t>
      </w:r>
      <w:r w:rsidR="008332F6">
        <w:tab/>
      </w:r>
      <w:r>
        <w:t>Vegetative State</w:t>
      </w:r>
      <w:r w:rsidR="008332F6">
        <w:t xml:space="preserve"> </w:t>
      </w:r>
    </w:p>
    <w:p w14:paraId="1944AADF" w14:textId="0ED79EEF" w:rsidR="008332F6" w:rsidRDefault="007E65B9" w:rsidP="00BE71CC">
      <w:pPr>
        <w:spacing w:line="360" w:lineRule="auto"/>
        <w:jc w:val="left"/>
      </w:pPr>
      <w:r>
        <w:t>MCS</w:t>
      </w:r>
      <w:r w:rsidR="008332F6">
        <w:t>:</w:t>
      </w:r>
      <w:r w:rsidR="008332F6">
        <w:tab/>
      </w:r>
      <w:r>
        <w:t>Minimally Conscious State</w:t>
      </w:r>
      <w:r w:rsidR="008332F6">
        <w:t xml:space="preserve"> </w:t>
      </w:r>
    </w:p>
    <w:p w14:paraId="34916C9F" w14:textId="5697C6B7" w:rsidR="008332F6" w:rsidRDefault="001356AB" w:rsidP="00BE71CC">
      <w:pPr>
        <w:spacing w:line="360" w:lineRule="auto"/>
        <w:jc w:val="left"/>
      </w:pPr>
      <w:r>
        <w:t>NODEMCU</w:t>
      </w:r>
      <w:r w:rsidR="008332F6">
        <w:t>:</w:t>
      </w:r>
      <w:r w:rsidR="008332F6">
        <w:tab/>
      </w:r>
      <w:r w:rsidR="00584908">
        <w:t>Node Microcontroller Unit</w:t>
      </w:r>
    </w:p>
    <w:p w14:paraId="13AA249A" w14:textId="374F7F90" w:rsidR="008332F6" w:rsidRDefault="009F07CD" w:rsidP="00BE71CC">
      <w:pPr>
        <w:spacing w:line="360" w:lineRule="auto"/>
        <w:jc w:val="both"/>
        <w:rPr>
          <w:rFonts w:eastAsiaTheme="minorHAnsi"/>
          <w:lang w:val="en-US" w:eastAsia="en-US"/>
        </w:rPr>
      </w:pPr>
      <w:r>
        <w:rPr>
          <w:rFonts w:eastAsiaTheme="minorHAnsi"/>
          <w:lang w:val="en-US" w:eastAsia="en-US"/>
        </w:rPr>
        <w:t>Wi-Fi</w:t>
      </w:r>
      <w:r w:rsidR="008332F6">
        <w:rPr>
          <w:rFonts w:eastAsiaTheme="minorHAnsi"/>
          <w:lang w:val="en-US" w:eastAsia="en-US"/>
        </w:rPr>
        <w:t>:</w:t>
      </w:r>
      <w:r w:rsidR="008332F6">
        <w:rPr>
          <w:rFonts w:eastAsiaTheme="minorHAnsi"/>
          <w:lang w:val="en-US" w:eastAsia="en-US"/>
        </w:rPr>
        <w:tab/>
        <w:t>Wireless Fidelity</w:t>
      </w:r>
    </w:p>
    <w:p w14:paraId="7C49B525" w14:textId="59BA1A96" w:rsidR="009F07CD" w:rsidRDefault="009F07CD" w:rsidP="00BE71CC">
      <w:pPr>
        <w:spacing w:line="360" w:lineRule="auto"/>
        <w:jc w:val="both"/>
        <w:rPr>
          <w:rFonts w:eastAsiaTheme="minorHAnsi"/>
          <w:lang w:val="en-US" w:eastAsia="en-US"/>
        </w:rPr>
      </w:pPr>
      <w:r>
        <w:t>GCS:</w:t>
      </w:r>
      <w:r>
        <w:tab/>
        <w:t>Glasgow coma scale</w:t>
      </w:r>
    </w:p>
    <w:p w14:paraId="4D34FF8B" w14:textId="0DA2E968" w:rsidR="00D37C00" w:rsidRDefault="00B110B2" w:rsidP="00BE71CC">
      <w:pPr>
        <w:spacing w:line="360" w:lineRule="auto"/>
        <w:jc w:val="left"/>
      </w:pPr>
      <w:r w:rsidRPr="006F41E1">
        <w:t>CO2</w:t>
      </w:r>
      <w:r>
        <w:t>:</w:t>
      </w:r>
      <w:r>
        <w:tab/>
        <w:t>Carbon dioxide</w:t>
      </w:r>
    </w:p>
    <w:p w14:paraId="24DF8A67" w14:textId="2079833D" w:rsidR="007C03EF" w:rsidRDefault="001C66A0" w:rsidP="00BE71CC">
      <w:pPr>
        <w:spacing w:line="360" w:lineRule="auto"/>
        <w:jc w:val="left"/>
      </w:pPr>
      <w:r>
        <w:t>ECG:</w:t>
      </w:r>
      <w:r w:rsidR="00BE71CC">
        <w:tab/>
        <w:t>Electrocardiograph</w:t>
      </w:r>
    </w:p>
    <w:p w14:paraId="2F0614D9" w14:textId="1FFDC17F" w:rsidR="00BE71CC" w:rsidRPr="00BE71CC" w:rsidRDefault="00BE71CC" w:rsidP="00BE71CC">
      <w:pPr>
        <w:spacing w:line="360" w:lineRule="auto"/>
        <w:jc w:val="left"/>
        <w:rPr>
          <w:rFonts w:eastAsia="Cambria"/>
          <w:color w:val="000000" w:themeColor="text1"/>
        </w:rPr>
      </w:pPr>
      <w:r w:rsidRPr="00BE71CC">
        <w:rPr>
          <w:rFonts w:eastAsia="Cambria"/>
          <w:color w:val="000000" w:themeColor="text1"/>
        </w:rPr>
        <w:t>LCD</w:t>
      </w:r>
      <w:r>
        <w:rPr>
          <w:rFonts w:eastAsia="Cambria"/>
          <w:color w:val="000000" w:themeColor="text1"/>
        </w:rPr>
        <w:t>:</w:t>
      </w:r>
      <w:r>
        <w:rPr>
          <w:rFonts w:eastAsia="Cambria"/>
          <w:color w:val="000000" w:themeColor="text1"/>
        </w:rPr>
        <w:tab/>
        <w:t>Liquid Crystal Display</w:t>
      </w:r>
    </w:p>
    <w:p w14:paraId="69A384D4" w14:textId="7445D0D4" w:rsidR="00BE71CC" w:rsidRPr="00BE71CC" w:rsidRDefault="00BE71CC" w:rsidP="00BE71CC">
      <w:pPr>
        <w:spacing w:line="360" w:lineRule="auto"/>
        <w:jc w:val="left"/>
        <w:rPr>
          <w:color w:val="000000" w:themeColor="text1"/>
          <w:shd w:val="clear" w:color="auto" w:fill="FFFFFF"/>
        </w:rPr>
      </w:pPr>
      <w:r w:rsidRPr="00BE71CC">
        <w:rPr>
          <w:color w:val="000000" w:themeColor="text1"/>
          <w:shd w:val="clear" w:color="auto" w:fill="FFFFFF"/>
        </w:rPr>
        <w:t>BPM</w:t>
      </w:r>
      <w:r>
        <w:rPr>
          <w:color w:val="000000" w:themeColor="text1"/>
          <w:shd w:val="clear" w:color="auto" w:fill="FFFFFF"/>
        </w:rPr>
        <w:t>:</w:t>
      </w:r>
      <w:r>
        <w:rPr>
          <w:color w:val="000000" w:themeColor="text1"/>
          <w:shd w:val="clear" w:color="auto" w:fill="FFFFFF"/>
        </w:rPr>
        <w:tab/>
        <w:t>Beats per Minute</w:t>
      </w:r>
    </w:p>
    <w:p w14:paraId="412BA523" w14:textId="716E71F8" w:rsidR="00BE71CC" w:rsidRPr="00BE71CC" w:rsidRDefault="00BE71CC" w:rsidP="00BE71CC">
      <w:pPr>
        <w:spacing w:line="360" w:lineRule="auto"/>
        <w:jc w:val="left"/>
        <w:rPr>
          <w:rFonts w:eastAsia="Cambria"/>
          <w:color w:val="000000" w:themeColor="text1"/>
        </w:rPr>
      </w:pPr>
      <w:r w:rsidRPr="00BE71CC">
        <w:rPr>
          <w:rFonts w:eastAsia="Cambria"/>
          <w:color w:val="000000" w:themeColor="text1"/>
        </w:rPr>
        <w:t>IDE</w:t>
      </w:r>
      <w:r>
        <w:rPr>
          <w:rFonts w:eastAsia="Cambria"/>
          <w:color w:val="000000" w:themeColor="text1"/>
        </w:rPr>
        <w:t>:</w:t>
      </w:r>
      <w:r>
        <w:rPr>
          <w:rFonts w:eastAsia="Cambria"/>
          <w:color w:val="000000" w:themeColor="text1"/>
        </w:rPr>
        <w:tab/>
      </w:r>
      <w:r w:rsidR="00EE5D31">
        <w:rPr>
          <w:rFonts w:eastAsia="Cambria"/>
          <w:color w:val="000000" w:themeColor="text1"/>
        </w:rPr>
        <w:t>Integrated Development Environment</w:t>
      </w:r>
    </w:p>
    <w:p w14:paraId="1FF87726" w14:textId="1053C97B" w:rsidR="00BE71CC" w:rsidRPr="00BE71CC" w:rsidRDefault="00BE71CC" w:rsidP="00BE71CC">
      <w:pPr>
        <w:spacing w:line="360" w:lineRule="auto"/>
        <w:jc w:val="left"/>
        <w:rPr>
          <w:color w:val="000000" w:themeColor="text1"/>
        </w:rPr>
      </w:pPr>
      <w:r w:rsidRPr="00BE71CC">
        <w:rPr>
          <w:color w:val="000000" w:themeColor="text1"/>
        </w:rPr>
        <w:t>LED</w:t>
      </w:r>
      <w:r>
        <w:rPr>
          <w:color w:val="000000" w:themeColor="text1"/>
        </w:rPr>
        <w:t>:</w:t>
      </w:r>
      <w:r w:rsidRPr="00BE71CC">
        <w:rPr>
          <w:color w:val="000000" w:themeColor="text1"/>
        </w:rPr>
        <w:t xml:space="preserve"> </w:t>
      </w:r>
      <w:r>
        <w:rPr>
          <w:color w:val="000000" w:themeColor="text1"/>
        </w:rPr>
        <w:tab/>
        <w:t>Light Emitting Diode</w:t>
      </w:r>
    </w:p>
    <w:p w14:paraId="19FFA35B" w14:textId="5774A790" w:rsidR="00BE71CC" w:rsidRPr="00BE71CC" w:rsidRDefault="00BE71CC" w:rsidP="00BE71CC">
      <w:pPr>
        <w:spacing w:line="360" w:lineRule="auto"/>
        <w:jc w:val="left"/>
        <w:rPr>
          <w:rStyle w:val="Strong"/>
          <w:b w:val="0"/>
          <w:color w:val="000000" w:themeColor="text1"/>
          <w:bdr w:val="none" w:sz="0" w:space="0" w:color="auto" w:frame="1"/>
          <w:shd w:val="clear" w:color="auto" w:fill="FFFFFF"/>
        </w:rPr>
      </w:pPr>
      <w:r w:rsidRPr="00BE71CC">
        <w:rPr>
          <w:rStyle w:val="Strong"/>
          <w:b w:val="0"/>
          <w:color w:val="000000" w:themeColor="text1"/>
          <w:bdr w:val="none" w:sz="0" w:space="0" w:color="auto" w:frame="1"/>
          <w:shd w:val="clear" w:color="auto" w:fill="FFFFFF"/>
        </w:rPr>
        <w:t>VCC</w:t>
      </w:r>
      <w:r>
        <w:rPr>
          <w:rStyle w:val="Strong"/>
          <w:b w:val="0"/>
          <w:color w:val="000000" w:themeColor="text1"/>
          <w:bdr w:val="none" w:sz="0" w:space="0" w:color="auto" w:frame="1"/>
          <w:shd w:val="clear" w:color="auto" w:fill="FFFFFF"/>
        </w:rPr>
        <w:t>:</w:t>
      </w:r>
      <w:r w:rsidR="00EE5D31">
        <w:rPr>
          <w:rStyle w:val="Strong"/>
          <w:b w:val="0"/>
          <w:color w:val="000000" w:themeColor="text1"/>
          <w:bdr w:val="none" w:sz="0" w:space="0" w:color="auto" w:frame="1"/>
          <w:shd w:val="clear" w:color="auto" w:fill="FFFFFF"/>
        </w:rPr>
        <w:tab/>
        <w:t>Voltage Common Collector</w:t>
      </w:r>
    </w:p>
    <w:p w14:paraId="7F2A9686" w14:textId="750467C3" w:rsidR="00BE71CC" w:rsidRDefault="00BE71CC" w:rsidP="00BE71CC">
      <w:pPr>
        <w:spacing w:line="360" w:lineRule="auto"/>
        <w:jc w:val="left"/>
        <w:rPr>
          <w:rStyle w:val="Strong"/>
          <w:b w:val="0"/>
          <w:color w:val="000000" w:themeColor="text1"/>
          <w:bdr w:val="none" w:sz="0" w:space="0" w:color="auto" w:frame="1"/>
          <w:shd w:val="clear" w:color="auto" w:fill="FFFFFF"/>
        </w:rPr>
      </w:pPr>
      <w:r w:rsidRPr="00BE71CC">
        <w:rPr>
          <w:rStyle w:val="Strong"/>
          <w:b w:val="0"/>
          <w:color w:val="000000" w:themeColor="text1"/>
          <w:bdr w:val="none" w:sz="0" w:space="0" w:color="auto" w:frame="1"/>
          <w:shd w:val="clear" w:color="auto" w:fill="FFFFFF"/>
        </w:rPr>
        <w:t>GPIO</w:t>
      </w:r>
      <w:r>
        <w:rPr>
          <w:rStyle w:val="Strong"/>
          <w:b w:val="0"/>
          <w:color w:val="000000" w:themeColor="text1"/>
          <w:bdr w:val="none" w:sz="0" w:space="0" w:color="auto" w:frame="1"/>
          <w:shd w:val="clear" w:color="auto" w:fill="FFFFFF"/>
        </w:rPr>
        <w:t>:</w:t>
      </w:r>
      <w:r w:rsidR="00EE5D31">
        <w:rPr>
          <w:rStyle w:val="Strong"/>
          <w:b w:val="0"/>
          <w:color w:val="000000" w:themeColor="text1"/>
          <w:bdr w:val="none" w:sz="0" w:space="0" w:color="auto" w:frame="1"/>
          <w:shd w:val="clear" w:color="auto" w:fill="FFFFFF"/>
        </w:rPr>
        <w:tab/>
        <w:t>General Purpose Input/Output</w:t>
      </w:r>
    </w:p>
    <w:p w14:paraId="610C6C59" w14:textId="6305DA0C" w:rsidR="00BE71CC" w:rsidRDefault="00BE71CC" w:rsidP="00BE71CC">
      <w:pPr>
        <w:spacing w:line="360" w:lineRule="auto"/>
        <w:jc w:val="left"/>
        <w:rPr>
          <w:rFonts w:eastAsia="Cambria"/>
          <w:color w:val="000000" w:themeColor="text1"/>
        </w:rPr>
      </w:pPr>
      <w:r>
        <w:rPr>
          <w:rFonts w:eastAsia="Cambria"/>
          <w:color w:val="000000" w:themeColor="text1"/>
        </w:rPr>
        <w:t>HTML:</w:t>
      </w:r>
      <w:r>
        <w:rPr>
          <w:rFonts w:eastAsia="Cambria"/>
          <w:color w:val="000000" w:themeColor="text1"/>
        </w:rPr>
        <w:tab/>
        <w:t>Hypertext Markup Language</w:t>
      </w:r>
    </w:p>
    <w:p w14:paraId="34A587BF" w14:textId="4D8A54EE" w:rsidR="00BE71CC" w:rsidRDefault="00BE71CC" w:rsidP="00BE71CC">
      <w:pPr>
        <w:spacing w:line="360" w:lineRule="auto"/>
        <w:jc w:val="left"/>
        <w:rPr>
          <w:rFonts w:eastAsia="Cambria"/>
          <w:color w:val="000000" w:themeColor="text1"/>
        </w:rPr>
      </w:pPr>
      <w:r>
        <w:rPr>
          <w:rFonts w:eastAsia="Cambria"/>
          <w:color w:val="000000" w:themeColor="text1"/>
        </w:rPr>
        <w:t>CSS:</w:t>
      </w:r>
      <w:r>
        <w:rPr>
          <w:rFonts w:eastAsia="Cambria"/>
          <w:color w:val="000000" w:themeColor="text1"/>
        </w:rPr>
        <w:tab/>
        <w:t>Cascading Style Sheet</w:t>
      </w:r>
    </w:p>
    <w:p w14:paraId="4D557610" w14:textId="474F8AC8" w:rsidR="00BE71CC" w:rsidRDefault="00BE71CC" w:rsidP="00BE71CC">
      <w:pPr>
        <w:spacing w:line="360" w:lineRule="auto"/>
        <w:jc w:val="left"/>
        <w:rPr>
          <w:rFonts w:eastAsia="Cambria"/>
          <w:color w:val="000000" w:themeColor="text1"/>
        </w:rPr>
      </w:pPr>
      <w:r>
        <w:rPr>
          <w:rFonts w:eastAsia="Cambria"/>
          <w:color w:val="000000" w:themeColor="text1"/>
        </w:rPr>
        <w:t>XHTML:</w:t>
      </w:r>
      <w:r w:rsidR="00EE5D31">
        <w:rPr>
          <w:rFonts w:eastAsia="Cambria"/>
          <w:color w:val="000000" w:themeColor="text1"/>
        </w:rPr>
        <w:tab/>
        <w:t>Extensible Hypertext Markup Language</w:t>
      </w:r>
    </w:p>
    <w:p w14:paraId="629F2F2F" w14:textId="55AE7604" w:rsidR="00BE71CC" w:rsidRDefault="00BE71CC" w:rsidP="00BE71CC">
      <w:pPr>
        <w:spacing w:line="360" w:lineRule="auto"/>
        <w:jc w:val="left"/>
        <w:rPr>
          <w:rFonts w:eastAsia="Cambria"/>
          <w:color w:val="000000" w:themeColor="text1"/>
        </w:rPr>
      </w:pPr>
      <w:r>
        <w:rPr>
          <w:rFonts w:eastAsia="Cambria"/>
          <w:color w:val="000000" w:themeColor="text1"/>
        </w:rPr>
        <w:t>RF:</w:t>
      </w:r>
      <w:r>
        <w:rPr>
          <w:rFonts w:eastAsia="Cambria"/>
          <w:color w:val="000000" w:themeColor="text1"/>
        </w:rPr>
        <w:tab/>
        <w:t>Radio Frequency</w:t>
      </w:r>
    </w:p>
    <w:p w14:paraId="0FE20315" w14:textId="20F24D8C" w:rsidR="00BE71CC" w:rsidRDefault="00BE71CC" w:rsidP="00BE71CC">
      <w:pPr>
        <w:spacing w:line="360" w:lineRule="auto"/>
        <w:jc w:val="left"/>
        <w:rPr>
          <w:rFonts w:eastAsia="Cambria"/>
          <w:color w:val="000000" w:themeColor="text1"/>
        </w:rPr>
      </w:pPr>
      <w:r>
        <w:rPr>
          <w:rFonts w:eastAsia="Cambria"/>
          <w:color w:val="000000" w:themeColor="text1"/>
        </w:rPr>
        <w:t xml:space="preserve">DC: </w:t>
      </w:r>
      <w:r>
        <w:rPr>
          <w:rFonts w:eastAsia="Cambria"/>
          <w:color w:val="000000" w:themeColor="text1"/>
        </w:rPr>
        <w:tab/>
        <w:t>Direct Current</w:t>
      </w:r>
    </w:p>
    <w:p w14:paraId="6C9CEA68" w14:textId="33E8935F" w:rsidR="00BE71CC" w:rsidRDefault="00BE71CC" w:rsidP="00BE71CC">
      <w:pPr>
        <w:spacing w:line="360" w:lineRule="auto"/>
        <w:jc w:val="left"/>
        <w:rPr>
          <w:rFonts w:eastAsia="Cambria"/>
          <w:color w:val="000000" w:themeColor="text1"/>
        </w:rPr>
      </w:pPr>
      <w:r>
        <w:rPr>
          <w:rFonts w:eastAsia="Cambria"/>
          <w:color w:val="000000" w:themeColor="text1"/>
        </w:rPr>
        <w:t>IC:</w:t>
      </w:r>
      <w:r w:rsidR="00EE5D31">
        <w:rPr>
          <w:rFonts w:eastAsia="Cambria"/>
          <w:color w:val="000000" w:themeColor="text1"/>
        </w:rPr>
        <w:tab/>
        <w:t>Integrated Circuit</w:t>
      </w:r>
    </w:p>
    <w:p w14:paraId="5AD9974F" w14:textId="779D87C4" w:rsidR="00BE71CC" w:rsidRPr="003A2157" w:rsidRDefault="00BE71CC" w:rsidP="00BE71CC">
      <w:pPr>
        <w:spacing w:line="360" w:lineRule="auto"/>
        <w:jc w:val="left"/>
        <w:rPr>
          <w:rFonts w:eastAsia="Cambria"/>
          <w:color w:val="000000" w:themeColor="text1"/>
        </w:rPr>
      </w:pPr>
      <w:r>
        <w:rPr>
          <w:rFonts w:eastAsia="Cambria"/>
          <w:color w:val="000000" w:themeColor="text1"/>
        </w:rPr>
        <w:t>CAD:</w:t>
      </w:r>
      <w:r>
        <w:rPr>
          <w:rFonts w:eastAsia="Cambria"/>
          <w:color w:val="000000" w:themeColor="text1"/>
        </w:rPr>
        <w:tab/>
        <w:t>Computer Aided Design</w:t>
      </w:r>
      <w:r w:rsidR="00EE5D31">
        <w:rPr>
          <w:rFonts w:eastAsia="Cambria"/>
          <w:color w:val="000000" w:themeColor="text1"/>
        </w:rPr>
        <w:t xml:space="preserve"> </w:t>
      </w:r>
    </w:p>
    <w:p w14:paraId="0E795DB4" w14:textId="77777777" w:rsidR="00BE71CC" w:rsidRPr="00BE71CC" w:rsidRDefault="00BE71CC" w:rsidP="00BE71CC">
      <w:pPr>
        <w:spacing w:line="360" w:lineRule="auto"/>
        <w:jc w:val="left"/>
        <w:rPr>
          <w:rStyle w:val="Strong"/>
          <w:b w:val="0"/>
          <w:color w:val="000000" w:themeColor="text1"/>
          <w:bdr w:val="none" w:sz="0" w:space="0" w:color="auto" w:frame="1"/>
          <w:shd w:val="clear" w:color="auto" w:fill="FFFFFF"/>
        </w:rPr>
      </w:pPr>
    </w:p>
    <w:p w14:paraId="5821B715" w14:textId="77777777" w:rsidR="00BE71CC" w:rsidRPr="00BE71CC" w:rsidRDefault="00BE71CC" w:rsidP="00BE71CC">
      <w:pPr>
        <w:jc w:val="left"/>
      </w:pPr>
    </w:p>
    <w:p w14:paraId="11577204" w14:textId="77777777" w:rsidR="005F5808" w:rsidRPr="00BE71CC" w:rsidRDefault="005F5808" w:rsidP="00BE71CC">
      <w:pPr>
        <w:jc w:val="left"/>
      </w:pPr>
    </w:p>
    <w:p w14:paraId="5F44642F" w14:textId="0EF61384" w:rsidR="007C03EF" w:rsidRPr="00BE71CC" w:rsidRDefault="007C03EF" w:rsidP="00BE71CC">
      <w:pPr>
        <w:jc w:val="left"/>
        <w:sectPr w:rsidR="007C03EF" w:rsidRPr="00BE71CC" w:rsidSect="00A6582C">
          <w:footerReference w:type="default" r:id="rId10"/>
          <w:footerReference w:type="first" r:id="rId11"/>
          <w:type w:val="continuous"/>
          <w:pgSz w:w="12240" w:h="15840"/>
          <w:pgMar w:top="1440" w:right="1440" w:bottom="1440" w:left="1440" w:header="720" w:footer="720" w:gutter="0"/>
          <w:pgNumType w:fmt="lowerRoman" w:start="1"/>
          <w:cols w:space="720"/>
          <w:titlePg/>
          <w:docGrid w:linePitch="360"/>
        </w:sectPr>
      </w:pPr>
    </w:p>
    <w:p w14:paraId="3B45AAD9" w14:textId="6CCAD5D6" w:rsidR="005A3F1F" w:rsidRPr="005A3F1F" w:rsidRDefault="00645D20" w:rsidP="00843DD3">
      <w:pPr>
        <w:pStyle w:val="Heading1"/>
        <w:spacing w:after="240"/>
      </w:pPr>
      <w:bookmarkStart w:id="31" w:name="_Toc3237986"/>
      <w:bookmarkStart w:id="32" w:name="_Toc3238816"/>
      <w:bookmarkStart w:id="33" w:name="_Toc81159125"/>
      <w:r w:rsidRPr="00882774">
        <w:lastRenderedPageBreak/>
        <w:t>CHAPTER ONE</w:t>
      </w:r>
      <w:bookmarkEnd w:id="31"/>
      <w:bookmarkEnd w:id="32"/>
      <w:bookmarkEnd w:id="33"/>
    </w:p>
    <w:p w14:paraId="0B4679A2" w14:textId="073B7A7F" w:rsidR="00843DD3" w:rsidRPr="005A4120" w:rsidRDefault="002C4067" w:rsidP="00843DD3">
      <w:pPr>
        <w:pStyle w:val="Heading1"/>
        <w:spacing w:after="240"/>
      </w:pPr>
      <w:bookmarkStart w:id="34" w:name="_Toc81159126"/>
      <w:r>
        <w:t>INT</w:t>
      </w:r>
      <w:r w:rsidR="007D4FE3">
        <w:t>R</w:t>
      </w:r>
      <w:r>
        <w:t>ODUCTION</w:t>
      </w:r>
      <w:bookmarkEnd w:id="34"/>
    </w:p>
    <w:p w14:paraId="0CEB3785" w14:textId="176664DC" w:rsidR="00173989" w:rsidRDefault="0079704F" w:rsidP="00843DD3">
      <w:pPr>
        <w:pStyle w:val="Heading2"/>
        <w:spacing w:after="240"/>
      </w:pPr>
      <w:bookmarkStart w:id="35" w:name="_Toc81159127"/>
      <w:r w:rsidRPr="00173989">
        <w:t xml:space="preserve">Background </w:t>
      </w:r>
      <w:r>
        <w:t>o</w:t>
      </w:r>
      <w:r w:rsidRPr="00173989">
        <w:t>f Study</w:t>
      </w:r>
      <w:bookmarkEnd w:id="35"/>
    </w:p>
    <w:p w14:paraId="75725211" w14:textId="1F50008D" w:rsidR="00A80753" w:rsidRPr="00A80753" w:rsidRDefault="00A80753" w:rsidP="00A80753">
      <w:pPr>
        <w:jc w:val="both"/>
      </w:pPr>
      <w:r>
        <w:t xml:space="preserve">Healthcare is one of the global challenges for humanity. According to the constitutions of the World Health Organization (WHO) the highest attainable standard of health is a fundamental right for an individual. To keep individuals healthy, an effective and readily accessible modern healthcare system is a prerequisite. A modernized healthcare system should provide better healthcare services to people at any time and from anywhere in an economic and patient friendly manner. According to Shivleela and Dr. Sanjay (2018) in traditional method, doctors play an important role in health check-up because this process requires a lot of time for registration, appointment, and check-up and then reports are generated later. Due to this lengthy working process people tend to ignore the </w:t>
      </w:r>
      <w:r w:rsidR="00FE61C4">
        <w:t>check-ups</w:t>
      </w:r>
      <w:r>
        <w:t xml:space="preserve"> or postpone it. According to Sathya, Madhan and Jayanthi (2018), the increased rate of medically challenged people has made remote healthcare become a part of our life.</w:t>
      </w:r>
    </w:p>
    <w:p w14:paraId="1A4754EA" w14:textId="55834194" w:rsidR="00777CC2" w:rsidRPr="00C86286" w:rsidRDefault="008B7D1F" w:rsidP="00F62DDF">
      <w:pPr>
        <w:jc w:val="both"/>
        <w:rPr>
          <w:shd w:val="clear" w:color="auto" w:fill="FFFFFF"/>
        </w:rPr>
      </w:pPr>
      <w:bookmarkStart w:id="36" w:name="ft1"/>
      <w:r>
        <w:t xml:space="preserve">According to Naveen and Hardeep (2011), Coma is sometimes called persistent vegetative state and is a profound or deep state of unconsciousness, </w:t>
      </w:r>
      <w:r w:rsidR="003B2599">
        <w:rPr>
          <w:shd w:val="clear" w:color="auto" w:fill="FFFFFF"/>
        </w:rPr>
        <w:t>in whi</w:t>
      </w:r>
      <w:r w:rsidR="008B29CA">
        <w:rPr>
          <w:shd w:val="clear" w:color="auto" w:fill="FFFFFF"/>
        </w:rPr>
        <w:t xml:space="preserve">ch a person cannot be awakened; </w:t>
      </w:r>
      <w:r w:rsidR="003B2599">
        <w:rPr>
          <w:shd w:val="clear" w:color="auto" w:fill="FFFFFF"/>
        </w:rPr>
        <w:t xml:space="preserve">fails to respond normally </w:t>
      </w:r>
      <w:r w:rsidR="008B29CA">
        <w:rPr>
          <w:shd w:val="clear" w:color="auto" w:fill="FFFFFF"/>
        </w:rPr>
        <w:t>to painful</w:t>
      </w:r>
      <w:r w:rsidR="003B2599">
        <w:rPr>
          <w:shd w:val="clear" w:color="auto" w:fill="FFFFFF"/>
        </w:rPr>
        <w:t xml:space="preserve"> stimuli, light, sound, lacks a normal wake-sleep cycle and does not initiate voluntary actions. </w:t>
      </w:r>
      <w:bookmarkEnd w:id="36"/>
      <w:r w:rsidR="00777CC2" w:rsidRPr="00E75A72">
        <w:t>Coma is different from sleep because the person is unable to wake up.</w:t>
      </w:r>
      <w:r w:rsidR="00777CC2">
        <w:t xml:space="preserve"> </w:t>
      </w:r>
      <w:r w:rsidR="00777CC2" w:rsidRPr="00E75A72">
        <w:t>It is</w:t>
      </w:r>
      <w:r w:rsidR="00777CC2">
        <w:t xml:space="preserve"> also</w:t>
      </w:r>
      <w:r w:rsidR="00777CC2" w:rsidRPr="00E75A72">
        <w:t xml:space="preserve"> not the same as brain death</w:t>
      </w:r>
      <w:r w:rsidR="00777CC2">
        <w:t xml:space="preserve"> because the</w:t>
      </w:r>
      <w:r w:rsidR="00777CC2" w:rsidRPr="00E75A72">
        <w:t xml:space="preserve"> person is alive, but they cannot respond in the normal way to their environment.</w:t>
      </w:r>
    </w:p>
    <w:p w14:paraId="2C045E15" w14:textId="3A6AF374" w:rsidR="003B2599" w:rsidRDefault="003B2599" w:rsidP="00F62DDF">
      <w:pPr>
        <w:jc w:val="both"/>
      </w:pPr>
      <w:r>
        <w:rPr>
          <w:shd w:val="clear" w:color="auto" w:fill="FFFFFF"/>
        </w:rPr>
        <w:t xml:space="preserve">There are numerous causes of medical coma. Some of them are focal processes, in which there are localised abnormalities that exist only in one part of the brain. Focal processes include </w:t>
      </w:r>
      <w:r>
        <w:rPr>
          <w:shd w:val="clear" w:color="auto" w:fill="FFFFFF"/>
        </w:rPr>
        <w:lastRenderedPageBreak/>
        <w:t xml:space="preserve">haemorrhagic strokes, ischaemic strokes, brain tumour and infections in the brain. </w:t>
      </w:r>
      <w:r>
        <w:t>Other causes</w:t>
      </w:r>
      <w:r w:rsidRPr="00E75A72">
        <w:t xml:space="preserve"> </w:t>
      </w:r>
      <w:r>
        <w:t>are</w:t>
      </w:r>
      <w:r w:rsidR="00F62DDF">
        <w:t xml:space="preserve"> traumatic head injury, </w:t>
      </w:r>
      <w:r w:rsidRPr="00E75A72">
        <w:t>drug or alcohol intoxication, or even an underlying illness, s</w:t>
      </w:r>
      <w:r w:rsidR="007F4E67">
        <w:t xml:space="preserve">uch as diabetes or an infection </w:t>
      </w:r>
      <w:r w:rsidR="003D6825">
        <w:fldChar w:fldCharType="begin" w:fldLock="1"/>
      </w:r>
      <w:r w:rsidR="006B7919">
        <w:instrText>ADDIN CSL_CITATION {"citationItems":[{"id":"ITEM-1","itemData":{"abstract":"The need for short-term chemical exposure limits for a variety of\\napplications led to development of Emergency Response Planning Guidelines\\n(ERPGs) and Acute Exposure Guidance Levels (AEGLs). Relatively few\\nERPGs orAEGLs have been published so far and many chemicals in current\\nor past use in the DOE complex have none. This led to development\\nof default Temporary Emergency Exposure Limits (TEELs). A hierarchy\\nof existing concentration limits was developed for TEELs at each\\nERPG level. Methodology was later developed to use acute toxicity\\ndata for TEELs for chemicals with no concentration limits. This enables\\nTEELs to be developed for many more chemicals. The TEEL-derivation\\nmethodology is completely automated in an Excel workbook after manual\\nentry of the selected exposure limit and/or toxicity data into the\\n\"Input \" worksheet for each chemical. Several significant changes\\nto the published TEEL-derivation methodology have been made recently.\\nThese will be discussed, and include the following: Compound to element\\nmolecular weight adjustments: Many hierarchy concentration limits\\n(e.g.,., Permissible Exposure Levels (PELs), Threshold Limit Values\\n(TLVs) and Immediately Dangerous to Life and Health (IDLHs))for compounds\\nare listed \"... asXy\", (e.g., Antimony and compounds, as Sb, Silver,\\nsoluble compounds, as Ag). For these, concentration limits are now\\nmultiplied by the compound to element ratio. Toxicity-based to concentration-limit\\nbased ratio adjustments: TEEL-2 values are based on PEL, TLV, or\\nREL ceiling values, or on 5 x Threshold Limit Values-Time Weighted\\nAverage (TLV-TWA), in order of availability. Concentration-limit\\nhierarchy-based TEEL-2s are frequently much lower than toxicity-based\\nTEEL-2s. Adjustments are made for large differences between hierarchy-\\nand toxicity-based TEEL-2s. Route Adjustment Factors (RAFs) are estimates\\nbased on scientific judgment. The existing TEEL-derivation methodology\\nwas applied to all available acute toxicity data (i.e., for different\\nroutes of administration) for 90 chemicals for which ERPGs had been\\npublished at the time. Rat oral 50% Lethal Dose (LD&lt;inf&gt;50&lt;/inf&gt;)\\ndata were used as the basis for comparison because of the relative\\nabundance of such data, resulting in some RAFs changes. Simple asphyxiants\\nare now assigned TEELs based upon oxygen concentration effects: TEEL-0\\n= 60,000ppm, an O &lt;inf&gt;2&lt;/inf&gt; concentration of about 19.5; TEEL-1\\n= 145, 000 ppm, an O &lt;inf&gt;2&lt;/inf&gt; concent…","author":[{"dropping-particle":"","family":"Edith O, Kayode-Iyasere, Austine O, Obasohan","given":"Francis E. Odiase","non-dropping-particle":"","parse-names":false,"suffix":""}],"container-title":"Port Harcourt Med J","id":"ITEM-1","issue":"3","issued":{"date-parts":[["2018"]]},"page":"170-174","title":"Medical coma in a secondary health centre in Benin City, Nigeria: A 3-year review","type":"article","volume":"11"},"uris":["http://www.mendeley.com/documents/?uuid=751ba37d-c003-49f6-bba7-b343bc903328"]}],"mendeley":{"formattedCitation":"(Edith O, Kayode-Iyasere, Austine O, Obasohan, 2018)","plainTextFormattedCitation":"(Edith O, Kayode-Iyasere, Austine O, Obasohan, 2018)","previouslyFormattedCitation":"(Edith O, Kayode-Iyasere, Austine O, Obasohan, 2018)"},"properties":{"noteIndex":0},"schema":"https://github.com/citation-style-language/schema/raw/master/csl-citation.json"}</w:instrText>
      </w:r>
      <w:r w:rsidR="003D6825">
        <w:fldChar w:fldCharType="separate"/>
      </w:r>
      <w:r w:rsidR="003D6825" w:rsidRPr="00617A67">
        <w:rPr>
          <w:noProof/>
        </w:rPr>
        <w:t>(Edith O, Kayode-Iyasere, Austine O, Obasohan, 2018)</w:t>
      </w:r>
      <w:r w:rsidR="003D6825">
        <w:fldChar w:fldCharType="end"/>
      </w:r>
      <w:r w:rsidR="003D6825">
        <w:t>.</w:t>
      </w:r>
    </w:p>
    <w:p w14:paraId="1D6C73AA" w14:textId="09152ECF" w:rsidR="006F41E1" w:rsidRPr="006F41E1" w:rsidRDefault="006F41E1" w:rsidP="006F41E1">
      <w:pPr>
        <w:jc w:val="both"/>
        <w:rPr>
          <w:lang w:val="en-US" w:eastAsia="en-US"/>
        </w:rPr>
      </w:pPr>
      <w:r w:rsidRPr="006F41E1">
        <w:t>During a coma, a person cannot communicate, so diagnos</w:t>
      </w:r>
      <w:r>
        <w:t xml:space="preserve">is is </w:t>
      </w:r>
      <w:r w:rsidR="008C4A59">
        <w:t xml:space="preserve">through the outward signs which </w:t>
      </w:r>
      <w:r>
        <w:t xml:space="preserve">include but not limited to </w:t>
      </w:r>
      <w:r w:rsidRPr="006F41E1">
        <w:t>closed eyes</w:t>
      </w:r>
      <w:r>
        <w:rPr>
          <w:lang w:val="en-US" w:eastAsia="en-US"/>
        </w:rPr>
        <w:t xml:space="preserve">, </w:t>
      </w:r>
      <w:r w:rsidRPr="006F41E1">
        <w:t xml:space="preserve">limbs that do </w:t>
      </w:r>
      <w:r>
        <w:t>not respond or voluntarily move</w:t>
      </w:r>
      <w:r w:rsidRPr="006F41E1">
        <w:t xml:space="preserve"> except for reflex movements</w:t>
      </w:r>
      <w:r>
        <w:rPr>
          <w:lang w:val="en-US" w:eastAsia="en-US"/>
        </w:rPr>
        <w:t xml:space="preserve">, </w:t>
      </w:r>
      <w:r w:rsidRPr="006F41E1">
        <w:t>lack</w:t>
      </w:r>
      <w:r>
        <w:t xml:space="preserve"> of response to painful stimuli</w:t>
      </w:r>
      <w:r w:rsidRPr="006F41E1">
        <w:t xml:space="preserve"> except for reflex movements</w:t>
      </w:r>
      <w:r>
        <w:t>.</w:t>
      </w:r>
      <w:r>
        <w:rPr>
          <w:lang w:val="en-US" w:eastAsia="en-US"/>
        </w:rPr>
        <w:t xml:space="preserve"> </w:t>
      </w:r>
      <w:r w:rsidRPr="006F41E1">
        <w:t>How long these will take to develop, and how long they will continue, depend on the underlying cause.</w:t>
      </w:r>
    </w:p>
    <w:p w14:paraId="1D0B1850" w14:textId="008F1C9F" w:rsidR="006F41E1" w:rsidRPr="006F41E1" w:rsidRDefault="006F41E1" w:rsidP="006F41E1">
      <w:pPr>
        <w:jc w:val="both"/>
      </w:pPr>
      <w:r w:rsidRPr="006F41E1">
        <w:t>Before entering a coma, a person with worsening hypoglycaemia (low blood sugar), or hypercapnia (higher blood CO2 levels), for example, will first experience mild agitation. Without treatment, their ability to think clearly will gradually decrease. Finally, they will lose consciousness.</w:t>
      </w:r>
      <w:r>
        <w:t xml:space="preserve"> </w:t>
      </w:r>
      <w:r w:rsidRPr="006F41E1">
        <w:t xml:space="preserve">If a coma results from a severe injury to the brain or a subarachnoid </w:t>
      </w:r>
      <w:r w:rsidR="00332B9C" w:rsidRPr="006F41E1">
        <w:t>haemorrhage</w:t>
      </w:r>
      <w:r w:rsidRPr="006F41E1">
        <w:t>, symptoms may appear suddenly.</w:t>
      </w:r>
    </w:p>
    <w:p w14:paraId="49CAADFB" w14:textId="77777777" w:rsidR="0090246C" w:rsidRDefault="003F35B6" w:rsidP="00F81D87">
      <w:pPr>
        <w:tabs>
          <w:tab w:val="clear" w:pos="1830"/>
          <w:tab w:val="clear" w:pos="4095"/>
        </w:tabs>
        <w:jc w:val="both"/>
      </w:pPr>
      <w:r>
        <w:t xml:space="preserve">Glasgow coma scale (GCS) is the device that is used to test the severity of coma. Based on the GCS reading, a coma is classified into two phases </w:t>
      </w:r>
      <w:r w:rsidR="00B110B2">
        <w:t>namely;</w:t>
      </w:r>
      <w:r>
        <w:t xml:space="preserve"> Persistent vegetative state</w:t>
      </w:r>
      <w:r w:rsidR="00B110B2">
        <w:t xml:space="preserve"> (VS)</w:t>
      </w:r>
      <w:r>
        <w:t xml:space="preserve"> and minimally conscious state</w:t>
      </w:r>
      <w:r w:rsidR="00B110B2">
        <w:t xml:space="preserve"> (MCS)</w:t>
      </w:r>
      <w:r>
        <w:t xml:space="preserve">. </w:t>
      </w:r>
    </w:p>
    <w:p w14:paraId="20C4FDDA" w14:textId="75DCFF1F" w:rsidR="0090246C" w:rsidRDefault="0090246C" w:rsidP="006C3C17">
      <w:pPr>
        <w:jc w:val="both"/>
      </w:pPr>
      <w:r>
        <w:rPr>
          <w:shd w:val="clear" w:color="auto" w:fill="FFFFFF"/>
        </w:rPr>
        <w:t> In a retrospective review of the medical records of all comatose adult patient</w:t>
      </w:r>
      <w:r w:rsidR="00D542D4">
        <w:rPr>
          <w:shd w:val="clear" w:color="auto" w:fill="FFFFFF"/>
        </w:rPr>
        <w:t>s, admitted between January 2014</w:t>
      </w:r>
      <w:r>
        <w:rPr>
          <w:shd w:val="clear" w:color="auto" w:fill="FFFFFF"/>
        </w:rPr>
        <w:t xml:space="preserve"> and December 2016 at the Central Hospital Benin</w:t>
      </w:r>
      <w:r w:rsidR="006C3C17">
        <w:rPr>
          <w:shd w:val="clear" w:color="auto" w:fill="FFFFFF"/>
        </w:rPr>
        <w:t xml:space="preserve">, </w:t>
      </w:r>
      <w:r w:rsidR="006C3C17">
        <w:t>n</w:t>
      </w:r>
      <w:r w:rsidR="006C3C17" w:rsidRPr="006C3C17">
        <w:t>inety patients presented in coma within the 3-year period under</w:t>
      </w:r>
      <w:r w:rsidR="00297FC4">
        <w:t xml:space="preserve"> review and</w:t>
      </w:r>
      <w:r w:rsidR="006C3C17" w:rsidRPr="006C3C17">
        <w:t xml:space="preserve"> this constituted 1.7% of all medical admissions. There were 49 (54.4%) males and 41 (45.6%) females with a mean age of 64.6 ±17.0 years. The Glasgow coma score ranged from 3 – 8. The commonest cause of coma was stroke (57.9%), followed by metabolic and toxic causes (23.3%) and central nervous system infections (11.1%). The main presenting complains were sudden collapse (85.6%) and fever (31.6%). The most predisposing co-morbid conditions were hypertension (71.1%) and diabetes mellitus (24.4%).</w:t>
      </w:r>
    </w:p>
    <w:p w14:paraId="0CB172CD" w14:textId="20136993" w:rsidR="008C4A59" w:rsidRDefault="00297FC4" w:rsidP="008C4A59">
      <w:pPr>
        <w:jc w:val="both"/>
      </w:pPr>
      <w:r>
        <w:rPr>
          <w:shd w:val="clear" w:color="auto" w:fill="FFFFFF"/>
        </w:rPr>
        <w:lastRenderedPageBreak/>
        <w:t xml:space="preserve">Coma is a common cause of admission in the emergency unit, medical wards and intensive care unit. It accounts for significant morbidity and </w:t>
      </w:r>
      <w:r w:rsidR="008C4A59">
        <w:rPr>
          <w:shd w:val="clear" w:color="auto" w:fill="FFFFFF"/>
        </w:rPr>
        <w:t xml:space="preserve">mortality </w:t>
      </w:r>
      <w:r w:rsidR="003D6825">
        <w:fldChar w:fldCharType="begin" w:fldLock="1"/>
      </w:r>
      <w:r w:rsidR="006B7919">
        <w:instrText>ADDIN CSL_CITATION {"citationItems":[{"id":"ITEM-1","itemData":{"abstract":"The need for short-term chemical exposure limits for a variety of\\napplications led to development of Emergency Response Planning Guidelines\\n(ERPGs) and Acute Exposure Guidance Levels (AEGLs). Relatively few\\nERPGs orAEGLs have been published so far and many chemicals in current\\nor past use in the DOE complex have none. This led to development\\nof default Temporary Emergency Exposure Limits (TEELs). A hierarchy\\nof existing concentration limits was developed for TEELs at each\\nERPG level. Methodology was later developed to use acute toxicity\\ndata for TEELs for chemicals with no concentration limits. This enables\\nTEELs to be developed for many more chemicals. The TEEL-derivation\\nmethodology is completely automated in an Excel workbook after manual\\nentry of the selected exposure limit and/or toxicity data into the\\n\"Input \" worksheet for each chemical. Several significant changes\\nto the published TEEL-derivation methodology have been made recently.\\nThese will be discussed, and include the following: Compound to element\\nmolecular weight adjustments: Many hierarchy concentration limits\\n(e.g.,., Permissible Exposure Levels (PELs), Threshold Limit Values\\n(TLVs) and Immediately Dangerous to Life and Health (IDLHs))for compounds\\nare listed \"... asXy\", (e.g., Antimony and compounds, as Sb, Silver,\\nsoluble compounds, as Ag). For these, concentration limits are now\\nmultiplied by the compound to element ratio. Toxicity-based to concentration-limit\\nbased ratio adjustments: TEEL-2 values are based on PEL, TLV, or\\nREL ceiling values, or on 5 x Threshold Limit Values-Time Weighted\\nAverage (TLV-TWA), in order of availability. Concentration-limit\\nhierarchy-based TEEL-2s are frequently much lower than toxicity-based\\nTEEL-2s. Adjustments are made for large differences between hierarchy-\\nand toxicity-based TEEL-2s. Route Adjustment Factors (RAFs) are estimates\\nbased on scientific judgment. The existing TEEL-derivation methodology\\nwas applied to all available acute toxicity data (i.e., for different\\nroutes of administration) for 90 chemicals for which ERPGs had been\\npublished at the time. Rat oral 50% Lethal Dose (LD&lt;inf&gt;50&lt;/inf&gt;)\\ndata were used as the basis for comparison because of the relative\\nabundance of such data, resulting in some RAFs changes. Simple asphyxiants\\nare now assigned TEELs based upon oxygen concentration effects: TEEL-0\\n= 60,000ppm, an O &lt;inf&gt;2&lt;/inf&gt; concentration of about 19.5; TEEL-1\\n= 145, 000 ppm, an O &lt;inf&gt;2&lt;/inf&gt; concent…","author":[{"dropping-particle":"","family":"Edith O, Kayode-Iyasere, Austine O, Obasohan","given":"Francis E. Odiase","non-dropping-particle":"","parse-names":false,"suffix":""}],"container-title":"Port Harcourt Med J","id":"ITEM-1","issue":"3","issued":{"date-parts":[["2018"]]},"page":"170-174","title":"Medical coma in a secondary health centre in Benin City, Nigeria: A 3-year review","type":"article","volume":"11"},"uris":["http://www.mendeley.com/documents/?uuid=751ba37d-c003-49f6-bba7-b343bc903328"]}],"mendeley":{"formattedCitation":"(Edith O, Kayode-Iyasere, Austine O, Obasohan, 2018)","plainTextFormattedCitation":"(Edith O, Kayode-Iyasere, Austine O, Obasohan, 2018)","previouslyFormattedCitation":"(Edith O, Kayode-Iyasere, Austine O, Obasohan, 2018)"},"properties":{"noteIndex":0},"schema":"https://github.com/citation-style-language/schema/raw/master/csl-citation.json"}</w:instrText>
      </w:r>
      <w:r w:rsidR="003D6825">
        <w:fldChar w:fldCharType="separate"/>
      </w:r>
      <w:r w:rsidR="003D6825" w:rsidRPr="00617A67">
        <w:rPr>
          <w:noProof/>
        </w:rPr>
        <w:t>(Edith O, Kayode-Iyasere, Austine O, Obasohan, 2018)</w:t>
      </w:r>
      <w:r w:rsidR="003D6825">
        <w:fldChar w:fldCharType="end"/>
      </w:r>
      <w:r w:rsidR="003D6825">
        <w:t xml:space="preserve">. </w:t>
      </w:r>
      <w:r>
        <w:rPr>
          <w:shd w:val="clear" w:color="auto" w:fill="FFFFFF"/>
        </w:rPr>
        <w:t xml:space="preserve">Approximately 5% of the patients presenting to the Emergency Department and 1% of the admissions at the Emergency Department are due to </w:t>
      </w:r>
      <w:bookmarkStart w:id="37" w:name="ft5"/>
      <w:r w:rsidR="008C4A59">
        <w:rPr>
          <w:shd w:val="clear" w:color="auto" w:fill="FFFFFF"/>
        </w:rPr>
        <w:t>coma</w:t>
      </w:r>
      <w:bookmarkEnd w:id="37"/>
      <w:r w:rsidR="008C4A59">
        <w:rPr>
          <w:shd w:val="clear" w:color="auto" w:fill="FFFFFF"/>
        </w:rPr>
        <w:t xml:space="preserve"> </w:t>
      </w:r>
      <w:r w:rsidR="00EB4CE6">
        <w:fldChar w:fldCharType="begin" w:fldLock="1"/>
      </w:r>
      <w:r w:rsidR="006B7919">
        <w:instrText>ADDIN CSL_CITATION {"citationItems":[{"id":"ITEM-1","itemData":{"abstract":"The need for short-term chemical exposure limits for a variety of\\napplications led to development of Emergency Response Planning Guidelines\\n(ERPGs) and Acute Exposure Guidance Levels (AEGLs). Relatively few\\nERPGs orAEGLs have been published so far and many chemicals in current\\nor past use in the DOE complex have none. This led to development\\nof default Temporary Emergency Exposure Limits (TEELs). A hierarchy\\nof existing concentration limits was developed for TEELs at each\\nERPG level. Methodology was later developed to use acute toxicity\\ndata for TEELs for chemicals with no concentration limits. This enables\\nTEELs to be developed for many more chemicals. The TEEL-derivation\\nmethodology is completely automated in an Excel workbook after manual\\nentry of the selected exposure limit and/or toxicity data into the\\n\"Input \" worksheet for each chemical. Several significant changes\\nto the published TEEL-derivation methodology have been made recently.\\nThese will be discussed, and include the following: Compound to element\\nmolecular weight adjustments: Many hierarchy concentration limits\\n(e.g.,., Permissible Exposure Levels (PELs), Threshold Limit Values\\n(TLVs) and Immediately Dangerous to Life and Health (IDLHs))for compounds\\nare listed \"... asXy\", (e.g., Antimony and compounds, as Sb, Silver,\\nsoluble compounds, as Ag). For these, concentration limits are now\\nmultiplied by the compound to element ratio. Toxicity-based to concentration-limit\\nbased ratio adjustments: TEEL-2 values are based on PEL, TLV, or\\nREL ceiling values, or on 5 x Threshold Limit Values-Time Weighted\\nAverage (TLV-TWA), in order of availability. Concentration-limit\\nhierarchy-based TEEL-2s are frequently much lower than toxicity-based\\nTEEL-2s. Adjustments are made for large differences between hierarchy-\\nand toxicity-based TEEL-2s. Route Adjustment Factors (RAFs) are estimates\\nbased on scientific judgment. The existing TEEL-derivation methodology\\nwas applied to all available acute toxicity data (i.e., for different\\nroutes of administration) for 90 chemicals for which ERPGs had been\\npublished at the time. Rat oral 50% Lethal Dose (LD&lt;inf&gt;50&lt;/inf&gt;)\\ndata were used as the basis for comparison because of the relative\\nabundance of such data, resulting in some RAFs changes. Simple asphyxiants\\nare now assigned TEELs based upon oxygen concentration effects: TEEL-0\\n= 60,000ppm, an O &lt;inf&gt;2&lt;/inf&gt; concentration of about 19.5; TEEL-1\\n= 145, 000 ppm, an O &lt;inf&gt;2&lt;/inf&gt; concent…","author":[{"dropping-particle":"","family":"Edith O, Kayode-Iyasere, Austine O, Obasohan","given":"Francis E. Odiase","non-dropping-particle":"","parse-names":false,"suffix":""}],"container-title":"Port Harcourt Med J","id":"ITEM-1","issue":"3","issued":{"date-parts":[["2018"]]},"page":"170-174","title":"Medical coma in a secondary health centre in Benin City, Nigeria: A 3-year review","type":"article","volume":"11"},"uris":["http://www.mendeley.com/documents/?uuid=751ba37d-c003-49f6-bba7-b343bc903328"]}],"mendeley":{"formattedCitation":"(Edith O, Kayode-Iyasere, Austine O, Obasohan, 2018)","plainTextFormattedCitation":"(Edith O, Kayode-Iyasere, Austine O, Obasohan, 2018)","previouslyFormattedCitation":"(Edith O, Kayode-Iyasere, Austine O, Obasohan, 2018)"},"properties":{"noteIndex":0},"schema":"https://github.com/citation-style-language/schema/raw/master/csl-citation.json"}</w:instrText>
      </w:r>
      <w:r w:rsidR="00EB4CE6">
        <w:fldChar w:fldCharType="separate"/>
      </w:r>
      <w:r w:rsidR="00EB4CE6" w:rsidRPr="00617A67">
        <w:rPr>
          <w:noProof/>
        </w:rPr>
        <w:t>(Edith O, Kayode-Iyasere, Austine O, Obasohan, 2018)</w:t>
      </w:r>
      <w:r w:rsidR="00EB4CE6">
        <w:fldChar w:fldCharType="end"/>
      </w:r>
      <w:r w:rsidR="00EB4CE6">
        <w:t xml:space="preserve">. </w:t>
      </w:r>
      <w:r w:rsidR="003F35B6">
        <w:t xml:space="preserve">Most patients with severe traumatic brain injuries in developing countries are discharged to home-based care due to a lack of rehabilitation facilities and health insurance. </w:t>
      </w:r>
    </w:p>
    <w:p w14:paraId="42806A39" w14:textId="77777777" w:rsidR="002E403F" w:rsidRDefault="003F35B6" w:rsidP="008C4A59">
      <w:pPr>
        <w:jc w:val="both"/>
      </w:pPr>
      <w:r>
        <w:t xml:space="preserve">The care needed for the improvement in the health of a comatose is substantial when compared to any other in-house patients. Usually, there is a caretaker along with the coma patient to fulfil the needs required by them. But in most cases, the family opts to attend to the needs of the patients by themselves. In such cases, if there are any emergencies, the doctor is called upon for the treatment which is time- consuming and dangerous. Moreover, there is a loss of interest for the patient's family </w:t>
      </w:r>
      <w:r w:rsidR="002E403F">
        <w:t>to monitor the patient 24/7</w:t>
      </w:r>
      <w:r>
        <w:t>. Hearing from VS to MCS is rare and the caretaker or even the experts are habitually unaware of when the change will happen. Usually the comatose does not res</w:t>
      </w:r>
      <w:r w:rsidR="002E403F">
        <w:t>pond to any external stimuli</w:t>
      </w:r>
      <w:r>
        <w:t xml:space="preserve">. In such a case, the approach manner by close ones towards the comatose may either be a healthy or harmful impact on a patient's recovery. The harmful approach should be kept as minimum as possible to speed up the healing of comatose. </w:t>
      </w:r>
    </w:p>
    <w:p w14:paraId="3C2CDE50" w14:textId="5B31EF12" w:rsidR="00CC3DCE" w:rsidRPr="00D854A7" w:rsidRDefault="003F35B6" w:rsidP="00CC3DCE">
      <w:pPr>
        <w:jc w:val="both"/>
      </w:pPr>
      <w:r>
        <w:t>The proposed s</w:t>
      </w:r>
      <w:r w:rsidR="002E403F">
        <w:t xml:space="preserve">olution serves best to overcome </w:t>
      </w:r>
      <w:r>
        <w:t>the disadvantages described beforehand. Firstly, it provides complete monitoring of the vitals of the comatose i.e., temperature, heart rate,</w:t>
      </w:r>
      <w:r w:rsidR="002E403F">
        <w:t xml:space="preserve"> BP,</w:t>
      </w:r>
      <w:r>
        <w:t xml:space="preserve"> etc. These factors are monitored continuously and if it crosses the thresholds provided then a quick message is sent to the doctors into the mobile app. The doctors can read the vitals and relate the previous values of the vitals which are stored in the database</w:t>
      </w:r>
      <w:r w:rsidR="002E403F">
        <w:t xml:space="preserve">. </w:t>
      </w:r>
      <w:r w:rsidR="00CB1C1D">
        <w:t>Finally</w:t>
      </w:r>
      <w:r>
        <w:t xml:space="preserve">, the transition from the vegetative state to the minimally conscious state is caught by the eye movement (blink) </w:t>
      </w:r>
      <w:r w:rsidR="002E403F">
        <w:t xml:space="preserve">as well as </w:t>
      </w:r>
      <w:r w:rsidR="002E403F">
        <w:lastRenderedPageBreak/>
        <w:t xml:space="preserve">the movement of the fingers </w:t>
      </w:r>
      <w:r>
        <w:t>an</w:t>
      </w:r>
      <w:r w:rsidR="002E403F">
        <w:t xml:space="preserve">d is announced to the patient's </w:t>
      </w:r>
      <w:r>
        <w:t xml:space="preserve">doctor through the buzzer and notification. The time of recovery is also noted for future study reference. </w:t>
      </w:r>
    </w:p>
    <w:p w14:paraId="15BBCF56" w14:textId="462AC877" w:rsidR="00173989" w:rsidRDefault="00631081" w:rsidP="00F81D87">
      <w:pPr>
        <w:pStyle w:val="Heading2"/>
      </w:pPr>
      <w:bookmarkStart w:id="38" w:name="_Toc81159128"/>
      <w:r w:rsidRPr="00F17EDF">
        <w:t>Motivation</w:t>
      </w:r>
      <w:bookmarkEnd w:id="38"/>
      <w:r w:rsidR="008C1E49">
        <w:t xml:space="preserve"> </w:t>
      </w:r>
    </w:p>
    <w:p w14:paraId="68199CBD" w14:textId="0C79B071" w:rsidR="006D6EDA" w:rsidRPr="00796B79" w:rsidRDefault="004F3D08" w:rsidP="00796B79">
      <w:pPr>
        <w:jc w:val="both"/>
      </w:pPr>
      <w:r w:rsidRPr="00796B79">
        <w:t xml:space="preserve">With the development of </w:t>
      </w:r>
      <w:r w:rsidR="00F8567D" w:rsidRPr="00796B79">
        <w:t xml:space="preserve">the </w:t>
      </w:r>
      <w:r w:rsidRPr="00796B79">
        <w:t>world, Health monitoring system</w:t>
      </w:r>
      <w:r w:rsidR="0041724B" w:rsidRPr="00796B79">
        <w:t xml:space="preserve"> for comatose</w:t>
      </w:r>
      <w:r w:rsidRPr="00796B79">
        <w:t xml:space="preserve"> is used </w:t>
      </w:r>
      <w:r w:rsidR="00F8567D" w:rsidRPr="00796B79">
        <w:t xml:space="preserve">in </w:t>
      </w:r>
      <w:r w:rsidRPr="00796B79">
        <w:t xml:space="preserve">every field such as hospital, home care unit, sports. </w:t>
      </w:r>
    </w:p>
    <w:p w14:paraId="4EC50732" w14:textId="1FEC2A47" w:rsidR="00662E68" w:rsidRDefault="004F3D08" w:rsidP="0056150C">
      <w:pPr>
        <w:jc w:val="both"/>
      </w:pPr>
      <w:r w:rsidRPr="00796B79">
        <w:t>There are various instruments available in market to keep track on internal body changes. But there are many limits in maintenan</w:t>
      </w:r>
      <w:r w:rsidR="00F32DA3" w:rsidRPr="00796B79">
        <w:t>ce part due to their heavy cost and size of instrument</w:t>
      </w:r>
      <w:r w:rsidRPr="00796B79">
        <w:t xml:space="preserve">. Different biomedical sensors like temperature sensor, heart rate sensor, blood pressure sensor are used for monitoring the </w:t>
      </w:r>
      <w:r w:rsidR="00F32DA3" w:rsidRPr="00796B79">
        <w:t xml:space="preserve">vital </w:t>
      </w:r>
      <w:r w:rsidRPr="00796B79">
        <w:t>health condition</w:t>
      </w:r>
      <w:r w:rsidR="00F32DA3" w:rsidRPr="00796B79">
        <w:t>s</w:t>
      </w:r>
      <w:r w:rsidRPr="00796B79">
        <w:t xml:space="preserve"> which is integrated on single system on-chip</w:t>
      </w:r>
      <w:r w:rsidR="00F32DA3" w:rsidRPr="00796B79">
        <w:t xml:space="preserve"> as well as </w:t>
      </w:r>
      <w:r w:rsidR="006D6EDA" w:rsidRPr="00796B79">
        <w:t>motion detection sensors such as eye blink and flux sensor used to detect movements or changes in the physical body of the patient</w:t>
      </w:r>
      <w:r w:rsidRPr="00796B79">
        <w:t>. If any varied change takes place</w:t>
      </w:r>
      <w:r w:rsidR="007E1177" w:rsidRPr="00796B79">
        <w:t>,</w:t>
      </w:r>
      <w:r w:rsidRPr="00796B79">
        <w:t xml:space="preserve"> it is notified. This notification would help to take an appropriate action at an instance of a time. This would save patients from the future health problem. This would also help patient's concern doctor to take an appropriate action at proper time.</w:t>
      </w:r>
    </w:p>
    <w:p w14:paraId="421EAFE6" w14:textId="77777777" w:rsidR="0056150C" w:rsidRPr="0056150C" w:rsidRDefault="0056150C" w:rsidP="0056150C">
      <w:pPr>
        <w:jc w:val="both"/>
      </w:pPr>
    </w:p>
    <w:p w14:paraId="3C77C6F0" w14:textId="7A806152" w:rsidR="00173989" w:rsidRPr="00173989" w:rsidRDefault="0079704F" w:rsidP="00F81D87">
      <w:pPr>
        <w:pStyle w:val="Heading2"/>
      </w:pPr>
      <w:bookmarkStart w:id="39" w:name="_Toc81159129"/>
      <w:r w:rsidRPr="00F17EDF">
        <w:t xml:space="preserve">Aim </w:t>
      </w:r>
      <w:r>
        <w:t>o</w:t>
      </w:r>
      <w:r w:rsidRPr="00F17EDF">
        <w:t xml:space="preserve">f </w:t>
      </w:r>
      <w:r>
        <w:t>t</w:t>
      </w:r>
      <w:r w:rsidRPr="00F17EDF">
        <w:t>he Project</w:t>
      </w:r>
      <w:bookmarkEnd w:id="39"/>
    </w:p>
    <w:p w14:paraId="77D6D152" w14:textId="3958EF9B" w:rsidR="00743F30" w:rsidRPr="00C81C0C" w:rsidRDefault="00C81C0C" w:rsidP="00C81C0C">
      <w:pPr>
        <w:jc w:val="both"/>
        <w:rPr>
          <w:lang w:val="en-US"/>
        </w:rPr>
      </w:pPr>
      <w:r w:rsidRPr="00C81C0C">
        <w:rPr>
          <w:lang w:val="en-US"/>
        </w:rPr>
        <w:t xml:space="preserve">The aim of this project is to </w:t>
      </w:r>
      <w:r>
        <w:rPr>
          <w:lang w:val="en-US"/>
        </w:rPr>
        <w:t xml:space="preserve">develop an IoT based </w:t>
      </w:r>
      <w:r w:rsidRPr="00C81C0C">
        <w:rPr>
          <w:lang w:val="en-US"/>
        </w:rPr>
        <w:t xml:space="preserve">system that </w:t>
      </w:r>
      <w:r>
        <w:rPr>
          <w:lang w:val="en-US"/>
        </w:rPr>
        <w:t>continuously</w:t>
      </w:r>
      <w:r w:rsidRPr="00C81C0C">
        <w:rPr>
          <w:lang w:val="en-US"/>
        </w:rPr>
        <w:t xml:space="preserve"> monitors a comatose patient.</w:t>
      </w:r>
    </w:p>
    <w:p w14:paraId="1E17DD1E" w14:textId="10CCE663" w:rsidR="00173989" w:rsidRPr="00173989" w:rsidRDefault="001607EE" w:rsidP="00F81D87">
      <w:pPr>
        <w:pStyle w:val="Heading2"/>
      </w:pPr>
      <w:bookmarkStart w:id="40" w:name="_Toc81159130"/>
      <w:r w:rsidRPr="00F17EDF">
        <w:t xml:space="preserve">Objectives </w:t>
      </w:r>
      <w:r>
        <w:t>o</w:t>
      </w:r>
      <w:r w:rsidRPr="00F17EDF">
        <w:t xml:space="preserve">f </w:t>
      </w:r>
      <w:r>
        <w:t>t</w:t>
      </w:r>
      <w:r w:rsidRPr="00F17EDF">
        <w:t>he Project</w:t>
      </w:r>
      <w:bookmarkEnd w:id="40"/>
    </w:p>
    <w:p w14:paraId="3F8FD2BA" w14:textId="77777777" w:rsidR="00F17EDF" w:rsidRPr="00F90CD1" w:rsidRDefault="00F17EDF" w:rsidP="00F81D87">
      <w:pPr>
        <w:tabs>
          <w:tab w:val="clear" w:pos="1830"/>
          <w:tab w:val="clear" w:pos="4095"/>
        </w:tabs>
        <w:jc w:val="both"/>
      </w:pPr>
      <w:r w:rsidRPr="00F90CD1">
        <w:t>During the course of the study, the following specific objectives are expected to meet:</w:t>
      </w:r>
    </w:p>
    <w:p w14:paraId="6E37C24B" w14:textId="77777777" w:rsidR="00E53824" w:rsidRPr="008C1E49" w:rsidRDefault="00F06DAC" w:rsidP="00DB371B">
      <w:pPr>
        <w:pStyle w:val="ListParagraph"/>
        <w:numPr>
          <w:ilvl w:val="0"/>
          <w:numId w:val="3"/>
        </w:numPr>
        <w:jc w:val="both"/>
        <w:rPr>
          <w:lang w:val="en-US"/>
        </w:rPr>
      </w:pPr>
      <w:r w:rsidRPr="008C1E49">
        <w:rPr>
          <w:lang w:val="en-US"/>
        </w:rPr>
        <w:t xml:space="preserve">To build a </w:t>
      </w:r>
      <w:r w:rsidRPr="008C1E49">
        <w:rPr>
          <w:bCs/>
          <w:lang w:val="en-US"/>
        </w:rPr>
        <w:t xml:space="preserve">real-time wearable device </w:t>
      </w:r>
      <w:r w:rsidRPr="008C1E49">
        <w:rPr>
          <w:lang w:val="en-US"/>
        </w:rPr>
        <w:t xml:space="preserve">that </w:t>
      </w:r>
      <w:r w:rsidRPr="008C1E49">
        <w:rPr>
          <w:bCs/>
          <w:lang w:val="en-US"/>
        </w:rPr>
        <w:t xml:space="preserve">continually monitors the vitals </w:t>
      </w:r>
      <w:r w:rsidRPr="008C1E49">
        <w:rPr>
          <w:lang w:val="en-US"/>
        </w:rPr>
        <w:t>of a comatose patient such as body temperature, blood pressure, pulse rate etc.</w:t>
      </w:r>
    </w:p>
    <w:p w14:paraId="6C259A86" w14:textId="26581C0D" w:rsidR="00E53824" w:rsidRPr="008C1E49" w:rsidRDefault="00F06DAC" w:rsidP="00DB371B">
      <w:pPr>
        <w:pStyle w:val="ListParagraph"/>
        <w:numPr>
          <w:ilvl w:val="0"/>
          <w:numId w:val="3"/>
        </w:numPr>
        <w:jc w:val="both"/>
        <w:rPr>
          <w:lang w:val="en-US"/>
        </w:rPr>
      </w:pPr>
      <w:r w:rsidRPr="008C1E49">
        <w:rPr>
          <w:lang w:val="en-US"/>
        </w:rPr>
        <w:lastRenderedPageBreak/>
        <w:t xml:space="preserve">To build a </w:t>
      </w:r>
      <w:r w:rsidRPr="008C1E49">
        <w:rPr>
          <w:bCs/>
          <w:lang w:val="en-US"/>
        </w:rPr>
        <w:t xml:space="preserve">real-time wearable device </w:t>
      </w:r>
      <w:r w:rsidRPr="008C1E49">
        <w:rPr>
          <w:lang w:val="en-US"/>
        </w:rPr>
        <w:t xml:space="preserve">that </w:t>
      </w:r>
      <w:r w:rsidRPr="008C1E49">
        <w:rPr>
          <w:bCs/>
          <w:lang w:val="en-US"/>
        </w:rPr>
        <w:t xml:space="preserve">captures the transition states </w:t>
      </w:r>
      <w:r w:rsidRPr="008C1E49">
        <w:rPr>
          <w:lang w:val="en-US"/>
        </w:rPr>
        <w:t xml:space="preserve">of the comatose patient and immediately sends response to the </w:t>
      </w:r>
      <w:r w:rsidR="004C0B5D">
        <w:rPr>
          <w:lang w:val="en-US"/>
        </w:rPr>
        <w:t xml:space="preserve">clinician via a web/mobile app </w:t>
      </w:r>
      <w:r w:rsidRPr="008C1E49">
        <w:rPr>
          <w:lang w:val="en-US"/>
        </w:rPr>
        <w:t>and buzzer.</w:t>
      </w:r>
    </w:p>
    <w:p w14:paraId="79A5FA71" w14:textId="502B3CB1" w:rsidR="00E53824" w:rsidRPr="008C1E49" w:rsidRDefault="00F06DAC" w:rsidP="00DB371B">
      <w:pPr>
        <w:pStyle w:val="ListParagraph"/>
        <w:numPr>
          <w:ilvl w:val="0"/>
          <w:numId w:val="3"/>
        </w:numPr>
        <w:jc w:val="both"/>
        <w:rPr>
          <w:lang w:val="en-US"/>
        </w:rPr>
      </w:pPr>
      <w:r w:rsidRPr="008C1E49">
        <w:rPr>
          <w:lang w:val="en-US"/>
        </w:rPr>
        <w:t xml:space="preserve">To </w:t>
      </w:r>
      <w:r w:rsidRPr="008C1E49">
        <w:rPr>
          <w:bCs/>
          <w:lang w:val="en-US"/>
        </w:rPr>
        <w:t xml:space="preserve">unify all wireless sensors </w:t>
      </w:r>
      <w:r w:rsidRPr="008C1E49">
        <w:rPr>
          <w:lang w:val="en-US"/>
        </w:rPr>
        <w:t xml:space="preserve">connected to the wearable device to a </w:t>
      </w:r>
      <w:r w:rsidR="004C0B5D">
        <w:rPr>
          <w:bCs/>
          <w:lang w:val="en-US"/>
        </w:rPr>
        <w:t xml:space="preserve">Wi-Fi module </w:t>
      </w:r>
      <w:r w:rsidRPr="008C1E49">
        <w:rPr>
          <w:lang w:val="en-US"/>
        </w:rPr>
        <w:t xml:space="preserve">and embed with a </w:t>
      </w:r>
      <w:r w:rsidRPr="008C1E49">
        <w:rPr>
          <w:bCs/>
          <w:lang w:val="en-US"/>
        </w:rPr>
        <w:t>microcontroller board</w:t>
      </w:r>
      <w:r w:rsidRPr="008C1E49">
        <w:rPr>
          <w:lang w:val="en-US"/>
        </w:rPr>
        <w:t>.</w:t>
      </w:r>
    </w:p>
    <w:p w14:paraId="6F85B350" w14:textId="31C4B37D" w:rsidR="00E53824" w:rsidRPr="008C1E49" w:rsidRDefault="00F06DAC" w:rsidP="00DB371B">
      <w:pPr>
        <w:pStyle w:val="ListParagraph"/>
        <w:numPr>
          <w:ilvl w:val="0"/>
          <w:numId w:val="3"/>
        </w:numPr>
        <w:jc w:val="both"/>
        <w:rPr>
          <w:lang w:val="en-US"/>
        </w:rPr>
      </w:pPr>
      <w:r w:rsidRPr="008C1E49">
        <w:rPr>
          <w:lang w:val="en-US"/>
        </w:rPr>
        <w:t xml:space="preserve">To </w:t>
      </w:r>
      <w:r w:rsidRPr="008C1E49">
        <w:rPr>
          <w:bCs/>
          <w:lang w:val="en-US"/>
        </w:rPr>
        <w:t>develop a web</w:t>
      </w:r>
      <w:r w:rsidR="00376A3B">
        <w:rPr>
          <w:bCs/>
          <w:lang w:val="en-US"/>
        </w:rPr>
        <w:t>/mobile</w:t>
      </w:r>
      <w:r w:rsidRPr="008C1E49">
        <w:rPr>
          <w:bCs/>
          <w:lang w:val="en-US"/>
        </w:rPr>
        <w:t xml:space="preserve"> application interface </w:t>
      </w:r>
      <w:r w:rsidRPr="008C1E49">
        <w:rPr>
          <w:lang w:val="en-US"/>
        </w:rPr>
        <w:t>to receive and display the data from the electrical sensors connected to the wearable devices.</w:t>
      </w:r>
    </w:p>
    <w:p w14:paraId="31940DED" w14:textId="759F1BB8" w:rsidR="005069BD" w:rsidRPr="00127886" w:rsidRDefault="00F06DAC" w:rsidP="00127886">
      <w:pPr>
        <w:pStyle w:val="ListParagraph"/>
        <w:numPr>
          <w:ilvl w:val="0"/>
          <w:numId w:val="3"/>
        </w:numPr>
        <w:jc w:val="both"/>
        <w:rPr>
          <w:lang w:val="en-US"/>
        </w:rPr>
        <w:sectPr w:rsidR="005069BD" w:rsidRPr="00127886" w:rsidSect="001A3CE3">
          <w:footerReference w:type="default" r:id="rId12"/>
          <w:pgSz w:w="12240" w:h="15840"/>
          <w:pgMar w:top="1440" w:right="1440" w:bottom="1440" w:left="1440" w:header="720" w:footer="720" w:gutter="0"/>
          <w:pgNumType w:start="1"/>
          <w:cols w:space="720"/>
          <w:docGrid w:linePitch="360"/>
        </w:sectPr>
      </w:pPr>
      <w:r w:rsidRPr="008C1E49">
        <w:rPr>
          <w:lang w:val="en-US"/>
        </w:rPr>
        <w:t>To properly implement the system to provide timely warnings to the medical staffs and doctors and their service can be activated</w:t>
      </w:r>
      <w:r w:rsidR="00FE61C4">
        <w:rPr>
          <w:lang w:val="en-US"/>
        </w:rPr>
        <w:t xml:space="preserve"> in case of medical emergencies</w:t>
      </w:r>
    </w:p>
    <w:p w14:paraId="0F282D90" w14:textId="4E586E80" w:rsidR="00796B79" w:rsidRPr="00960B00" w:rsidRDefault="00796B79" w:rsidP="00F81D87">
      <w:pPr>
        <w:tabs>
          <w:tab w:val="clear" w:pos="1830"/>
          <w:tab w:val="clear" w:pos="4095"/>
        </w:tabs>
        <w:jc w:val="both"/>
      </w:pPr>
    </w:p>
    <w:p w14:paraId="14C75B11" w14:textId="321EF0AF" w:rsidR="005A4120" w:rsidRPr="005A4120" w:rsidRDefault="00D854A7" w:rsidP="00843DD3">
      <w:pPr>
        <w:pStyle w:val="Heading1"/>
        <w:spacing w:after="240"/>
      </w:pPr>
      <w:bookmarkStart w:id="41" w:name="_Toc81159131"/>
      <w:r>
        <w:t>CHAPTER TWO</w:t>
      </w:r>
      <w:bookmarkEnd w:id="41"/>
    </w:p>
    <w:p w14:paraId="529CCA4A" w14:textId="7D76FDE6" w:rsidR="007711A5" w:rsidRDefault="00D854A7" w:rsidP="004B7634">
      <w:pPr>
        <w:pStyle w:val="Heading1"/>
        <w:spacing w:after="240"/>
      </w:pPr>
      <w:bookmarkStart w:id="42" w:name="_Toc81159132"/>
      <w:r>
        <w:t>LITERATURE REVIEW</w:t>
      </w:r>
      <w:bookmarkEnd w:id="42"/>
    </w:p>
    <w:p w14:paraId="76D57E75" w14:textId="6E2CEDE1" w:rsidR="0050151D" w:rsidRDefault="00E27410" w:rsidP="00CA6AEA">
      <w:pPr>
        <w:jc w:val="both"/>
      </w:pPr>
      <w:r w:rsidRPr="00E27410">
        <w:t>Wireless sensor networks (WSN) are now being used in health care to track heart problems, breathing problems, panic reactions, and stress levels. Despite the fact that many studies focus on technical, financial, and social concerns, technological sprints must be handled in order to have a WSN that is dependable, secure, adaptable, and power-efficient.</w:t>
      </w:r>
      <w:r w:rsidR="007711A5">
        <w:t xml:space="preserve"> </w:t>
      </w:r>
      <w:r w:rsidRPr="00E27410">
        <w:t>In specialized areas, the integration of existing medical equipment with wireless networks is likely to happen shortly. Small, nonintrusive wearable sensors will make it easier to capture huge amounts of data automatically. This will minimize the number of visits to clinics and, as a result, the cost. (2019, Swaroop, Chandu, and Gorrepotu). Future study in this subject will help the whole medical community.</w:t>
      </w:r>
      <w:r w:rsidR="007711A5">
        <w:t xml:space="preserve"> Different sensors can be integrated into the wearable and at the same time gather bio-signals in an unobtrusive and non-invasive way. The emerging technology for communication in healthcare is by mobile monitoring systems. Self-management of patients was possible with a phone call and SMS. This method produced satisfactory changes in patient self-efficacy, adherence to treatment and </w:t>
      </w:r>
      <w:r>
        <w:t>behavioural</w:t>
      </w:r>
      <w:r w:rsidR="007711A5">
        <w:t xml:space="preserve"> changes. A clinically validated and flexible framework, performing real-time analysis of physiological data to monitor patient health conditions has also been developed. Data mining techniques are used for </w:t>
      </w:r>
      <w:r>
        <w:t>analysing</w:t>
      </w:r>
      <w:r w:rsidR="007711A5">
        <w:t xml:space="preserve"> the data collected by sensors. Real-time processing was performed, and alerts triggered in critical situations. In a unique approach to measure the heart rate by a non-contact and non-invasive device, a </w:t>
      </w:r>
      <w:r>
        <w:t>CCD (</w:t>
      </w:r>
      <w:r w:rsidR="007711A5">
        <w:t xml:space="preserve">charged coupled device) camera was employed in a trial of 14 Asian participants. Airstrip Technologies developed using AppPoint software platform, a new monitoring system that can be as good as smart phones and personal computers. According to Topol, acceptance of mobile phones in healthcare is possible </w:t>
      </w:r>
      <w:r w:rsidR="007711A5">
        <w:lastRenderedPageBreak/>
        <w:t xml:space="preserve">because of ever-growing use of smart phones, enhanced bandwidth with third and fourth generation (3G and 4G) mobile data networks and computing power comparable to that of a personal laptop computer. There is a competitive market of medical technology using information technology for healthcare provision. Healthcare systems are advancing for cloud adoption and artificial intelligence driven analytics for diagnosis. A system for prediction and support for aged individuals suffering from memory impairment was implemented using information from unimpaired cases. IoT research is clearly geared towards engaging cloud technologies with evolutionary computing tools to deliver urgent or monitored medical assistance. Integrating different modes of communication for health monitoring would help to overcome drawbacks in communication. BLE (Bluetooth low energy) can be exploited for short-range transmission, Wi-Fi over the Internet and SMS when the Internet is inaccessible. </w:t>
      </w:r>
      <w:r w:rsidR="0092434C">
        <w:t xml:space="preserve">(Swaroop et al. </w:t>
      </w:r>
      <w:r w:rsidR="007711A5">
        <w:t xml:space="preserve">2019). Now-a-days increasing of technologies health experts is taking the great advantage of these electronic gadgets. IoT (Internet of things) devices are highly used in medical sector. In this paper, the project is about health monitoring system especially for coma patients. In rural area because in rural area number of doctors is less than urban area. In rural area, medical equipment is not available except government hospital. So, the number of patients is higher than government hospital. Also, the equipment is expired in many cases. So, if any emergency call needed, this hardware device will immediately send the report to the doctors or intern doctors. Doctors will do their rest of works by their reports. But in present time, no remote HRV (Heart Rate Variability) analysis systems for coma patients is available to help the doctors to track down the progression of the patient's condition or critical events in rural area. IoT is nothing but an advanced concept of ICT (Information Communication Technology). Raspberry pi component is more costly than Arduino component device. Technologies are broadly expanded in web based or on line system. Now- a - </w:t>
      </w:r>
      <w:r w:rsidR="007711A5">
        <w:lastRenderedPageBreak/>
        <w:t xml:space="preserve">days collecting real time is vital. When a patient with a critical condition is discharged from the hospital, he or she needs to be checked up on a regular basis. That is why IoT based heath monitoring system is best option for rural area. The Internet of Things digitizes physical assets – sensors, devices, machines, gateways and the network. It connects people to things and things to things in real time. A typical IoT network can grow rapidly, resulting in an experimental increase in the variety, velocity and the overall volume of data. </w:t>
      </w:r>
      <w:r w:rsidR="004A02D1">
        <w:t>These data opens opportunities</w:t>
      </w:r>
      <w:r w:rsidR="007711A5">
        <w:t xml:space="preserve"> for significant value creation and revenue generation. But the real challenge for IoT environments is how to </w:t>
      </w:r>
      <w:r w:rsidR="005D2E52">
        <w:t>analyse</w:t>
      </w:r>
      <w:r w:rsidR="007711A5">
        <w:t xml:space="preserve"> the large volume of information from all sources and take action in real time. The complexity of IoT combined with the high expectations created by the Internet, Mobile, and 24x7 IT environments has made the need for new analytics approaches and technologies more urgent. Achieving desired business objectives requires the ability to act in real-time to take advantage of opportunities and address problems quickly. In the pre-IoT era, an issue in a typical supply chain scenario could be addressed in 2-3 day cycles for satisfactory results. But in IoT, time to action is in minutes, seconds, or microseconds – 30 minutes to provision electric service, 30 seconds to act on information from devices, 5 milliseconds to address a security breach. This explosion of data and the high expectations in the IoT environment means the value of data will slip away quickly. The importance of time-to-action for IoT applications can be seen in a wide array of applications and use cases. Broadly speaking, these applications can be grouped into three categories: </w:t>
      </w:r>
    </w:p>
    <w:p w14:paraId="098E8CC6" w14:textId="28F8716E" w:rsidR="0050151D" w:rsidRDefault="007711A5" w:rsidP="00DB371B">
      <w:pPr>
        <w:pStyle w:val="ListParagraph"/>
        <w:numPr>
          <w:ilvl w:val="0"/>
          <w:numId w:val="9"/>
        </w:numPr>
        <w:jc w:val="both"/>
      </w:pPr>
      <w:r>
        <w:t xml:space="preserve">Operations and </w:t>
      </w:r>
      <w:r w:rsidR="00CA6AEA">
        <w:t>fulfilment</w:t>
      </w:r>
      <w:r>
        <w:t xml:space="preserve"> are a convenient place to prove out efficiency gains.</w:t>
      </w:r>
    </w:p>
    <w:p w14:paraId="20500B0A" w14:textId="77777777" w:rsidR="0050151D" w:rsidRDefault="007711A5" w:rsidP="00DB371B">
      <w:pPr>
        <w:pStyle w:val="ListParagraph"/>
        <w:numPr>
          <w:ilvl w:val="0"/>
          <w:numId w:val="9"/>
        </w:numPr>
        <w:jc w:val="both"/>
      </w:pPr>
      <w:r>
        <w:t>Customer-focused sales and marketing applications have the potential to increase customer satisf</w:t>
      </w:r>
      <w:r w:rsidR="0050151D">
        <w:t xml:space="preserve">action and long-term growth. </w:t>
      </w:r>
    </w:p>
    <w:p w14:paraId="2FDAF197" w14:textId="39C4478A" w:rsidR="00BB5F0E" w:rsidRDefault="007711A5" w:rsidP="00DB371B">
      <w:pPr>
        <w:pStyle w:val="ListParagraph"/>
        <w:numPr>
          <w:ilvl w:val="0"/>
          <w:numId w:val="9"/>
        </w:numPr>
        <w:jc w:val="both"/>
      </w:pPr>
      <w:r>
        <w:t>Innovation in new products and services can drive new revenue and business value. There are also specific use cases within these applications:</w:t>
      </w:r>
    </w:p>
    <w:p w14:paraId="1DFA5202" w14:textId="77777777" w:rsidR="0050151D" w:rsidRDefault="007711A5" w:rsidP="00DB371B">
      <w:pPr>
        <w:pStyle w:val="ListParagraph"/>
        <w:numPr>
          <w:ilvl w:val="0"/>
          <w:numId w:val="8"/>
        </w:numPr>
        <w:jc w:val="both"/>
      </w:pPr>
      <w:r>
        <w:lastRenderedPageBreak/>
        <w:t xml:space="preserve">Predictive Maintenance </w:t>
      </w:r>
    </w:p>
    <w:p w14:paraId="13237596" w14:textId="77777777" w:rsidR="0050151D" w:rsidRDefault="0050151D" w:rsidP="00DB371B">
      <w:pPr>
        <w:pStyle w:val="ListParagraph"/>
        <w:numPr>
          <w:ilvl w:val="0"/>
          <w:numId w:val="8"/>
        </w:numPr>
        <w:jc w:val="both"/>
      </w:pPr>
      <w:r>
        <w:t>Demand/Supply Optimization.</w:t>
      </w:r>
    </w:p>
    <w:p w14:paraId="341D3AC2" w14:textId="77777777" w:rsidR="0050151D" w:rsidRDefault="007711A5" w:rsidP="00DB371B">
      <w:pPr>
        <w:pStyle w:val="ListParagraph"/>
        <w:numPr>
          <w:ilvl w:val="0"/>
          <w:numId w:val="8"/>
        </w:numPr>
        <w:jc w:val="both"/>
      </w:pPr>
      <w:r>
        <w:t xml:space="preserve">Predictive 1 to 1 Marketing </w:t>
      </w:r>
    </w:p>
    <w:p w14:paraId="3E0CE859" w14:textId="6063FC5E" w:rsidR="00BB5F0E" w:rsidRDefault="007711A5" w:rsidP="00DB371B">
      <w:pPr>
        <w:pStyle w:val="ListParagraph"/>
        <w:numPr>
          <w:ilvl w:val="0"/>
          <w:numId w:val="8"/>
        </w:numPr>
        <w:jc w:val="both"/>
      </w:pPr>
      <w:r>
        <w:t xml:space="preserve">Outage Management Addressing the critical time-to-action requirement for these use cases and applications in IoT demands an advanced analytics solution that </w:t>
      </w:r>
    </w:p>
    <w:p w14:paraId="1AF2A67E" w14:textId="77777777" w:rsidR="00CA6AEA" w:rsidRDefault="007711A5" w:rsidP="00DB371B">
      <w:pPr>
        <w:pStyle w:val="ListParagraph"/>
        <w:numPr>
          <w:ilvl w:val="0"/>
          <w:numId w:val="10"/>
        </w:numPr>
        <w:jc w:val="left"/>
      </w:pPr>
      <w:r>
        <w:t>Unifies historical, real-time streaming, predictive, and prescriptive analytics.</w:t>
      </w:r>
    </w:p>
    <w:p w14:paraId="66366EB8" w14:textId="47C1C4BC" w:rsidR="00A760DE" w:rsidRDefault="00CA6AEA" w:rsidP="00DB371B">
      <w:pPr>
        <w:pStyle w:val="ListParagraph"/>
        <w:numPr>
          <w:ilvl w:val="0"/>
          <w:numId w:val="10"/>
        </w:numPr>
        <w:jc w:val="left"/>
      </w:pPr>
      <w:r>
        <w:t>P</w:t>
      </w:r>
      <w:r w:rsidR="007711A5">
        <w:t xml:space="preserve">rovides faster analytics and smarter actions. </w:t>
      </w:r>
      <w:r w:rsidR="005D2E52">
        <w:t xml:space="preserve">(Israt, Navid, Reza, Mahbub </w:t>
      </w:r>
      <w:r w:rsidR="007711A5">
        <w:t xml:space="preserve">2018). </w:t>
      </w:r>
    </w:p>
    <w:p w14:paraId="6F33629C" w14:textId="77777777" w:rsidR="00CA6AEA" w:rsidRDefault="00CA6AEA" w:rsidP="004B7634">
      <w:pPr>
        <w:pStyle w:val="ListParagraph"/>
        <w:ind w:left="1503"/>
        <w:jc w:val="both"/>
      </w:pPr>
    </w:p>
    <w:p w14:paraId="1580163B" w14:textId="77777777" w:rsidR="001003CD" w:rsidRPr="001003CD" w:rsidRDefault="001003CD" w:rsidP="00DB371B">
      <w:pPr>
        <w:pStyle w:val="ListParagraph"/>
        <w:numPr>
          <w:ilvl w:val="0"/>
          <w:numId w:val="2"/>
        </w:numPr>
        <w:tabs>
          <w:tab w:val="clear" w:pos="1830"/>
          <w:tab w:val="clear" w:pos="4095"/>
        </w:tabs>
        <w:contextualSpacing w:val="0"/>
        <w:jc w:val="both"/>
        <w:outlineLvl w:val="1"/>
        <w:rPr>
          <w:b/>
          <w:bCs/>
          <w:vanish/>
        </w:rPr>
      </w:pPr>
      <w:bookmarkStart w:id="43" w:name="_Toc24500296"/>
      <w:bookmarkStart w:id="44" w:name="_Toc24578258"/>
      <w:bookmarkStart w:id="45" w:name="_Toc24594325"/>
      <w:bookmarkStart w:id="46" w:name="_Toc31661331"/>
      <w:bookmarkStart w:id="47" w:name="_Toc31661540"/>
      <w:bookmarkStart w:id="48" w:name="_Toc31661735"/>
      <w:bookmarkStart w:id="49" w:name="_Toc31661840"/>
      <w:bookmarkStart w:id="50" w:name="_Toc31662465"/>
      <w:bookmarkStart w:id="51" w:name="_Toc31662692"/>
      <w:bookmarkStart w:id="52" w:name="_Toc31662770"/>
      <w:bookmarkStart w:id="53" w:name="_Toc31689529"/>
      <w:bookmarkStart w:id="54" w:name="_Toc31701166"/>
      <w:bookmarkStart w:id="55" w:name="_Toc31753794"/>
      <w:bookmarkStart w:id="56" w:name="_Toc31754014"/>
      <w:bookmarkStart w:id="57" w:name="_Toc31813008"/>
      <w:bookmarkStart w:id="58" w:name="_Toc31813466"/>
      <w:bookmarkStart w:id="59" w:name="_Toc31888250"/>
      <w:bookmarkStart w:id="60" w:name="_Toc31888430"/>
      <w:bookmarkStart w:id="61" w:name="_Toc31888510"/>
      <w:bookmarkStart w:id="62" w:name="_Toc31888585"/>
      <w:bookmarkStart w:id="63" w:name="_Toc31888665"/>
      <w:bookmarkStart w:id="64" w:name="_Toc31888774"/>
      <w:bookmarkStart w:id="65" w:name="_Toc80967477"/>
      <w:bookmarkStart w:id="66" w:name="_Toc80967650"/>
      <w:bookmarkStart w:id="67" w:name="_Toc80968590"/>
      <w:bookmarkStart w:id="68" w:name="_Toc80969956"/>
      <w:bookmarkStart w:id="69" w:name="_Toc81151916"/>
      <w:bookmarkStart w:id="70" w:name="_Toc81152021"/>
      <w:bookmarkStart w:id="71" w:name="_Toc81159133"/>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015F3809" w14:textId="77777777" w:rsidR="001003CD" w:rsidRPr="001003CD" w:rsidRDefault="001003CD" w:rsidP="00DB371B">
      <w:pPr>
        <w:pStyle w:val="ListParagraph"/>
        <w:numPr>
          <w:ilvl w:val="0"/>
          <w:numId w:val="2"/>
        </w:numPr>
        <w:tabs>
          <w:tab w:val="clear" w:pos="1830"/>
          <w:tab w:val="clear" w:pos="4095"/>
        </w:tabs>
        <w:contextualSpacing w:val="0"/>
        <w:jc w:val="both"/>
        <w:outlineLvl w:val="1"/>
        <w:rPr>
          <w:b/>
          <w:bCs/>
          <w:vanish/>
        </w:rPr>
      </w:pPr>
      <w:bookmarkStart w:id="72" w:name="_Toc24500297"/>
      <w:bookmarkStart w:id="73" w:name="_Toc24578259"/>
      <w:bookmarkStart w:id="74" w:name="_Toc24594326"/>
      <w:bookmarkStart w:id="75" w:name="_Toc31661332"/>
      <w:bookmarkStart w:id="76" w:name="_Toc31661541"/>
      <w:bookmarkStart w:id="77" w:name="_Toc31661736"/>
      <w:bookmarkStart w:id="78" w:name="_Toc31661841"/>
      <w:bookmarkStart w:id="79" w:name="_Toc31662466"/>
      <w:bookmarkStart w:id="80" w:name="_Toc31662693"/>
      <w:bookmarkStart w:id="81" w:name="_Toc31662771"/>
      <w:bookmarkStart w:id="82" w:name="_Toc31689530"/>
      <w:bookmarkStart w:id="83" w:name="_Toc31701167"/>
      <w:bookmarkStart w:id="84" w:name="_Toc31753795"/>
      <w:bookmarkStart w:id="85" w:name="_Toc31754015"/>
      <w:bookmarkStart w:id="86" w:name="_Toc31813009"/>
      <w:bookmarkStart w:id="87" w:name="_Toc31813467"/>
      <w:bookmarkStart w:id="88" w:name="_Toc31888251"/>
      <w:bookmarkStart w:id="89" w:name="_Toc31888431"/>
      <w:bookmarkStart w:id="90" w:name="_Toc31888511"/>
      <w:bookmarkStart w:id="91" w:name="_Toc31888586"/>
      <w:bookmarkStart w:id="92" w:name="_Toc31888666"/>
      <w:bookmarkStart w:id="93" w:name="_Toc31888775"/>
      <w:bookmarkStart w:id="94" w:name="_Toc80967478"/>
      <w:bookmarkStart w:id="95" w:name="_Toc80967651"/>
      <w:bookmarkStart w:id="96" w:name="_Toc80968591"/>
      <w:bookmarkStart w:id="97" w:name="_Toc80969957"/>
      <w:bookmarkStart w:id="98" w:name="_Toc81151917"/>
      <w:bookmarkStart w:id="99" w:name="_Toc81152022"/>
      <w:bookmarkStart w:id="100" w:name="_Toc81159134"/>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50DE55CE" w14:textId="77777777" w:rsidR="008F4022" w:rsidRPr="008F4022" w:rsidRDefault="008F4022" w:rsidP="00DB371B">
      <w:pPr>
        <w:pStyle w:val="ListParagraph"/>
        <w:numPr>
          <w:ilvl w:val="0"/>
          <w:numId w:val="1"/>
        </w:numPr>
        <w:tabs>
          <w:tab w:val="clear" w:pos="1830"/>
          <w:tab w:val="clear" w:pos="4095"/>
        </w:tabs>
        <w:contextualSpacing w:val="0"/>
        <w:jc w:val="both"/>
        <w:outlineLvl w:val="1"/>
        <w:rPr>
          <w:b/>
          <w:bCs/>
          <w:vanish/>
        </w:rPr>
      </w:pPr>
      <w:bookmarkStart w:id="101" w:name="_Toc31689531"/>
      <w:bookmarkStart w:id="102" w:name="_Toc31701168"/>
      <w:bookmarkStart w:id="103" w:name="_Toc31753796"/>
      <w:bookmarkStart w:id="104" w:name="_Toc31754016"/>
      <w:bookmarkStart w:id="105" w:name="_Toc31813010"/>
      <w:bookmarkStart w:id="106" w:name="_Toc31813468"/>
      <w:bookmarkStart w:id="107" w:name="_Toc31888252"/>
      <w:bookmarkStart w:id="108" w:name="_Toc31888432"/>
      <w:bookmarkStart w:id="109" w:name="_Toc31888512"/>
      <w:bookmarkStart w:id="110" w:name="_Toc31888587"/>
      <w:bookmarkStart w:id="111" w:name="_Toc31888667"/>
      <w:bookmarkStart w:id="112" w:name="_Toc31888776"/>
      <w:bookmarkStart w:id="113" w:name="_Toc80967479"/>
      <w:bookmarkStart w:id="114" w:name="_Toc80967652"/>
      <w:bookmarkStart w:id="115" w:name="_Toc80968592"/>
      <w:bookmarkStart w:id="116" w:name="_Toc80969958"/>
      <w:bookmarkStart w:id="117" w:name="_Toc81151918"/>
      <w:bookmarkStart w:id="118" w:name="_Toc81152023"/>
      <w:bookmarkStart w:id="119" w:name="_Toc81159135"/>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p>
    <w:p w14:paraId="167ECC03" w14:textId="13F12C8F" w:rsidR="000E1EBA" w:rsidRDefault="000E1EBA" w:rsidP="004B7634">
      <w:pPr>
        <w:pStyle w:val="Heading2"/>
      </w:pPr>
      <w:bookmarkStart w:id="120" w:name="_Toc81159136"/>
      <w:r w:rsidRPr="000E1EBA">
        <w:t>Machine Learning and IoT Based Smart Health</w:t>
      </w:r>
      <w:bookmarkEnd w:id="120"/>
    </w:p>
    <w:p w14:paraId="16562C55" w14:textId="77777777" w:rsidR="004B7634" w:rsidRDefault="00B85E6C" w:rsidP="004B7634">
      <w:pPr>
        <w:jc w:val="both"/>
      </w:pPr>
      <w:r>
        <w:t>The human body is constantly providing information about one’s state of health. This information is obtained through systems or devices that measure capture or detect values and variables at specific points of the body in an invasive or non-invasive manner. Healthcare personnel use the values of biomedical variables to make decisions on diagnoses and treatmen</w:t>
      </w:r>
      <w:r w:rsidR="004B7634">
        <w:t>ts in order to improve patients’</w:t>
      </w:r>
      <w:r>
        <w:t xml:space="preserve"> health. The IoT makes it possible to interconnect, detect, identify, and process data between objects or services to </w:t>
      </w:r>
      <w:r w:rsidR="00BD761C">
        <w:t>fulfil</w:t>
      </w:r>
      <w:r>
        <w:t xml:space="preserve"> a common objective. The main advantages of IoT in healthcare are the monitoring, analysis, diagnosis, and control of conditions and the generation of recommendations to prevent them. However, the objects used in the IoT have limited resources, so it is necessary to consider other alternatives for data analysis, such as machine learning. Machine learning is a subset of artificial intelligence that consists in studying the algorithms and statistical models used in computer systems in order to achieve specific objectives effectively, based on patterns and inferences. At present, there are several challenges in the health sector that provide areas of opportunity for the IoT and machine learning to provide solutions or alternatives that contribute to improving healthcare and quality of life. (Machorro-Cano, Alor-</w:t>
      </w:r>
      <w:r w:rsidR="00BD761C">
        <w:t>Hernández,</w:t>
      </w:r>
      <w:r>
        <w:t xml:space="preserve"> </w:t>
      </w:r>
      <w:r>
        <w:lastRenderedPageBreak/>
        <w:t>Paredes-Valverde, Ramos-Deonati, Sánchez-Cervantes and Rodríguez-Mazahua, 2019). Most healthcare institutions rely on conventional information systems that are difficult to implement due to the inability to meet the demands of end-users. Hence, legacy information systems do not conform to recent developments in ICT. Technological advances can better deal with operational problems in healthcare delivery with the application of computational tools to hospital activities. In a healthcare system, ICT provides health services to anyone at any time and any location. ICT advances enable patients, who are remotely located, to perform their routine activities in a daily basis. In a modern health care, technological advances can better deal with operational issues, such as physician and patient relationship improvement , easy access to and sharing of information among medical care units and people who are close to patients (e.g., relatives), high mobility for uninterrupted monitoring of patients‟ health status not limited to hospital facilities, involvement of external health care professionals in treatment and diagnosis of patients, emergency situation alerts to health care professionals, and so on. Wearable biomedical sensors are very useful due to the need for monitoring of vital signs, patients‟ activities, and real-time health parameters, and without hindering their movements. Vital signs differ based on patients‟ activities, smoking, sleeping habits, temperature, and others. If heart rate increases while a patient sleep, it is recognized as an abnormal case. While conventional health care assistant (HCA) systems are standalone applications that rely on local devices and servers, they are not flexible in monitoring different patients with distinctive health issues. There are several user roles involved in the remote care platform; they are mainly the nursing staff, agent servers, physicians, platform administrators, patient</w:t>
      </w:r>
      <w:r w:rsidR="004B7634">
        <w:t>s, sensors, and foreign care.</w:t>
      </w:r>
    </w:p>
    <w:p w14:paraId="7FE05151" w14:textId="77777777" w:rsidR="004B7634" w:rsidRDefault="00B85E6C" w:rsidP="00DB371B">
      <w:pPr>
        <w:pStyle w:val="ListParagraph"/>
        <w:numPr>
          <w:ilvl w:val="0"/>
          <w:numId w:val="11"/>
        </w:numPr>
        <w:jc w:val="both"/>
      </w:pPr>
      <w:r>
        <w:t xml:space="preserve">Agent Server: to ensure the system operates automatically, the agent server allows the message to automatically flow to the correct object, such as the monitoring of comatose </w:t>
      </w:r>
      <w:r>
        <w:lastRenderedPageBreak/>
        <w:t>patients, in which the guidelines can be set in advance. Thus, when the patient regains consciousness, the agent server sends a notification informin</w:t>
      </w:r>
      <w:r w:rsidR="004B7634">
        <w:t>g the physician or caregiver.</w:t>
      </w:r>
    </w:p>
    <w:p w14:paraId="40E78077" w14:textId="622D9A50" w:rsidR="004B7634" w:rsidRDefault="004B7634" w:rsidP="00DB371B">
      <w:pPr>
        <w:pStyle w:val="ListParagraph"/>
        <w:numPr>
          <w:ilvl w:val="0"/>
          <w:numId w:val="11"/>
        </w:numPr>
        <w:jc w:val="both"/>
      </w:pPr>
      <w:r>
        <w:t>Nursing staff: They frequently contact physicians and discuss appropriate medical intervention and referral, regular follow-up, and try to understand the changes in the disease, while also handle inspection reports, clinical plans, and other treatment stages. In addition, nursing staff conduct monitoring and tracking through telephone interviews. Moreover, they play a crucial role in distant care in the form of frequent contact with patients, as well as the tracking of personal health records.</w:t>
      </w:r>
    </w:p>
    <w:p w14:paraId="69EC33AB" w14:textId="77777777" w:rsidR="004B7634" w:rsidRDefault="00B85E6C" w:rsidP="00DB371B">
      <w:pPr>
        <w:pStyle w:val="ListParagraph"/>
        <w:numPr>
          <w:ilvl w:val="0"/>
          <w:numId w:val="11"/>
        </w:numPr>
        <w:jc w:val="both"/>
      </w:pPr>
      <w:r>
        <w:t xml:space="preserve">Physician: in abnormal physiological information, physicians along with nurses discuss and consult other relevant medical treatments to take appropriate intervention measures with the inclusion of the personal follow-up </w:t>
      </w:r>
      <w:r w:rsidR="004B7634">
        <w:t>records of patients.</w:t>
      </w:r>
    </w:p>
    <w:p w14:paraId="5E6E87EE" w14:textId="77777777" w:rsidR="004B7634" w:rsidRDefault="00B85E6C" w:rsidP="00DB371B">
      <w:pPr>
        <w:pStyle w:val="ListParagraph"/>
        <w:numPr>
          <w:ilvl w:val="0"/>
          <w:numId w:val="11"/>
        </w:numPr>
        <w:jc w:val="both"/>
      </w:pPr>
      <w:r>
        <w:t>Platform Administrator: is responsible for operating the platform, including abnormal message monitoring, network monitoring, software deployment, hardware sensor manag</w:t>
      </w:r>
      <w:r w:rsidR="004B7634">
        <w:t>ement, and data transmission.</w:t>
      </w:r>
    </w:p>
    <w:p w14:paraId="4ACFD7D3" w14:textId="77777777" w:rsidR="004B7634" w:rsidRDefault="00B85E6C" w:rsidP="00DB371B">
      <w:pPr>
        <w:pStyle w:val="ListParagraph"/>
        <w:numPr>
          <w:ilvl w:val="0"/>
          <w:numId w:val="11"/>
        </w:numPr>
        <w:jc w:val="both"/>
      </w:pPr>
      <w:r>
        <w:t>Patient: patients receive medical treatment with the use of a sensing device that helps measure blood pressure and pulses through an El</w:t>
      </w:r>
      <w:r w:rsidR="004B7634">
        <w:t xml:space="preserve">ectrocardiogram Sensor (ECG). </w:t>
      </w:r>
    </w:p>
    <w:p w14:paraId="1B225C2D" w14:textId="009A8C94" w:rsidR="004B7634" w:rsidRDefault="00B85E6C" w:rsidP="00DB371B">
      <w:pPr>
        <w:pStyle w:val="ListParagraph"/>
        <w:numPr>
          <w:ilvl w:val="0"/>
          <w:numId w:val="11"/>
        </w:numPr>
        <w:jc w:val="both"/>
      </w:pPr>
      <w:r>
        <w:t>Sensor: an ins</w:t>
      </w:r>
      <w:r w:rsidR="00C4617A">
        <w:t>trument collecting the patients’</w:t>
      </w:r>
      <w:r>
        <w:t xml:space="preserve"> physiological data, which refers to a blood pressure monitor or thermometer. The sensor transmits the data to the nearby data receiving station through the wireless commun</w:t>
      </w:r>
      <w:r w:rsidR="004B7634">
        <w:t xml:space="preserve">ication pipe at a fixed time. </w:t>
      </w:r>
    </w:p>
    <w:p w14:paraId="1459ED6F" w14:textId="720E99A2" w:rsidR="00BD761C" w:rsidRPr="00FE0217" w:rsidRDefault="00B85E6C" w:rsidP="00DB371B">
      <w:pPr>
        <w:pStyle w:val="ListParagraph"/>
        <w:numPr>
          <w:ilvl w:val="0"/>
          <w:numId w:val="11"/>
        </w:numPr>
        <w:jc w:val="both"/>
      </w:pPr>
      <w:r>
        <w:t>Foreign care: they are responsible for the first-line contact with patients. Hence, through foreign care, patients are trained to wear the sensing devices in a correct way to ensure the system is connected, runs smoothly, and can receive the alert signal in the emergency. (Su, Hajiyev and Fu, 2019)</w:t>
      </w:r>
    </w:p>
    <w:p w14:paraId="11EE3F67" w14:textId="031A07FE" w:rsidR="0024310E" w:rsidRDefault="000E1EBA" w:rsidP="00F81D87">
      <w:pPr>
        <w:pStyle w:val="Heading2"/>
      </w:pPr>
      <w:bookmarkStart w:id="121" w:name="_Toc81159137"/>
      <w:r>
        <w:lastRenderedPageBreak/>
        <w:t>IoT Based Patient Monitoring</w:t>
      </w:r>
      <w:bookmarkEnd w:id="121"/>
    </w:p>
    <w:p w14:paraId="3528D3F6" w14:textId="77777777" w:rsidR="004B7634" w:rsidRDefault="00B85E6C" w:rsidP="00B85E6C">
      <w:pPr>
        <w:jc w:val="both"/>
      </w:pPr>
      <w:r>
        <w:t xml:space="preserve">According to Israt et al. (2018), 4.9 million people died from lungs cancer, overweight 2.6 million, 4.4 million for elevated cholesterol, </w:t>
      </w:r>
      <w:r w:rsidR="0084252E">
        <w:t>and 7.1</w:t>
      </w:r>
      <w:r>
        <w:t xml:space="preserve"> million for high blood pressure. Patients who need a regular monitoring by doctors to discuss the state of health condition, IoT based patient Monitoring system is useful for them. The main concept of IoT is defined as the integration with electronic devices that connect with doctors or health monitoring persons. IoT the term was first mentioned by Kevin Ashtor in 1998. IoT can be divided in three sections. </w:t>
      </w:r>
    </w:p>
    <w:p w14:paraId="22A0AD6E" w14:textId="77777777" w:rsidR="004B7634" w:rsidRDefault="00B85E6C" w:rsidP="00DB371B">
      <w:pPr>
        <w:pStyle w:val="ListParagraph"/>
        <w:numPr>
          <w:ilvl w:val="0"/>
          <w:numId w:val="12"/>
        </w:numPr>
        <w:jc w:val="both"/>
      </w:pPr>
      <w:r>
        <w:t>Inte</w:t>
      </w:r>
      <w:r w:rsidR="004B7634">
        <w:t>rnet – Oriented Middle ware.</w:t>
      </w:r>
    </w:p>
    <w:p w14:paraId="4C4C83F7" w14:textId="77777777" w:rsidR="004B7634" w:rsidRDefault="004B7634" w:rsidP="00DB371B">
      <w:pPr>
        <w:pStyle w:val="ListParagraph"/>
        <w:numPr>
          <w:ilvl w:val="0"/>
          <w:numId w:val="12"/>
        </w:numPr>
        <w:jc w:val="both"/>
      </w:pPr>
      <w:r>
        <w:t>Things Sensors Oriented.</w:t>
      </w:r>
    </w:p>
    <w:p w14:paraId="4BE9D3F1" w14:textId="77777777" w:rsidR="00AE0271" w:rsidRDefault="00B85E6C" w:rsidP="00DB371B">
      <w:pPr>
        <w:pStyle w:val="ListParagraph"/>
        <w:numPr>
          <w:ilvl w:val="0"/>
          <w:numId w:val="12"/>
        </w:numPr>
        <w:jc w:val="both"/>
      </w:pPr>
      <w:r>
        <w:t xml:space="preserve">Knowledge Oriented Semantics. </w:t>
      </w:r>
    </w:p>
    <w:p w14:paraId="50D0A101" w14:textId="6474AB5A" w:rsidR="00B85E6C" w:rsidRDefault="00B85E6C" w:rsidP="00AE0271">
      <w:pPr>
        <w:jc w:val="both"/>
      </w:pPr>
      <w:r>
        <w:t>First as hardware layer which allow the interconnection by using sensors and technologies. Sensors are used to measure Heart Beat, ECG, and Temperature etc. The main purpose of this IoT is to improve a solution based on ontology with ability to monitor the health status.</w:t>
      </w:r>
    </w:p>
    <w:p w14:paraId="2B41021F" w14:textId="77777777" w:rsidR="00BF35E4" w:rsidRDefault="00BF35E4" w:rsidP="00AE0271">
      <w:pPr>
        <w:jc w:val="both"/>
      </w:pPr>
    </w:p>
    <w:p w14:paraId="3729E54E" w14:textId="23708F6E" w:rsidR="00BF35E4" w:rsidRPr="00C60792" w:rsidRDefault="00BF35E4" w:rsidP="00BF35E4">
      <w:pPr>
        <w:pStyle w:val="Heading2"/>
        <w:rPr>
          <w:b w:val="0"/>
        </w:rPr>
      </w:pPr>
      <w:bookmarkStart w:id="122" w:name="_Toc81159138"/>
      <w:r>
        <w:t xml:space="preserve">Real-time location and patient monitoring system based on passive RFID </w:t>
      </w:r>
      <w:r w:rsidR="00C60792">
        <w:t>(</w:t>
      </w:r>
      <w:r w:rsidRPr="00C60792">
        <w:rPr>
          <w:b w:val="0"/>
        </w:rPr>
        <w:t>P. Najer</w:t>
      </w:r>
      <w:r w:rsidR="00C715CF" w:rsidRPr="00C60792">
        <w:rPr>
          <w:b w:val="0"/>
        </w:rPr>
        <w:t>a, J. Lopez, and R. Roman, 2011</w:t>
      </w:r>
      <w:r w:rsidR="00C60792">
        <w:rPr>
          <w:b w:val="0"/>
        </w:rPr>
        <w:t>)</w:t>
      </w:r>
      <w:r w:rsidRPr="00C60792">
        <w:rPr>
          <w:b w:val="0"/>
        </w:rPr>
        <w:t>.</w:t>
      </w:r>
      <w:bookmarkEnd w:id="122"/>
      <w:r w:rsidRPr="00C60792">
        <w:rPr>
          <w:b w:val="0"/>
        </w:rPr>
        <w:t xml:space="preserve"> </w:t>
      </w:r>
    </w:p>
    <w:p w14:paraId="057DF266" w14:textId="5D4EB99A" w:rsidR="00BF35E4" w:rsidRDefault="00BF35E4" w:rsidP="00AE0271">
      <w:pPr>
        <w:jc w:val="both"/>
      </w:pPr>
      <w:r>
        <w:t>This study is about the literature on RFID applications in healthcare based on a formal research framework. We aim to identify opportunities, potential benefits and adoption barriers. Our study shows that most health care providers indicated that RFID to be functional and it should be useful in tracking and patient identification. Major barriers to RFID adoption in healthcare include prohibitive costs, technical limitations, and privacy issues. Although RFID offers advantages in healthcare to enhance clinical practice, better designed RFID systems are needed to increase ac</w:t>
      </w:r>
    </w:p>
    <w:p w14:paraId="78EE893D" w14:textId="77777777" w:rsidR="00B85E6C" w:rsidRPr="00B85E6C" w:rsidRDefault="00B85E6C" w:rsidP="00B85E6C">
      <w:pPr>
        <w:jc w:val="both"/>
        <w:rPr>
          <w:rFonts w:eastAsiaTheme="minorHAnsi"/>
        </w:rPr>
      </w:pPr>
    </w:p>
    <w:p w14:paraId="1599A80C" w14:textId="7F8BF5D1" w:rsidR="000E1EBA" w:rsidRDefault="000E1EBA" w:rsidP="000E1EBA">
      <w:pPr>
        <w:pStyle w:val="Heading2"/>
      </w:pPr>
      <w:bookmarkStart w:id="123" w:name="_Toc81159139"/>
      <w:r>
        <w:lastRenderedPageBreak/>
        <w:t>ECG (Electrocardiograph)</w:t>
      </w:r>
      <w:bookmarkEnd w:id="123"/>
    </w:p>
    <w:p w14:paraId="4023D238" w14:textId="04C8FFD7" w:rsidR="00627BCA" w:rsidRDefault="00B85E6C" w:rsidP="00B85E6C">
      <w:pPr>
        <w:jc w:val="both"/>
      </w:pPr>
      <w:r>
        <w:t xml:space="preserve">ECG or Electrocardiography is a system which can record and measure the electrical activity of the heart over a period of time using electrodes on the skin. Bio monitoring electrodes have passed through a great evolution and progress from 19th century. In 1883, Carlo Matteucci who was a professor of physics at the University of Pisa, first time showed and proposed sensors that watch and monitor the electricity in human body periodically. In 1887, Augustus D.Waller was presented and published the first human electrocardiogram. He was British physiologist. In 1901, Willem Einthoven made re infrastructure of </w:t>
      </w:r>
      <w:r w:rsidR="00806EF3">
        <w:t>Waller’s</w:t>
      </w:r>
      <w:r>
        <w:t xml:space="preserve"> technology. Here, he used fine quartz coated with silver in a device which is called the string galvanometer. Einthoven won noble prize for formulate and create the electrocardiograph. In present time, bio monitoring electrodes use in ECG which is made of a plastic substrate covered with a silver chloride ionic compound. The Ag/Acl electrode is mostly used for all the application in bio medical electrode system. These electrodes create an electrical potential and ionic activity in living cells. After connecting the human body, these potentials are demonstrate on the body surface. </w:t>
      </w:r>
    </w:p>
    <w:p w14:paraId="7213D4D4" w14:textId="39447C7F" w:rsidR="00B85E6C" w:rsidRDefault="00B85E6C" w:rsidP="00B85E6C">
      <w:pPr>
        <w:jc w:val="both"/>
      </w:pPr>
      <w:r>
        <w:t xml:space="preserve">The heart starts activation at sino-atrical node which is build and produces heart frequency about 70 cycles per minute. This activation generated to the right and left muscle tissues. There is delay which use to allow the ventricles to fill with blood from atrial contraction in the ventricular node. These activities help to pump blood to the aorta and to the rest of the body. At last, the repolarization happens and the cycle is repeated time after time. When the cycle take place, the </w:t>
      </w:r>
      <w:r w:rsidR="004F5AAA">
        <w:t>trans membrane</w:t>
      </w:r>
      <w:r>
        <w:t xml:space="preserve"> potential which measure the voltage difference between the internal and external spaces of the cell membrane create a changes at the each stages. Voltages differences are measured by using the surface electrodes. These different peaks P, Q, R, S, T and U are detected in these stages.</w:t>
      </w:r>
    </w:p>
    <w:p w14:paraId="5AA48EC2" w14:textId="77777777" w:rsidR="00737480" w:rsidRDefault="00737480" w:rsidP="00737480">
      <w:pPr>
        <w:keepNext/>
        <w:jc w:val="both"/>
      </w:pPr>
      <w:r>
        <w:rPr>
          <w:noProof/>
          <w:lang w:val="en-US" w:eastAsia="en-US"/>
        </w:rPr>
        <w:lastRenderedPageBreak/>
        <w:drawing>
          <wp:inline distT="0" distB="0" distL="0" distR="0" wp14:anchorId="0650855F" wp14:editId="3F410630">
            <wp:extent cx="2439440" cy="260950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it.rev.PNG"/>
                    <pic:cNvPicPr/>
                  </pic:nvPicPr>
                  <pic:blipFill rotWithShape="1">
                    <a:blip r:embed="rId13">
                      <a:extLst>
                        <a:ext uri="{28A0092B-C50C-407E-A947-70E740481C1C}">
                          <a14:useLocalDpi xmlns:a14="http://schemas.microsoft.com/office/drawing/2010/main" val="0"/>
                        </a:ext>
                      </a:extLst>
                    </a:blip>
                    <a:srcRect l="11051" t="3894" r="8417"/>
                    <a:stretch/>
                  </pic:blipFill>
                  <pic:spPr bwMode="auto">
                    <a:xfrm>
                      <a:off x="0" y="0"/>
                      <a:ext cx="2464037" cy="2635817"/>
                    </a:xfrm>
                    <a:prstGeom prst="rect">
                      <a:avLst/>
                    </a:prstGeom>
                    <a:ln>
                      <a:noFill/>
                    </a:ln>
                    <a:extLst>
                      <a:ext uri="{53640926-AAD7-44D8-BBD7-CCE9431645EC}">
                        <a14:shadowObscured xmlns:a14="http://schemas.microsoft.com/office/drawing/2010/main"/>
                      </a:ext>
                    </a:extLst>
                  </pic:spPr>
                </pic:pic>
              </a:graphicData>
            </a:graphic>
          </wp:inline>
        </w:drawing>
      </w:r>
    </w:p>
    <w:p w14:paraId="4E214CAA" w14:textId="2EA6DF67" w:rsidR="00B85E6C" w:rsidRDefault="00737480" w:rsidP="00F66C94">
      <w:pPr>
        <w:pStyle w:val="NoSpacing"/>
        <w:jc w:val="left"/>
      </w:pPr>
      <w:bookmarkStart w:id="124" w:name="_Toc80970501"/>
      <w:r w:rsidRPr="00C24833">
        <w:rPr>
          <w:b/>
          <w:sz w:val="20"/>
          <w:szCs w:val="20"/>
        </w:rPr>
        <w:t xml:space="preserve">Figure </w:t>
      </w:r>
      <w:r w:rsidR="0093722B">
        <w:rPr>
          <w:b/>
          <w:sz w:val="20"/>
          <w:szCs w:val="20"/>
        </w:rPr>
        <w:t>2.1</w:t>
      </w:r>
      <w:r w:rsidR="00822841">
        <w:rPr>
          <w:b/>
          <w:sz w:val="20"/>
          <w:szCs w:val="20"/>
        </w:rPr>
        <w:t>:</w:t>
      </w:r>
      <w:r w:rsidR="006D3221" w:rsidRPr="00C24833">
        <w:rPr>
          <w:b/>
          <w:sz w:val="20"/>
          <w:szCs w:val="20"/>
        </w:rPr>
        <w:t xml:space="preserve"> Normal</w:t>
      </w:r>
      <w:r w:rsidRPr="00C24833">
        <w:rPr>
          <w:b/>
          <w:sz w:val="20"/>
          <w:szCs w:val="20"/>
        </w:rPr>
        <w:t xml:space="preserve"> sinus rhythm ECG </w:t>
      </w:r>
      <w:r w:rsidR="005A1FCD">
        <w:rPr>
          <w:b/>
          <w:sz w:val="20"/>
          <w:szCs w:val="20"/>
        </w:rPr>
        <w:t>(</w:t>
      </w:r>
      <w:r w:rsidRPr="00C24833">
        <w:t>Israt Jarin Hoque, Md.Shadman Navid, Rifat Binte Reza, Mashwab Ibna Mahbub, IoT b</w:t>
      </w:r>
      <w:r w:rsidR="005A1FCD">
        <w:t xml:space="preserve">ased patient monitoring system </w:t>
      </w:r>
      <w:r w:rsidRPr="00C24833">
        <w:t>2018).</w:t>
      </w:r>
      <w:bookmarkEnd w:id="124"/>
    </w:p>
    <w:p w14:paraId="49C36B9D" w14:textId="77777777" w:rsidR="00DA1E97" w:rsidRPr="00C24833" w:rsidRDefault="00DA1E97" w:rsidP="00F66C94">
      <w:pPr>
        <w:pStyle w:val="NoSpacing"/>
        <w:jc w:val="left"/>
        <w:rPr>
          <w:b/>
        </w:rPr>
      </w:pPr>
    </w:p>
    <w:p w14:paraId="3E1727A3" w14:textId="00676743" w:rsidR="00CB7388" w:rsidRDefault="0084252E" w:rsidP="00BD761C">
      <w:pPr>
        <w:pStyle w:val="Heading3"/>
      </w:pPr>
      <w:bookmarkStart w:id="125" w:name="_Toc81159140"/>
      <w:r>
        <w:t>ECG sensor generated within the body</w:t>
      </w:r>
      <w:bookmarkEnd w:id="125"/>
    </w:p>
    <w:p w14:paraId="43F0119F" w14:textId="7267A0DB" w:rsidR="00450148" w:rsidRDefault="0084252E" w:rsidP="004F5AAA">
      <w:pPr>
        <w:jc w:val="both"/>
      </w:pPr>
      <w:r>
        <w:t>The heart has four chambers. The upper two chambers (left/right atria) are section focuses into the heart, while the lower two chambers (left/right ventricles) are shrinkage chambers sending blood through the course. The dissemination is splitted into a "circle" through the lungs (aspiratory) and another "circle" through the body (foundational). The cardiovascular cycle alludes to an entire pulse from its age to the start of the following beat, containing a few phases of filling and purging of the chambers. The frequency of the cardiac cycle is reflected as heart rate (beats per minute, bpm). The heart works naturally – it is self-energizing (different muscles in the body require anxious jolts for excitation). The rhythm of compressions of the heart happen unexpectedly, yet are touchy to apprehensive or hormonal impacts, especially to thoughtful (stimulating) and parasympathetic (decelerating) air conditioning activity.</w:t>
      </w:r>
    </w:p>
    <w:p w14:paraId="6DA67CC5" w14:textId="77777777" w:rsidR="00E5221A" w:rsidRDefault="00E5221A" w:rsidP="00E5221A">
      <w:pPr>
        <w:keepNext/>
        <w:jc w:val="both"/>
      </w:pPr>
      <w:r>
        <w:rPr>
          <w:noProof/>
          <w:lang w:val="en-US" w:eastAsia="en-US"/>
        </w:rPr>
        <w:lastRenderedPageBreak/>
        <w:drawing>
          <wp:inline distT="0" distB="0" distL="0" distR="0" wp14:anchorId="03C76691" wp14:editId="2E322614">
            <wp:extent cx="3609892" cy="2850385"/>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atient heart.PNG"/>
                    <pic:cNvPicPr/>
                  </pic:nvPicPr>
                  <pic:blipFill>
                    <a:blip r:embed="rId14">
                      <a:extLst>
                        <a:ext uri="{28A0092B-C50C-407E-A947-70E740481C1C}">
                          <a14:useLocalDpi xmlns:a14="http://schemas.microsoft.com/office/drawing/2010/main" val="0"/>
                        </a:ext>
                      </a:extLst>
                    </a:blip>
                    <a:stretch>
                      <a:fillRect/>
                    </a:stretch>
                  </pic:blipFill>
                  <pic:spPr>
                    <a:xfrm>
                      <a:off x="0" y="0"/>
                      <a:ext cx="3612693" cy="2852596"/>
                    </a:xfrm>
                    <a:prstGeom prst="rect">
                      <a:avLst/>
                    </a:prstGeom>
                  </pic:spPr>
                </pic:pic>
              </a:graphicData>
            </a:graphic>
          </wp:inline>
        </w:drawing>
      </w:r>
    </w:p>
    <w:p w14:paraId="65134237" w14:textId="23B2E2A9" w:rsidR="005F2F6C" w:rsidRDefault="0093722B" w:rsidP="00E15A9B">
      <w:pPr>
        <w:pStyle w:val="NoSpacing"/>
        <w:jc w:val="left"/>
      </w:pPr>
      <w:bookmarkStart w:id="126" w:name="_Toc80970502"/>
      <w:r>
        <w:rPr>
          <w:b/>
        </w:rPr>
        <w:t>Figure 2.2</w:t>
      </w:r>
      <w:r w:rsidR="00822841">
        <w:rPr>
          <w:b/>
        </w:rPr>
        <w:t>:</w:t>
      </w:r>
      <w:r w:rsidR="00E5221A" w:rsidRPr="00A5780B">
        <w:rPr>
          <w:b/>
        </w:rPr>
        <w:t xml:space="preserve"> Heart Diagram </w:t>
      </w:r>
      <w:r w:rsidR="002058F0">
        <w:rPr>
          <w:b/>
        </w:rPr>
        <w:t>(</w:t>
      </w:r>
      <w:r w:rsidR="00E5221A" w:rsidRPr="00A5780B">
        <w:t>Israt Jarin Hoque, Md.Shadman N</w:t>
      </w:r>
      <w:r w:rsidR="00E15A9B">
        <w:t xml:space="preserve">avid, Rifat Binte Reza, Mashwab </w:t>
      </w:r>
      <w:r w:rsidR="00E5221A" w:rsidRPr="00A5780B">
        <w:t>Ibna Mahbub, IoT b</w:t>
      </w:r>
      <w:r w:rsidR="002058F0">
        <w:t xml:space="preserve">ased patient monitoring system </w:t>
      </w:r>
      <w:r w:rsidR="00E5221A" w:rsidRPr="00A5780B">
        <w:t>2018).</w:t>
      </w:r>
      <w:bookmarkEnd w:id="126"/>
    </w:p>
    <w:p w14:paraId="6904324F" w14:textId="77777777" w:rsidR="00DA1E97" w:rsidRPr="00C715CF" w:rsidRDefault="00DA1E97" w:rsidP="00E15A9B">
      <w:pPr>
        <w:pStyle w:val="NoSpacing"/>
        <w:jc w:val="left"/>
      </w:pPr>
    </w:p>
    <w:p w14:paraId="2D612006" w14:textId="5266D893" w:rsidR="00581D35" w:rsidRDefault="00581D35" w:rsidP="00581D35">
      <w:pPr>
        <w:pStyle w:val="Heading3"/>
      </w:pPr>
      <w:bookmarkStart w:id="127" w:name="_Toc81159141"/>
      <w:r>
        <w:t>Heart Beat</w:t>
      </w:r>
      <w:bookmarkEnd w:id="127"/>
    </w:p>
    <w:p w14:paraId="2F4E0368" w14:textId="77777777" w:rsidR="00FE5207" w:rsidRDefault="005F2F6C" w:rsidP="00581D35">
      <w:pPr>
        <w:jc w:val="both"/>
      </w:pPr>
      <w:r>
        <w:t xml:space="preserve">Heart rate known as pulse rate is the number of times a </w:t>
      </w:r>
      <w:r w:rsidR="00581D35">
        <w:t>person’s</w:t>
      </w:r>
      <w:r>
        <w:t xml:space="preserve"> heart beat per minute. Normal heart rate varies from person to person but a normal range for adults is 60 to 100 beats per minute. Also normal heart rate depends on the individual age, body size, </w:t>
      </w:r>
      <w:r w:rsidR="00581D35">
        <w:t>and heart</w:t>
      </w:r>
      <w:r>
        <w:t xml:space="preserve"> condition also if the person is sitting or moving, medication use and even air temperature. Emotion can vary heart rate for example getting excited or scared can increase the heart rate. According to American Heart Association (AHA) well trained athlete may have a normal heart rate of 40 to 60 beats per minute. There are 4 steps to measure heart rate: </w:t>
      </w:r>
    </w:p>
    <w:p w14:paraId="15B5912D" w14:textId="203085DA" w:rsidR="00FE5207" w:rsidRDefault="00FE5207" w:rsidP="00DB371B">
      <w:pPr>
        <w:pStyle w:val="ListParagraph"/>
        <w:numPr>
          <w:ilvl w:val="0"/>
          <w:numId w:val="13"/>
        </w:numPr>
        <w:jc w:val="both"/>
      </w:pPr>
      <w:r>
        <w:t xml:space="preserve">Wrist </w:t>
      </w:r>
    </w:p>
    <w:p w14:paraId="2B6DD60A" w14:textId="77777777" w:rsidR="00FE5207" w:rsidRDefault="00FE5207" w:rsidP="00DB371B">
      <w:pPr>
        <w:pStyle w:val="ListParagraph"/>
        <w:numPr>
          <w:ilvl w:val="0"/>
          <w:numId w:val="13"/>
        </w:numPr>
        <w:jc w:val="both"/>
      </w:pPr>
      <w:r>
        <w:t xml:space="preserve">Inside of an elbow </w:t>
      </w:r>
    </w:p>
    <w:p w14:paraId="09F909FF" w14:textId="77777777" w:rsidR="00FE5207" w:rsidRDefault="00FE5207" w:rsidP="00DB371B">
      <w:pPr>
        <w:pStyle w:val="ListParagraph"/>
        <w:numPr>
          <w:ilvl w:val="0"/>
          <w:numId w:val="13"/>
        </w:numPr>
        <w:jc w:val="both"/>
      </w:pPr>
      <w:r>
        <w:t>Side of the neck</w:t>
      </w:r>
    </w:p>
    <w:p w14:paraId="7298E748" w14:textId="77777777" w:rsidR="00FE5207" w:rsidRDefault="005F2F6C" w:rsidP="00DB371B">
      <w:pPr>
        <w:pStyle w:val="ListParagraph"/>
        <w:numPr>
          <w:ilvl w:val="0"/>
          <w:numId w:val="13"/>
        </w:numPr>
        <w:jc w:val="both"/>
      </w:pPr>
      <w:r>
        <w:t xml:space="preserve">Top of the foot </w:t>
      </w:r>
    </w:p>
    <w:p w14:paraId="0C20686E" w14:textId="77777777" w:rsidR="009F0651" w:rsidRDefault="005F2F6C" w:rsidP="00FE5207">
      <w:pPr>
        <w:jc w:val="both"/>
      </w:pPr>
      <w:r w:rsidRPr="009F0651">
        <w:rPr>
          <w:sz w:val="28"/>
          <w:szCs w:val="28"/>
        </w:rPr>
        <w:lastRenderedPageBreak/>
        <w:t>How to measure accurate heart rate:</w:t>
      </w:r>
      <w:r>
        <w:t xml:space="preserve"> Put two fingers over one of t</w:t>
      </w:r>
      <w:r w:rsidR="00B52FD6">
        <w:t xml:space="preserve">hese areas and count the number </w:t>
      </w:r>
      <w:r>
        <w:t>of beats in</w:t>
      </w:r>
      <w:r w:rsidR="00B52FD6">
        <w:t xml:space="preserve"> </w:t>
      </w:r>
      <w:r>
        <w:t xml:space="preserve">60 seconds. Also measure 20 seconds and multiply by three which is easier than first step. </w:t>
      </w:r>
    </w:p>
    <w:p w14:paraId="2A3BEFCE" w14:textId="77777777" w:rsidR="009F0651" w:rsidRDefault="005F2F6C" w:rsidP="00FE5207">
      <w:pPr>
        <w:jc w:val="both"/>
      </w:pPr>
      <w:r w:rsidRPr="009F0651">
        <w:rPr>
          <w:sz w:val="28"/>
          <w:szCs w:val="28"/>
        </w:rPr>
        <w:t>Resting heart rate:</w:t>
      </w:r>
      <w:r>
        <w:t xml:space="preserve"> When a person is in resting mode, it is the best time to measure heartbeat. According (AHA) for adults and older normal heart rate is between 60 and 100 beats per minute (bpm). But below 60 (bpm) </w:t>
      </w:r>
      <w:r w:rsidR="009F0651">
        <w:t>doesn’t</w:t>
      </w:r>
      <w:r>
        <w:t xml:space="preserve"> mean the person has health issue problem. Active people have lower heart rates because their muscles </w:t>
      </w:r>
      <w:r w:rsidR="009F0651">
        <w:t>don’t</w:t>
      </w:r>
      <w:r>
        <w:t xml:space="preserve"> need to work as </w:t>
      </w:r>
      <w:r w:rsidR="009F0651">
        <w:t>hard to maintain a steady beat.</w:t>
      </w:r>
    </w:p>
    <w:p w14:paraId="76FF5C67" w14:textId="223B11A7" w:rsidR="00697884" w:rsidRDefault="005F2F6C" w:rsidP="006B29E0">
      <w:pPr>
        <w:jc w:val="both"/>
      </w:pPr>
      <w:r w:rsidRPr="009F0651">
        <w:rPr>
          <w:sz w:val="28"/>
          <w:szCs w:val="28"/>
        </w:rPr>
        <w:t>Maximum and target heart rate:</w:t>
      </w:r>
      <w:r>
        <w:t xml:space="preserve"> A </w:t>
      </w:r>
      <w:r w:rsidR="009F0651">
        <w:t>person’s</w:t>
      </w:r>
      <w:r>
        <w:t xml:space="preserve"> target heart rate zone is between 50 percent and 85 percent of his or her maximum heart rate. According to (AHA) 30 year old person would be between 50 and 85 percent of his or her max heart rate.</w:t>
      </w:r>
    </w:p>
    <w:p w14:paraId="4F20E5F2" w14:textId="77777777" w:rsidR="00697884" w:rsidRDefault="00697884" w:rsidP="006B29E0">
      <w:pPr>
        <w:jc w:val="both"/>
      </w:pPr>
    </w:p>
    <w:p w14:paraId="61A1D748" w14:textId="1B89228E" w:rsidR="00697884" w:rsidRDefault="00697884" w:rsidP="00E15A9B">
      <w:pPr>
        <w:pStyle w:val="Title"/>
      </w:pPr>
      <w:bookmarkStart w:id="128" w:name="_Toc80970659"/>
      <w:r>
        <w:t>Table 2.1: Rate of heartbeat per minute</w:t>
      </w:r>
      <w:bookmarkEnd w:id="128"/>
    </w:p>
    <w:tbl>
      <w:tblPr>
        <w:tblStyle w:val="TableGrid"/>
        <w:tblW w:w="9805" w:type="dxa"/>
        <w:tblLook w:val="04A0" w:firstRow="1" w:lastRow="0" w:firstColumn="1" w:lastColumn="0" w:noHBand="0" w:noVBand="1"/>
      </w:tblPr>
      <w:tblGrid>
        <w:gridCol w:w="3130"/>
        <w:gridCol w:w="3130"/>
        <w:gridCol w:w="3545"/>
      </w:tblGrid>
      <w:tr w:rsidR="00C715CF" w14:paraId="7FC8E844" w14:textId="77777777" w:rsidTr="004414FF">
        <w:trPr>
          <w:trHeight w:val="151"/>
        </w:trPr>
        <w:tc>
          <w:tcPr>
            <w:tcW w:w="3130" w:type="dxa"/>
          </w:tcPr>
          <w:p w14:paraId="26EF4675" w14:textId="77777777" w:rsidR="00C715CF" w:rsidRDefault="00C715CF" w:rsidP="005B7583">
            <w:pPr>
              <w:spacing w:line="360" w:lineRule="auto"/>
              <w:rPr>
                <w:b/>
              </w:rPr>
            </w:pPr>
          </w:p>
          <w:p w14:paraId="7C823E93" w14:textId="446EC5C7" w:rsidR="00C715CF" w:rsidRDefault="00C715CF" w:rsidP="005B7583">
            <w:pPr>
              <w:spacing w:line="360" w:lineRule="auto"/>
            </w:pPr>
            <w:r w:rsidRPr="005E6720">
              <w:rPr>
                <w:b/>
              </w:rPr>
              <w:t>Age</w:t>
            </w:r>
          </w:p>
        </w:tc>
        <w:tc>
          <w:tcPr>
            <w:tcW w:w="3130" w:type="dxa"/>
          </w:tcPr>
          <w:p w14:paraId="1F3C8150" w14:textId="77777777" w:rsidR="00C715CF" w:rsidRDefault="00C715CF" w:rsidP="005B7583">
            <w:pPr>
              <w:spacing w:line="360" w:lineRule="auto"/>
              <w:rPr>
                <w:b/>
              </w:rPr>
            </w:pPr>
          </w:p>
          <w:p w14:paraId="2CAEAB1A" w14:textId="6F3990D5" w:rsidR="00C715CF" w:rsidRDefault="00C715CF" w:rsidP="005B7583">
            <w:pPr>
              <w:spacing w:line="360" w:lineRule="auto"/>
            </w:pPr>
            <w:r w:rsidRPr="005E6720">
              <w:rPr>
                <w:b/>
              </w:rPr>
              <w:t>Target HR Zone 50-85%</w:t>
            </w:r>
          </w:p>
        </w:tc>
        <w:tc>
          <w:tcPr>
            <w:tcW w:w="3545" w:type="dxa"/>
          </w:tcPr>
          <w:p w14:paraId="58711EAD" w14:textId="77777777" w:rsidR="00C715CF" w:rsidRDefault="00C715CF" w:rsidP="005B7583">
            <w:pPr>
              <w:spacing w:line="360" w:lineRule="auto"/>
              <w:rPr>
                <w:b/>
              </w:rPr>
            </w:pPr>
          </w:p>
          <w:p w14:paraId="37B9F72E" w14:textId="682E785A" w:rsidR="00C715CF" w:rsidRPr="005B7583" w:rsidRDefault="00C715CF" w:rsidP="005B7583">
            <w:pPr>
              <w:spacing w:line="360" w:lineRule="auto"/>
              <w:rPr>
                <w:b/>
              </w:rPr>
            </w:pPr>
            <w:r w:rsidRPr="005E6720">
              <w:rPr>
                <w:b/>
              </w:rPr>
              <w:t>Average Maximum Heart Rate 100%</w:t>
            </w:r>
          </w:p>
        </w:tc>
      </w:tr>
      <w:tr w:rsidR="00C715CF" w14:paraId="1B85BD5A" w14:textId="77777777" w:rsidTr="004414FF">
        <w:trPr>
          <w:trHeight w:val="151"/>
        </w:trPr>
        <w:tc>
          <w:tcPr>
            <w:tcW w:w="3130" w:type="dxa"/>
          </w:tcPr>
          <w:p w14:paraId="53E7FC8A" w14:textId="68A643E0" w:rsidR="00C715CF" w:rsidRDefault="00C715CF" w:rsidP="005B7583">
            <w:pPr>
              <w:spacing w:line="360" w:lineRule="auto"/>
              <w:jc w:val="both"/>
            </w:pPr>
            <w:r>
              <w:t>20 years</w:t>
            </w:r>
          </w:p>
        </w:tc>
        <w:tc>
          <w:tcPr>
            <w:tcW w:w="3130" w:type="dxa"/>
          </w:tcPr>
          <w:p w14:paraId="0B12A662" w14:textId="0E76331E" w:rsidR="00C715CF" w:rsidRDefault="00C715CF" w:rsidP="005B7583">
            <w:pPr>
              <w:spacing w:line="360" w:lineRule="auto"/>
              <w:jc w:val="both"/>
            </w:pPr>
            <w:r>
              <w:t>100-170 bpm (Beats per minute)</w:t>
            </w:r>
          </w:p>
        </w:tc>
        <w:tc>
          <w:tcPr>
            <w:tcW w:w="3545" w:type="dxa"/>
          </w:tcPr>
          <w:p w14:paraId="31D7CAD0" w14:textId="1212F108" w:rsidR="00C715CF" w:rsidRDefault="00C715CF" w:rsidP="005B7583">
            <w:pPr>
              <w:spacing w:line="360" w:lineRule="auto"/>
              <w:jc w:val="both"/>
            </w:pPr>
            <w:r>
              <w:t>200 bpm</w:t>
            </w:r>
          </w:p>
        </w:tc>
      </w:tr>
      <w:tr w:rsidR="00C715CF" w14:paraId="02200989" w14:textId="77777777" w:rsidTr="004414FF">
        <w:trPr>
          <w:trHeight w:val="151"/>
        </w:trPr>
        <w:tc>
          <w:tcPr>
            <w:tcW w:w="3130" w:type="dxa"/>
          </w:tcPr>
          <w:p w14:paraId="196D36B6" w14:textId="4D86C762" w:rsidR="00C715CF" w:rsidRDefault="00C715CF" w:rsidP="005B7583">
            <w:pPr>
              <w:spacing w:line="360" w:lineRule="auto"/>
              <w:jc w:val="both"/>
            </w:pPr>
            <w:r>
              <w:t>30 years</w:t>
            </w:r>
          </w:p>
        </w:tc>
        <w:tc>
          <w:tcPr>
            <w:tcW w:w="3130" w:type="dxa"/>
          </w:tcPr>
          <w:p w14:paraId="57AFFDDD" w14:textId="6793C390" w:rsidR="00C715CF" w:rsidRDefault="00C715CF" w:rsidP="005B7583">
            <w:pPr>
              <w:spacing w:line="360" w:lineRule="auto"/>
              <w:jc w:val="both"/>
            </w:pPr>
            <w:r>
              <w:t>95-162 bpm</w:t>
            </w:r>
          </w:p>
        </w:tc>
        <w:tc>
          <w:tcPr>
            <w:tcW w:w="3545" w:type="dxa"/>
          </w:tcPr>
          <w:p w14:paraId="2B5C2C9C" w14:textId="7BB57CE5" w:rsidR="00C715CF" w:rsidRDefault="00C715CF" w:rsidP="005B7583">
            <w:pPr>
              <w:spacing w:line="360" w:lineRule="auto"/>
              <w:jc w:val="both"/>
            </w:pPr>
            <w:r>
              <w:t>190 bpm</w:t>
            </w:r>
          </w:p>
        </w:tc>
      </w:tr>
      <w:tr w:rsidR="00C715CF" w14:paraId="43089A8C" w14:textId="77777777" w:rsidTr="004414FF">
        <w:trPr>
          <w:trHeight w:val="151"/>
        </w:trPr>
        <w:tc>
          <w:tcPr>
            <w:tcW w:w="3130" w:type="dxa"/>
          </w:tcPr>
          <w:p w14:paraId="4AC6422C" w14:textId="469BE0BB" w:rsidR="00C715CF" w:rsidRDefault="00C715CF" w:rsidP="005B7583">
            <w:pPr>
              <w:spacing w:line="360" w:lineRule="auto"/>
              <w:jc w:val="both"/>
            </w:pPr>
            <w:r>
              <w:t>35 years</w:t>
            </w:r>
          </w:p>
        </w:tc>
        <w:tc>
          <w:tcPr>
            <w:tcW w:w="3130" w:type="dxa"/>
          </w:tcPr>
          <w:p w14:paraId="598B0347" w14:textId="2AC257F6" w:rsidR="00C715CF" w:rsidRDefault="00C715CF" w:rsidP="005B7583">
            <w:pPr>
              <w:spacing w:line="360" w:lineRule="auto"/>
              <w:jc w:val="both"/>
            </w:pPr>
            <w:r>
              <w:t>93-157 bpm</w:t>
            </w:r>
          </w:p>
        </w:tc>
        <w:tc>
          <w:tcPr>
            <w:tcW w:w="3545" w:type="dxa"/>
          </w:tcPr>
          <w:p w14:paraId="406777CD" w14:textId="7C8557D8" w:rsidR="00C715CF" w:rsidRDefault="00C715CF" w:rsidP="005B7583">
            <w:pPr>
              <w:spacing w:line="360" w:lineRule="auto"/>
              <w:jc w:val="both"/>
            </w:pPr>
            <w:r>
              <w:t>185 bpm</w:t>
            </w:r>
          </w:p>
        </w:tc>
      </w:tr>
      <w:tr w:rsidR="00C715CF" w14:paraId="0A89AEA1" w14:textId="77777777" w:rsidTr="004414FF">
        <w:trPr>
          <w:trHeight w:val="147"/>
        </w:trPr>
        <w:tc>
          <w:tcPr>
            <w:tcW w:w="3130" w:type="dxa"/>
          </w:tcPr>
          <w:p w14:paraId="27F5DD5A" w14:textId="65092F83" w:rsidR="00C715CF" w:rsidRDefault="00C715CF" w:rsidP="005B7583">
            <w:pPr>
              <w:spacing w:line="360" w:lineRule="auto"/>
              <w:jc w:val="both"/>
            </w:pPr>
            <w:r>
              <w:t>40 years</w:t>
            </w:r>
          </w:p>
        </w:tc>
        <w:tc>
          <w:tcPr>
            <w:tcW w:w="3130" w:type="dxa"/>
          </w:tcPr>
          <w:p w14:paraId="1AD46552" w14:textId="7CB53A60" w:rsidR="00C715CF" w:rsidRDefault="00C715CF" w:rsidP="005B7583">
            <w:pPr>
              <w:spacing w:line="360" w:lineRule="auto"/>
              <w:jc w:val="both"/>
            </w:pPr>
            <w:r>
              <w:t>90-153 bpm</w:t>
            </w:r>
          </w:p>
        </w:tc>
        <w:tc>
          <w:tcPr>
            <w:tcW w:w="3545" w:type="dxa"/>
          </w:tcPr>
          <w:p w14:paraId="2EB047BC" w14:textId="22880703" w:rsidR="00C715CF" w:rsidRDefault="00C715CF" w:rsidP="005B7583">
            <w:pPr>
              <w:spacing w:line="360" w:lineRule="auto"/>
              <w:jc w:val="both"/>
            </w:pPr>
            <w:r>
              <w:t>180 bpm</w:t>
            </w:r>
          </w:p>
        </w:tc>
      </w:tr>
      <w:tr w:rsidR="00C715CF" w14:paraId="75BA91B8" w14:textId="77777777" w:rsidTr="004414FF">
        <w:trPr>
          <w:trHeight w:val="151"/>
        </w:trPr>
        <w:tc>
          <w:tcPr>
            <w:tcW w:w="3130" w:type="dxa"/>
          </w:tcPr>
          <w:p w14:paraId="1E3DBAE8" w14:textId="2C709CAB" w:rsidR="00C715CF" w:rsidRDefault="00C715CF" w:rsidP="005B7583">
            <w:pPr>
              <w:spacing w:line="360" w:lineRule="auto"/>
              <w:jc w:val="both"/>
            </w:pPr>
            <w:r>
              <w:t>45 years</w:t>
            </w:r>
          </w:p>
        </w:tc>
        <w:tc>
          <w:tcPr>
            <w:tcW w:w="3130" w:type="dxa"/>
          </w:tcPr>
          <w:p w14:paraId="64BC64F9" w14:textId="4F8D760D" w:rsidR="00C715CF" w:rsidRDefault="00C715CF" w:rsidP="005B7583">
            <w:pPr>
              <w:spacing w:line="360" w:lineRule="auto"/>
              <w:jc w:val="both"/>
            </w:pPr>
            <w:r>
              <w:t>88-149 bpm</w:t>
            </w:r>
          </w:p>
        </w:tc>
        <w:tc>
          <w:tcPr>
            <w:tcW w:w="3545" w:type="dxa"/>
          </w:tcPr>
          <w:p w14:paraId="559EBE29" w14:textId="5781B636" w:rsidR="00C715CF" w:rsidRDefault="00C715CF" w:rsidP="005B7583">
            <w:pPr>
              <w:spacing w:line="360" w:lineRule="auto"/>
              <w:jc w:val="both"/>
            </w:pPr>
            <w:r>
              <w:t>175 bpm</w:t>
            </w:r>
          </w:p>
        </w:tc>
      </w:tr>
      <w:tr w:rsidR="00C715CF" w14:paraId="4DE03A55" w14:textId="77777777" w:rsidTr="004414FF">
        <w:trPr>
          <w:trHeight w:val="151"/>
        </w:trPr>
        <w:tc>
          <w:tcPr>
            <w:tcW w:w="3130" w:type="dxa"/>
          </w:tcPr>
          <w:p w14:paraId="22E00F58" w14:textId="77370B0F" w:rsidR="00C715CF" w:rsidRDefault="00C715CF" w:rsidP="005B7583">
            <w:pPr>
              <w:spacing w:line="360" w:lineRule="auto"/>
              <w:jc w:val="both"/>
            </w:pPr>
            <w:r>
              <w:t>50 years</w:t>
            </w:r>
          </w:p>
        </w:tc>
        <w:tc>
          <w:tcPr>
            <w:tcW w:w="3130" w:type="dxa"/>
          </w:tcPr>
          <w:p w14:paraId="3D53C158" w14:textId="00F6B043" w:rsidR="00C715CF" w:rsidRDefault="00C715CF" w:rsidP="005B7583">
            <w:pPr>
              <w:spacing w:line="360" w:lineRule="auto"/>
              <w:jc w:val="both"/>
            </w:pPr>
            <w:r>
              <w:t>85-145 bpm</w:t>
            </w:r>
          </w:p>
        </w:tc>
        <w:tc>
          <w:tcPr>
            <w:tcW w:w="3545" w:type="dxa"/>
          </w:tcPr>
          <w:p w14:paraId="744FC810" w14:textId="26381155" w:rsidR="00C715CF" w:rsidRDefault="00C715CF" w:rsidP="005B7583">
            <w:pPr>
              <w:spacing w:line="360" w:lineRule="auto"/>
              <w:jc w:val="both"/>
            </w:pPr>
            <w:r>
              <w:t>170 bpm</w:t>
            </w:r>
          </w:p>
        </w:tc>
      </w:tr>
      <w:tr w:rsidR="00C715CF" w14:paraId="2898A534" w14:textId="77777777" w:rsidTr="004414FF">
        <w:trPr>
          <w:trHeight w:val="151"/>
        </w:trPr>
        <w:tc>
          <w:tcPr>
            <w:tcW w:w="3130" w:type="dxa"/>
          </w:tcPr>
          <w:p w14:paraId="490B0707" w14:textId="15B02E78" w:rsidR="00C715CF" w:rsidRDefault="00C715CF" w:rsidP="005B7583">
            <w:pPr>
              <w:spacing w:line="360" w:lineRule="auto"/>
              <w:jc w:val="both"/>
            </w:pPr>
            <w:r>
              <w:t>55 years</w:t>
            </w:r>
          </w:p>
        </w:tc>
        <w:tc>
          <w:tcPr>
            <w:tcW w:w="3130" w:type="dxa"/>
          </w:tcPr>
          <w:p w14:paraId="4B6D6DEC" w14:textId="12D49E29" w:rsidR="00C715CF" w:rsidRDefault="00C715CF" w:rsidP="005B7583">
            <w:pPr>
              <w:spacing w:line="360" w:lineRule="auto"/>
              <w:jc w:val="both"/>
            </w:pPr>
            <w:r>
              <w:t>83-140 bpm</w:t>
            </w:r>
          </w:p>
        </w:tc>
        <w:tc>
          <w:tcPr>
            <w:tcW w:w="3545" w:type="dxa"/>
          </w:tcPr>
          <w:p w14:paraId="2B23B50B" w14:textId="4FFDA9F1" w:rsidR="00C715CF" w:rsidRDefault="00C715CF" w:rsidP="005B7583">
            <w:pPr>
              <w:spacing w:line="360" w:lineRule="auto"/>
              <w:jc w:val="both"/>
            </w:pPr>
            <w:r>
              <w:t>165 bpm</w:t>
            </w:r>
          </w:p>
        </w:tc>
      </w:tr>
      <w:tr w:rsidR="00C715CF" w14:paraId="2025E859" w14:textId="77777777" w:rsidTr="004414FF">
        <w:trPr>
          <w:trHeight w:val="151"/>
        </w:trPr>
        <w:tc>
          <w:tcPr>
            <w:tcW w:w="3130" w:type="dxa"/>
          </w:tcPr>
          <w:p w14:paraId="33D248C9" w14:textId="22F37A5A" w:rsidR="00C715CF" w:rsidRDefault="00C715CF" w:rsidP="005B7583">
            <w:pPr>
              <w:spacing w:line="360" w:lineRule="auto"/>
              <w:jc w:val="both"/>
            </w:pPr>
            <w:r>
              <w:t>60 years</w:t>
            </w:r>
          </w:p>
        </w:tc>
        <w:tc>
          <w:tcPr>
            <w:tcW w:w="3130" w:type="dxa"/>
          </w:tcPr>
          <w:p w14:paraId="7C1FC772" w14:textId="01C437A2" w:rsidR="00C715CF" w:rsidRDefault="00C715CF" w:rsidP="005B7583">
            <w:pPr>
              <w:spacing w:line="360" w:lineRule="auto"/>
              <w:jc w:val="both"/>
            </w:pPr>
            <w:r>
              <w:t>80-136 bpm</w:t>
            </w:r>
          </w:p>
        </w:tc>
        <w:tc>
          <w:tcPr>
            <w:tcW w:w="3545" w:type="dxa"/>
          </w:tcPr>
          <w:p w14:paraId="5D5F7EA1" w14:textId="516D6801" w:rsidR="00C715CF" w:rsidRDefault="00C715CF" w:rsidP="005B7583">
            <w:pPr>
              <w:spacing w:line="360" w:lineRule="auto"/>
              <w:jc w:val="both"/>
            </w:pPr>
            <w:r>
              <w:t>160 bpm</w:t>
            </w:r>
          </w:p>
        </w:tc>
      </w:tr>
      <w:tr w:rsidR="00C715CF" w14:paraId="22FCFE1F" w14:textId="77777777" w:rsidTr="004414FF">
        <w:trPr>
          <w:trHeight w:val="151"/>
        </w:trPr>
        <w:tc>
          <w:tcPr>
            <w:tcW w:w="3130" w:type="dxa"/>
          </w:tcPr>
          <w:p w14:paraId="01EAC8F4" w14:textId="71A9907B" w:rsidR="00C715CF" w:rsidRDefault="00C715CF" w:rsidP="005B7583">
            <w:pPr>
              <w:spacing w:line="360" w:lineRule="auto"/>
              <w:jc w:val="both"/>
            </w:pPr>
            <w:r>
              <w:t>65 years</w:t>
            </w:r>
          </w:p>
        </w:tc>
        <w:tc>
          <w:tcPr>
            <w:tcW w:w="3130" w:type="dxa"/>
          </w:tcPr>
          <w:p w14:paraId="50649B44" w14:textId="5F96EB53" w:rsidR="00C715CF" w:rsidRDefault="00C715CF" w:rsidP="005B7583">
            <w:pPr>
              <w:spacing w:line="360" w:lineRule="auto"/>
              <w:jc w:val="both"/>
            </w:pPr>
            <w:r>
              <w:t>78-132 bpm</w:t>
            </w:r>
          </w:p>
        </w:tc>
        <w:tc>
          <w:tcPr>
            <w:tcW w:w="3545" w:type="dxa"/>
          </w:tcPr>
          <w:p w14:paraId="46B84748" w14:textId="6D3BC5F4" w:rsidR="00C715CF" w:rsidRDefault="00C715CF" w:rsidP="005B7583">
            <w:pPr>
              <w:spacing w:line="360" w:lineRule="auto"/>
              <w:jc w:val="both"/>
            </w:pPr>
            <w:r>
              <w:t>155 bpm</w:t>
            </w:r>
          </w:p>
        </w:tc>
      </w:tr>
      <w:tr w:rsidR="00C715CF" w14:paraId="112195A0" w14:textId="77777777" w:rsidTr="004414FF">
        <w:trPr>
          <w:trHeight w:val="151"/>
        </w:trPr>
        <w:tc>
          <w:tcPr>
            <w:tcW w:w="3130" w:type="dxa"/>
          </w:tcPr>
          <w:p w14:paraId="57E650E9" w14:textId="1118AAF5" w:rsidR="00C715CF" w:rsidRDefault="00C715CF" w:rsidP="00C715CF">
            <w:pPr>
              <w:jc w:val="both"/>
            </w:pPr>
            <w:r>
              <w:t>70 years</w:t>
            </w:r>
          </w:p>
        </w:tc>
        <w:tc>
          <w:tcPr>
            <w:tcW w:w="3130" w:type="dxa"/>
          </w:tcPr>
          <w:p w14:paraId="681B5EA8" w14:textId="3BCEAA75" w:rsidR="00C715CF" w:rsidRDefault="00C715CF" w:rsidP="00C715CF">
            <w:pPr>
              <w:jc w:val="both"/>
            </w:pPr>
            <w:r>
              <w:t>75-128 bpm</w:t>
            </w:r>
          </w:p>
        </w:tc>
        <w:tc>
          <w:tcPr>
            <w:tcW w:w="3545" w:type="dxa"/>
          </w:tcPr>
          <w:p w14:paraId="0271CEAA" w14:textId="29260872" w:rsidR="00C715CF" w:rsidRDefault="00C715CF" w:rsidP="00C715CF">
            <w:pPr>
              <w:jc w:val="both"/>
            </w:pPr>
            <w:r>
              <w:t>150 bpm</w:t>
            </w:r>
          </w:p>
        </w:tc>
      </w:tr>
    </w:tbl>
    <w:p w14:paraId="32D99E7C" w14:textId="77777777" w:rsidR="00697884" w:rsidRPr="006D58D9" w:rsidRDefault="00697884" w:rsidP="004F5AAA">
      <w:pPr>
        <w:jc w:val="both"/>
      </w:pPr>
    </w:p>
    <w:p w14:paraId="3815A617" w14:textId="3AB297E1" w:rsidR="008C2245" w:rsidRDefault="00706BFF" w:rsidP="008C2245">
      <w:pPr>
        <w:pStyle w:val="Heading2"/>
      </w:pPr>
      <w:bookmarkStart w:id="129" w:name="_Toc81159142"/>
      <w:bookmarkStart w:id="130" w:name="_Toc78678471"/>
      <w:bookmarkStart w:id="131" w:name="_Toc78678592"/>
      <w:r>
        <w:t>ARDUINO</w:t>
      </w:r>
      <w:bookmarkEnd w:id="129"/>
      <w:r>
        <w:t xml:space="preserve"> </w:t>
      </w:r>
    </w:p>
    <w:p w14:paraId="5F37954F" w14:textId="77777777" w:rsidR="008C2245" w:rsidRDefault="00706BFF" w:rsidP="008C2245">
      <w:pPr>
        <w:pStyle w:val="Default"/>
        <w:spacing w:line="480" w:lineRule="auto"/>
      </w:pPr>
      <w:r>
        <w:t>Arduino provides open source electronics prototyping platforms based on flexible, easy to use hardware and software. It is a microcontroller development board based on the Atmel ATmega 328 MCU. The Arduino UNO has 14 digital input or output pins (of which 6 can be used as PWM outputs), 6 analog inputs, 16 mega Hz crystal oscillator, a USB connection, a power jack, ICSP header and a reset button. This Arduino MCU board contains everything needed to support the microcontroller. Simply connected to a computer with a USB connection, power it with an AC to DC adaptor or battery to get started. The Arduino UNO differs from all preceding boards in that it does not serial convertor. The Arduino UNO MCU board can be powered via the USB connection or with an external power supply. The power so</w:t>
      </w:r>
      <w:r w:rsidR="008C2245">
        <w:t>urce is selected automatically.</w:t>
      </w:r>
    </w:p>
    <w:p w14:paraId="2240879F" w14:textId="77777777" w:rsidR="006B29E0" w:rsidRDefault="006B29E0" w:rsidP="008C2245">
      <w:pPr>
        <w:pStyle w:val="Default"/>
        <w:spacing w:line="480" w:lineRule="auto"/>
      </w:pPr>
    </w:p>
    <w:p w14:paraId="674BD160" w14:textId="7267DC40" w:rsidR="008C2245" w:rsidRDefault="008C2245" w:rsidP="008C2245">
      <w:pPr>
        <w:pStyle w:val="Heading2"/>
      </w:pPr>
      <w:bookmarkStart w:id="132" w:name="_Toc81159143"/>
      <w:r>
        <w:t>Communication between Hardware and Software</w:t>
      </w:r>
      <w:bookmarkEnd w:id="132"/>
      <w:r>
        <w:t xml:space="preserve"> </w:t>
      </w:r>
    </w:p>
    <w:p w14:paraId="66AF0D1D" w14:textId="54C39E05" w:rsidR="00706BFF" w:rsidRDefault="008C2245" w:rsidP="008C2245">
      <w:pPr>
        <w:pStyle w:val="Default"/>
        <w:spacing w:line="480" w:lineRule="auto"/>
        <w:rPr>
          <w:color w:val="000000" w:themeColor="text1"/>
          <w:sz w:val="26"/>
        </w:rPr>
      </w:pPr>
      <w:r>
        <w:t>In this project, communication between hardware and software in serial data communication is used. Serial data communication uses two methods. 1. Synchronous 2. Asynchronous In where, synchronous method transfers a block of data at a time. Asynchronous method transfers a single byte at a time. It is possible to write software to use either of the methods. The program can be tedious and long that’s why special IC (integrated circuit) chips is made by many manufactures for serial data communication. These chips are commonly referred to as Universal Asynchronous Transmitter / Receiver (UART).</w:t>
      </w:r>
      <w:r w:rsidR="00706BFF">
        <w:rPr>
          <w:color w:val="000000" w:themeColor="text1"/>
          <w:sz w:val="26"/>
        </w:rPr>
        <w:br w:type="page"/>
      </w:r>
    </w:p>
    <w:p w14:paraId="630A0B1C" w14:textId="0D007C59" w:rsidR="00517CF9" w:rsidRPr="00B7558C" w:rsidRDefault="00517CF9" w:rsidP="00517CF9">
      <w:pPr>
        <w:pStyle w:val="Heading1"/>
        <w:spacing w:after="120" w:line="360" w:lineRule="auto"/>
        <w:rPr>
          <w:color w:val="000000" w:themeColor="text1"/>
          <w:sz w:val="26"/>
        </w:rPr>
      </w:pPr>
      <w:bookmarkStart w:id="133" w:name="_Toc81159144"/>
      <w:r w:rsidRPr="00B7558C">
        <w:rPr>
          <w:color w:val="000000" w:themeColor="text1"/>
          <w:sz w:val="26"/>
        </w:rPr>
        <w:lastRenderedPageBreak/>
        <w:t>CHAPTER THREE</w:t>
      </w:r>
      <w:bookmarkEnd w:id="130"/>
      <w:bookmarkEnd w:id="131"/>
      <w:bookmarkEnd w:id="133"/>
    </w:p>
    <w:p w14:paraId="13590B9D" w14:textId="77777777" w:rsidR="00517CF9" w:rsidRPr="00B7558C" w:rsidRDefault="00517CF9" w:rsidP="00517CF9">
      <w:pPr>
        <w:pStyle w:val="Heading1"/>
        <w:spacing w:after="120" w:line="360" w:lineRule="auto"/>
        <w:rPr>
          <w:color w:val="000000" w:themeColor="text1"/>
          <w:sz w:val="26"/>
        </w:rPr>
      </w:pPr>
      <w:bookmarkStart w:id="134" w:name="_Toc78678472"/>
      <w:bookmarkStart w:id="135" w:name="_Toc78678593"/>
      <w:bookmarkStart w:id="136" w:name="_Toc81159145"/>
      <w:r w:rsidRPr="00B7558C">
        <w:rPr>
          <w:color w:val="000000" w:themeColor="text1"/>
          <w:sz w:val="26"/>
        </w:rPr>
        <w:t>METHODOLOGY</w:t>
      </w:r>
      <w:bookmarkEnd w:id="134"/>
      <w:bookmarkEnd w:id="135"/>
      <w:bookmarkEnd w:id="136"/>
    </w:p>
    <w:p w14:paraId="5A1F42BA" w14:textId="4389BD39" w:rsidR="00517CF9" w:rsidRPr="00B7558C" w:rsidRDefault="00517CF9" w:rsidP="00517CF9">
      <w:pPr>
        <w:spacing w:before="240" w:after="120" w:line="360" w:lineRule="auto"/>
        <w:ind w:right="4"/>
        <w:jc w:val="both"/>
        <w:rPr>
          <w:b/>
          <w:bCs/>
          <w:color w:val="000000" w:themeColor="text1"/>
        </w:rPr>
      </w:pPr>
      <w:r w:rsidRPr="00B7558C">
        <w:rPr>
          <w:b/>
          <w:bCs/>
          <w:color w:val="000000" w:themeColor="text1"/>
        </w:rPr>
        <w:t>3</w:t>
      </w:r>
      <w:r>
        <w:rPr>
          <w:b/>
          <w:bCs/>
          <w:color w:val="000000" w:themeColor="text1"/>
        </w:rPr>
        <w:t>.0</w:t>
      </w:r>
      <w:r w:rsidRPr="00B7558C">
        <w:rPr>
          <w:b/>
          <w:bCs/>
          <w:color w:val="000000" w:themeColor="text1"/>
        </w:rPr>
        <w:tab/>
        <w:t>Introduction</w:t>
      </w:r>
    </w:p>
    <w:p w14:paraId="7C4FB85A" w14:textId="77777777" w:rsidR="00517CF9" w:rsidRPr="00B7558C" w:rsidRDefault="00517CF9" w:rsidP="00E66E8C">
      <w:pPr>
        <w:spacing w:before="240" w:after="120"/>
        <w:jc w:val="both"/>
        <w:rPr>
          <w:color w:val="000000" w:themeColor="text1"/>
        </w:rPr>
      </w:pPr>
      <w:r w:rsidRPr="00B7558C">
        <w:rPr>
          <w:color w:val="000000" w:themeColor="text1"/>
        </w:rPr>
        <w:t xml:space="preserve">This chapter gives a design of the health monitoring system segments. </w:t>
      </w:r>
      <w:bookmarkStart w:id="137" w:name="_Hlk65952333"/>
      <w:r w:rsidRPr="00B7558C">
        <w:rPr>
          <w:color w:val="000000" w:themeColor="text1"/>
        </w:rPr>
        <w:t xml:space="preserve">The system comprises of two main segments: the health monitoring system and a web application for remote accessibility. </w:t>
      </w:r>
    </w:p>
    <w:p w14:paraId="19604C49" w14:textId="7EB28E62" w:rsidR="00517CF9" w:rsidRPr="00B7558C" w:rsidRDefault="00517CF9" w:rsidP="00517CF9">
      <w:pPr>
        <w:spacing w:before="240" w:after="120" w:line="360" w:lineRule="auto"/>
        <w:jc w:val="both"/>
        <w:rPr>
          <w:b/>
          <w:bCs/>
          <w:color w:val="000000" w:themeColor="text1"/>
        </w:rPr>
      </w:pPr>
      <w:bookmarkStart w:id="138" w:name="_Hlk42170188"/>
      <w:bookmarkEnd w:id="137"/>
      <w:r w:rsidRPr="00B7558C">
        <w:rPr>
          <w:b/>
          <w:bCs/>
          <w:color w:val="000000" w:themeColor="text1"/>
        </w:rPr>
        <w:t>3.1 System Architecture</w:t>
      </w:r>
    </w:p>
    <w:p w14:paraId="1E5B3C1A" w14:textId="77777777" w:rsidR="00517CF9" w:rsidRPr="00B7558C" w:rsidRDefault="00517CF9" w:rsidP="00E66E8C">
      <w:pPr>
        <w:pStyle w:val="Default"/>
        <w:spacing w:after="120" w:line="480" w:lineRule="auto"/>
        <w:jc w:val="both"/>
        <w:rPr>
          <w:color w:val="000000" w:themeColor="text1"/>
        </w:rPr>
      </w:pPr>
      <w:r w:rsidRPr="00B7558C">
        <w:rPr>
          <w:color w:val="000000" w:themeColor="text1"/>
        </w:rPr>
        <w:t>This project has been developed with ESP32 microcontroller connected with sensors which are attached to the patient. Figure 3.1 shows the general overview of the system operation. All the sensors real time readings are sent from microcontroller, and can be accessed via HTTP request from the webpage to the domain name service (DNS). A doctor or guardian can log in to web portal to monitor patient’s data at any point in time and able to take necessary actions in case of emergencies.</w:t>
      </w:r>
    </w:p>
    <w:p w14:paraId="2D1D7209" w14:textId="77777777" w:rsidR="00517CF9" w:rsidRPr="00B7558C" w:rsidRDefault="00517CF9" w:rsidP="00517CF9">
      <w:pPr>
        <w:spacing w:before="240" w:after="120" w:line="360" w:lineRule="auto"/>
        <w:jc w:val="both"/>
        <w:rPr>
          <w:color w:val="000000" w:themeColor="text1"/>
        </w:rPr>
      </w:pPr>
      <w:r w:rsidRPr="00B7558C">
        <w:rPr>
          <w:noProof/>
          <w:color w:val="000000" w:themeColor="text1"/>
          <w:lang w:val="en-US" w:eastAsia="en-US"/>
        </w:rPr>
        <w:drawing>
          <wp:inline distT="0" distB="0" distL="0" distR="0" wp14:anchorId="2D5D8CE1" wp14:editId="78F26FD2">
            <wp:extent cx="5925820" cy="27311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5820" cy="2731135"/>
                    </a:xfrm>
                    <a:prstGeom prst="rect">
                      <a:avLst/>
                    </a:prstGeom>
                    <a:noFill/>
                    <a:ln>
                      <a:noFill/>
                    </a:ln>
                  </pic:spPr>
                </pic:pic>
              </a:graphicData>
            </a:graphic>
          </wp:inline>
        </w:drawing>
      </w:r>
    </w:p>
    <w:p w14:paraId="2E4767B2" w14:textId="02A449BC" w:rsidR="00517CF9" w:rsidRPr="00DA1E97" w:rsidRDefault="00517CF9" w:rsidP="00DA1E97">
      <w:pPr>
        <w:pStyle w:val="NoSpacing"/>
      </w:pPr>
      <w:bookmarkStart w:id="139" w:name="_Toc80970503"/>
      <w:bookmarkEnd w:id="138"/>
      <w:r w:rsidRPr="00B7558C">
        <w:t>Figure 3.1: Architecture of the Smart Health Monitoring System</w:t>
      </w:r>
      <w:bookmarkEnd w:id="139"/>
    </w:p>
    <w:p w14:paraId="0461E0F3" w14:textId="59D85357" w:rsidR="00517CF9" w:rsidRPr="00B7558C" w:rsidRDefault="00FE1B03" w:rsidP="00517CF9">
      <w:pPr>
        <w:tabs>
          <w:tab w:val="clear" w:pos="1830"/>
          <w:tab w:val="clear" w:pos="4095"/>
        </w:tabs>
        <w:spacing w:before="240" w:after="120" w:line="360" w:lineRule="auto"/>
        <w:jc w:val="both"/>
        <w:rPr>
          <w:color w:val="000000" w:themeColor="text1"/>
        </w:rPr>
      </w:pPr>
      <w:r w:rsidRPr="00B7558C">
        <w:rPr>
          <w:b/>
          <w:bCs/>
          <w:color w:val="000000" w:themeColor="text1"/>
        </w:rPr>
        <w:lastRenderedPageBreak/>
        <w:t xml:space="preserve"> </w:t>
      </w:r>
      <w:r w:rsidR="00517CF9" w:rsidRPr="00B7558C">
        <w:rPr>
          <w:b/>
          <w:bCs/>
          <w:color w:val="000000" w:themeColor="text1"/>
        </w:rPr>
        <w:t>3.2</w:t>
      </w:r>
      <w:r w:rsidR="00517CF9" w:rsidRPr="00B7558C">
        <w:rPr>
          <w:b/>
          <w:bCs/>
          <w:color w:val="000000" w:themeColor="text1"/>
        </w:rPr>
        <w:tab/>
        <w:t>Comatose Monitoring System</w:t>
      </w:r>
    </w:p>
    <w:p w14:paraId="39FF701E" w14:textId="77777777" w:rsidR="00517CF9" w:rsidRPr="00B7558C" w:rsidRDefault="00517CF9" w:rsidP="00771D3A">
      <w:pPr>
        <w:spacing w:after="120" w:line="360" w:lineRule="auto"/>
        <w:jc w:val="both"/>
        <w:rPr>
          <w:rFonts w:eastAsia="Cambria"/>
          <w:color w:val="000000" w:themeColor="text1"/>
        </w:rPr>
      </w:pPr>
      <w:r w:rsidRPr="00B7558C">
        <w:rPr>
          <w:rFonts w:eastAsia="Cambria"/>
          <w:color w:val="000000" w:themeColor="text1"/>
        </w:rPr>
        <w:t>There are two parts engaged to implement the proposed system, the hardware, and software. The ESP32, buzzer, LCD, DHT11, DS1 Receiver are the hardware requirement of the system. Arduino IDE was used for the programming.</w:t>
      </w:r>
      <w:bookmarkStart w:id="140" w:name="_Hlk65952216"/>
      <w:r w:rsidRPr="00B7558C">
        <w:rPr>
          <w:rFonts w:eastAsia="Cambria"/>
          <w:color w:val="000000" w:themeColor="text1"/>
        </w:rPr>
        <w:t xml:space="preserve"> Fig. 3.2 shows the block diagram of the system.</w:t>
      </w:r>
      <w:bookmarkEnd w:id="140"/>
      <w:r w:rsidRPr="00B7558C">
        <w:rPr>
          <w:rFonts w:eastAsia="Cambria"/>
          <w:color w:val="000000" w:themeColor="text1"/>
        </w:rPr>
        <w:t xml:space="preserve"> </w:t>
      </w:r>
    </w:p>
    <w:p w14:paraId="177CFE53" w14:textId="77777777" w:rsidR="00517CF9" w:rsidRPr="00B7558C" w:rsidRDefault="00517CF9" w:rsidP="00771D3A">
      <w:pPr>
        <w:shd w:val="clear" w:color="auto" w:fill="FFFFFF"/>
        <w:tabs>
          <w:tab w:val="clear" w:pos="1830"/>
          <w:tab w:val="clear" w:pos="4095"/>
        </w:tabs>
        <w:spacing w:after="120" w:line="360" w:lineRule="auto"/>
        <w:jc w:val="both"/>
        <w:rPr>
          <w:color w:val="000000" w:themeColor="text1"/>
          <w:lang w:val="en-US" w:eastAsia="en-US"/>
        </w:rPr>
      </w:pPr>
      <w:r w:rsidRPr="00D71263">
        <w:rPr>
          <w:color w:val="000000" w:themeColor="text1"/>
          <w:lang w:val="en-US" w:eastAsia="en-US"/>
        </w:rPr>
        <w:t>This device uses an </w:t>
      </w:r>
      <w:r w:rsidRPr="00B7558C">
        <w:rPr>
          <w:bCs/>
          <w:color w:val="000000" w:themeColor="text1"/>
          <w:bdr w:val="none" w:sz="0" w:space="0" w:color="auto" w:frame="1"/>
          <w:lang w:val="en-US" w:eastAsia="en-US"/>
        </w:rPr>
        <w:t>ESP32 web server</w:t>
      </w:r>
      <w:r w:rsidRPr="00B7558C">
        <w:rPr>
          <w:color w:val="000000" w:themeColor="text1"/>
          <w:lang w:val="en-US" w:eastAsia="en-US"/>
        </w:rPr>
        <w:t> to track patient health of the</w:t>
      </w:r>
      <w:r w:rsidRPr="00D71263">
        <w:rPr>
          <w:color w:val="000000" w:themeColor="text1"/>
          <w:lang w:val="en-US" w:eastAsia="en-US"/>
        </w:rPr>
        <w:t xml:space="preserve"> monitoring system</w:t>
      </w:r>
      <w:r w:rsidRPr="00B7558C">
        <w:rPr>
          <w:color w:val="000000" w:themeColor="text1"/>
          <w:lang w:val="en-US" w:eastAsia="en-US"/>
        </w:rPr>
        <w:t xml:space="preserve"> wirelessly. P</w:t>
      </w:r>
      <w:r w:rsidRPr="00D71263">
        <w:rPr>
          <w:color w:val="000000" w:themeColor="text1"/>
          <w:lang w:val="en-US" w:eastAsia="en-US"/>
        </w:rPr>
        <w:t>atient health parameters such as </w:t>
      </w:r>
      <w:r w:rsidRPr="00B7558C">
        <w:rPr>
          <w:bCs/>
          <w:color w:val="000000" w:themeColor="text1"/>
          <w:bdr w:val="none" w:sz="0" w:space="0" w:color="auto" w:frame="1"/>
          <w:lang w:val="en-US" w:eastAsia="en-US"/>
        </w:rPr>
        <w:t>body temperature, heart rate (BPM), blood oxygen levels (Sp02) as well as room temperature and humidity</w:t>
      </w:r>
      <w:r w:rsidRPr="00D71263">
        <w:rPr>
          <w:color w:val="000000" w:themeColor="text1"/>
          <w:lang w:val="en-US" w:eastAsia="en-US"/>
        </w:rPr>
        <w:t> ca</w:t>
      </w:r>
      <w:r w:rsidRPr="00B7558C">
        <w:rPr>
          <w:color w:val="000000" w:themeColor="text1"/>
          <w:lang w:val="en-US" w:eastAsia="en-US"/>
        </w:rPr>
        <w:t xml:space="preserve">n be monitored from any device </w:t>
      </w:r>
      <w:r w:rsidRPr="00D71263">
        <w:rPr>
          <w:color w:val="000000" w:themeColor="text1"/>
          <w:lang w:val="en-US" w:eastAsia="en-US"/>
        </w:rPr>
        <w:t>like Smart</w:t>
      </w:r>
      <w:r w:rsidRPr="00B7558C">
        <w:rPr>
          <w:color w:val="000000" w:themeColor="text1"/>
          <w:lang w:val="en-US" w:eastAsia="en-US"/>
        </w:rPr>
        <w:t>phone, PC, Laptop, and Smart TV t</w:t>
      </w:r>
      <w:r w:rsidRPr="00D71263">
        <w:rPr>
          <w:color w:val="000000" w:themeColor="text1"/>
          <w:lang w:val="en-US" w:eastAsia="en-US"/>
        </w:rPr>
        <w:t>hat support browsing capabilities.</w:t>
      </w:r>
    </w:p>
    <w:p w14:paraId="31357E4F" w14:textId="77777777" w:rsidR="00517CF9" w:rsidRPr="00D71263" w:rsidRDefault="00517CF9" w:rsidP="00771D3A">
      <w:pPr>
        <w:spacing w:after="120" w:line="360" w:lineRule="auto"/>
        <w:jc w:val="both"/>
        <w:rPr>
          <w:color w:val="000000" w:themeColor="text1"/>
          <w:shd w:val="clear" w:color="auto" w:fill="FFFFFF"/>
        </w:rPr>
      </w:pPr>
      <w:r w:rsidRPr="00B7558C">
        <w:rPr>
          <w:color w:val="000000" w:themeColor="text1"/>
          <w:shd w:val="clear" w:color="auto" w:fill="FFFFFF"/>
        </w:rPr>
        <w:t xml:space="preserve">The blood Oxygen Concentration termed as SpO2 is measured in Percentage and Heart Beat/Pulse Rate is measured in BPM using the MAX30100 which is both a Pulse Oximetry and a heart rate monitor sensor. </w:t>
      </w:r>
    </w:p>
    <w:p w14:paraId="54686A1C" w14:textId="5D7CBDFC" w:rsidR="00771D3A" w:rsidRDefault="00517CF9" w:rsidP="00771D3A">
      <w:pPr>
        <w:shd w:val="clear" w:color="auto" w:fill="FFFFFF"/>
        <w:tabs>
          <w:tab w:val="clear" w:pos="1830"/>
          <w:tab w:val="clear" w:pos="4095"/>
        </w:tabs>
        <w:spacing w:after="120" w:line="360" w:lineRule="auto"/>
        <w:jc w:val="both"/>
        <w:rPr>
          <w:color w:val="000000" w:themeColor="text1"/>
          <w:lang w:val="en-US" w:eastAsia="en-US"/>
        </w:rPr>
      </w:pPr>
      <w:r w:rsidRPr="00B7558C">
        <w:rPr>
          <w:color w:val="000000" w:themeColor="text1"/>
          <w:lang w:val="en-US" w:eastAsia="en-US"/>
        </w:rPr>
        <w:t>Patients need to be kept in a room with standard</w:t>
      </w:r>
      <w:r w:rsidRPr="00D71263">
        <w:rPr>
          <w:color w:val="000000" w:themeColor="text1"/>
          <w:lang w:val="en-US" w:eastAsia="en-US"/>
        </w:rPr>
        <w:t xml:space="preserve"> temperature and humidity level</w:t>
      </w:r>
      <w:r w:rsidRPr="00B7558C">
        <w:rPr>
          <w:color w:val="000000" w:themeColor="text1"/>
          <w:lang w:val="en-US" w:eastAsia="en-US"/>
        </w:rPr>
        <w:t xml:space="preserve"> so as </w:t>
      </w:r>
      <w:r w:rsidRPr="00D71263">
        <w:rPr>
          <w:color w:val="000000" w:themeColor="text1"/>
          <w:lang w:val="en-US" w:eastAsia="en-US"/>
        </w:rPr>
        <w:t>not</w:t>
      </w:r>
      <w:r w:rsidRPr="00B7558C">
        <w:rPr>
          <w:color w:val="000000" w:themeColor="text1"/>
          <w:lang w:val="en-US" w:eastAsia="en-US"/>
        </w:rPr>
        <w:t xml:space="preserve"> to make them</w:t>
      </w:r>
      <w:r w:rsidRPr="00D71263">
        <w:rPr>
          <w:color w:val="000000" w:themeColor="text1"/>
          <w:lang w:val="en-US" w:eastAsia="en-US"/>
        </w:rPr>
        <w:t xml:space="preserve"> feel uncomfortable. Hence, </w:t>
      </w:r>
      <w:r w:rsidRPr="00B7558C">
        <w:rPr>
          <w:bCs/>
          <w:color w:val="000000" w:themeColor="text1"/>
          <w:bdr w:val="none" w:sz="0" w:space="0" w:color="auto" w:frame="1"/>
          <w:lang w:val="en-US" w:eastAsia="en-US"/>
        </w:rPr>
        <w:t>DHT22 </w:t>
      </w:r>
      <w:r w:rsidRPr="00B7558C">
        <w:rPr>
          <w:color w:val="000000" w:themeColor="text1"/>
          <w:lang w:val="en-US" w:eastAsia="en-US"/>
        </w:rPr>
        <w:t>sensor was used to get temp</w:t>
      </w:r>
      <w:r w:rsidR="00771D3A">
        <w:rPr>
          <w:color w:val="000000" w:themeColor="text1"/>
          <w:lang w:val="en-US" w:eastAsia="en-US"/>
        </w:rPr>
        <w:t xml:space="preserve">erature and humidity readings. </w:t>
      </w:r>
    </w:p>
    <w:p w14:paraId="3FC9831B" w14:textId="45D68E19" w:rsidR="00517CF9" w:rsidRPr="00771D3A" w:rsidRDefault="00517CF9" w:rsidP="00771D3A">
      <w:pPr>
        <w:shd w:val="clear" w:color="auto" w:fill="FFFFFF"/>
        <w:tabs>
          <w:tab w:val="clear" w:pos="1830"/>
          <w:tab w:val="clear" w:pos="4095"/>
        </w:tabs>
        <w:spacing w:after="120" w:line="360" w:lineRule="auto"/>
        <w:jc w:val="both"/>
        <w:rPr>
          <w:color w:val="000000" w:themeColor="text1"/>
          <w:lang w:val="en-US" w:eastAsia="en-US"/>
        </w:rPr>
      </w:pPr>
      <w:r w:rsidRPr="00B7558C">
        <w:rPr>
          <w:color w:val="000000" w:themeColor="text1"/>
          <w:shd w:val="clear" w:color="auto" w:fill="FFFFFF"/>
        </w:rPr>
        <w:t xml:space="preserve">The readings are displayed on an LCD and the data are also sent to the web app wirelessly for doctors to monitor and keep track of. </w:t>
      </w:r>
    </w:p>
    <w:p w14:paraId="339C72EB" w14:textId="5316313E" w:rsidR="00771D3A" w:rsidRDefault="00771D3A" w:rsidP="00E66E8C">
      <w:pPr>
        <w:spacing w:after="120"/>
        <w:jc w:val="both"/>
        <w:rPr>
          <w:color w:val="000000" w:themeColor="text1"/>
          <w:shd w:val="clear" w:color="auto" w:fill="FFFFFF"/>
        </w:rPr>
      </w:pPr>
      <w:r w:rsidRPr="00B7558C">
        <w:rPr>
          <w:noProof/>
          <w:color w:val="000000" w:themeColor="text1"/>
          <w:lang w:val="en-US" w:eastAsia="en-US"/>
        </w:rPr>
        <mc:AlternateContent>
          <mc:Choice Requires="wpg">
            <w:drawing>
              <wp:anchor distT="0" distB="0" distL="114300" distR="114300" simplePos="0" relativeHeight="251668480" behindDoc="0" locked="0" layoutInCell="1" allowOverlap="1" wp14:anchorId="42E415A1" wp14:editId="269F4A6B">
                <wp:simplePos x="0" y="0"/>
                <wp:positionH relativeFrom="margin">
                  <wp:posOffset>86995</wp:posOffset>
                </wp:positionH>
                <wp:positionV relativeFrom="paragraph">
                  <wp:posOffset>46686</wp:posOffset>
                </wp:positionV>
                <wp:extent cx="6265545" cy="2933700"/>
                <wp:effectExtent l="0" t="0" r="20955" b="19050"/>
                <wp:wrapNone/>
                <wp:docPr id="9" name="Group 9"/>
                <wp:cNvGraphicFramePr/>
                <a:graphic xmlns:a="http://schemas.openxmlformats.org/drawingml/2006/main">
                  <a:graphicData uri="http://schemas.microsoft.com/office/word/2010/wordprocessingGroup">
                    <wpg:wgp>
                      <wpg:cNvGrpSpPr/>
                      <wpg:grpSpPr>
                        <a:xfrm>
                          <a:off x="0" y="0"/>
                          <a:ext cx="6265545" cy="2933700"/>
                          <a:chOff x="3331" y="766"/>
                          <a:chExt cx="8549" cy="5038"/>
                        </a:xfrm>
                      </wpg:grpSpPr>
                      <wpg:grpSp>
                        <wpg:cNvPr id="10" name="Group 20"/>
                        <wpg:cNvGrpSpPr/>
                        <wpg:grpSpPr>
                          <a:xfrm>
                            <a:off x="3331" y="2340"/>
                            <a:ext cx="8549" cy="3464"/>
                            <a:chOff x="5816" y="230425"/>
                            <a:chExt cx="8549" cy="3465"/>
                          </a:xfrm>
                        </wpg:grpSpPr>
                        <wps:wsp>
                          <wps:cNvPr id="11" name="Rectangles 2"/>
                          <wps:cNvSpPr>
                            <a:spLocks noChangeArrowheads="1"/>
                          </wps:cNvSpPr>
                          <wps:spPr bwMode="auto">
                            <a:xfrm>
                              <a:off x="7785" y="230425"/>
                              <a:ext cx="1980" cy="3465"/>
                            </a:xfrm>
                            <a:prstGeom prst="rect">
                              <a:avLst/>
                            </a:prstGeom>
                            <a:solidFill>
                              <a:srgbClr val="FFFFFF"/>
                            </a:solidFill>
                            <a:ln w="9525">
                              <a:solidFill>
                                <a:srgbClr val="000000"/>
                              </a:solidFill>
                              <a:miter lim="800000"/>
                            </a:ln>
                          </wps:spPr>
                          <wps:txbx>
                            <w:txbxContent>
                              <w:p w14:paraId="3ACF2DDF" w14:textId="77777777" w:rsidR="00EC6E09" w:rsidRDefault="00EC6E09" w:rsidP="00771D3A">
                                <w:pPr>
                                  <w:jc w:val="both"/>
                                </w:pPr>
                              </w:p>
                              <w:p w14:paraId="391F8846" w14:textId="77777777" w:rsidR="00EC6E09" w:rsidRDefault="00EC6E09" w:rsidP="00771D3A">
                                <w:pPr>
                                  <w:jc w:val="both"/>
                                </w:pPr>
                              </w:p>
                              <w:p w14:paraId="09BBAB1E" w14:textId="77777777" w:rsidR="00EC6E09" w:rsidRPr="00F52F72" w:rsidRDefault="00EC6E09" w:rsidP="00771D3A">
                                <w:pPr>
                                  <w:jc w:val="both"/>
                                  <w:rPr>
                                    <w:sz w:val="20"/>
                                  </w:rPr>
                                </w:pPr>
                              </w:p>
                              <w:p w14:paraId="7FA04E86" w14:textId="77777777" w:rsidR="00EC6E09" w:rsidRDefault="00EC6E09" w:rsidP="00771D3A">
                                <w:pPr>
                                  <w:rPr>
                                    <w:b/>
                                  </w:rPr>
                                </w:pPr>
                                <w:r>
                                  <w:rPr>
                                    <w:b/>
                                  </w:rPr>
                                  <w:t>Micro controller</w:t>
                                </w:r>
                              </w:p>
                              <w:p w14:paraId="43F16676" w14:textId="77777777" w:rsidR="00EC6E09" w:rsidRDefault="00EC6E09" w:rsidP="00771D3A">
                                <w:pPr>
                                  <w:rPr>
                                    <w:b/>
                                  </w:rPr>
                                </w:pPr>
                              </w:p>
                            </w:txbxContent>
                          </wps:txbx>
                          <wps:bodyPr rot="0" vert="horz" wrap="square" lIns="91440" tIns="45720" rIns="91440" bIns="45720" anchor="t" anchorCtr="0" upright="1">
                            <a:noAutofit/>
                          </wps:bodyPr>
                        </wps:wsp>
                        <wps:wsp>
                          <wps:cNvPr id="12" name="Rectangles 3"/>
                          <wps:cNvSpPr>
                            <a:spLocks noChangeArrowheads="1"/>
                          </wps:cNvSpPr>
                          <wps:spPr bwMode="auto">
                            <a:xfrm>
                              <a:off x="10650" y="230540"/>
                              <a:ext cx="1376" cy="962"/>
                            </a:xfrm>
                            <a:prstGeom prst="rect">
                              <a:avLst/>
                            </a:prstGeom>
                            <a:solidFill>
                              <a:srgbClr val="FFFFFF"/>
                            </a:solidFill>
                            <a:ln w="9525">
                              <a:solidFill>
                                <a:srgbClr val="000000"/>
                              </a:solidFill>
                              <a:miter lim="800000"/>
                            </a:ln>
                          </wps:spPr>
                          <wps:txbx>
                            <w:txbxContent>
                              <w:p w14:paraId="1EF49968" w14:textId="77777777" w:rsidR="00EC6E09" w:rsidRPr="00807F1A" w:rsidRDefault="00EC6E09" w:rsidP="00771D3A">
                                <w:pPr>
                                  <w:spacing w:line="240" w:lineRule="auto"/>
                                </w:pPr>
                                <w:r w:rsidRPr="00807F1A">
                                  <w:t>Wireless Connection</w:t>
                                </w:r>
                              </w:p>
                            </w:txbxContent>
                          </wps:txbx>
                          <wps:bodyPr rot="0" vert="horz" wrap="square" lIns="91440" tIns="45720" rIns="91440" bIns="45720" anchor="t" anchorCtr="0" upright="1">
                            <a:noAutofit/>
                          </wps:bodyPr>
                        </wps:wsp>
                        <wps:wsp>
                          <wps:cNvPr id="13" name="Rectangles 4"/>
                          <wps:cNvSpPr>
                            <a:spLocks noChangeArrowheads="1"/>
                          </wps:cNvSpPr>
                          <wps:spPr bwMode="auto">
                            <a:xfrm>
                              <a:off x="10635" y="232480"/>
                              <a:ext cx="2052" cy="778"/>
                            </a:xfrm>
                            <a:prstGeom prst="rect">
                              <a:avLst/>
                            </a:prstGeom>
                            <a:solidFill>
                              <a:srgbClr val="FFFFFF"/>
                            </a:solidFill>
                            <a:ln w="9525">
                              <a:solidFill>
                                <a:srgbClr val="000000"/>
                              </a:solidFill>
                              <a:miter lim="800000"/>
                            </a:ln>
                          </wps:spPr>
                          <wps:txbx>
                            <w:txbxContent>
                              <w:p w14:paraId="28ADEAC6" w14:textId="77777777" w:rsidR="00EC6E09" w:rsidRDefault="00EC6E09" w:rsidP="00771D3A">
                                <w:pPr>
                                  <w:spacing w:line="240" w:lineRule="auto"/>
                                </w:pPr>
                                <w:r>
                                  <w:t>Room Temperature</w:t>
                                </w:r>
                              </w:p>
                            </w:txbxContent>
                          </wps:txbx>
                          <wps:bodyPr rot="0" vert="horz" wrap="square" lIns="91440" tIns="45720" rIns="91440" bIns="45720" anchor="t" anchorCtr="0" upright="1">
                            <a:noAutofit/>
                          </wps:bodyPr>
                        </wps:wsp>
                        <wps:wsp>
                          <wps:cNvPr id="14" name="Rectangles 5"/>
                          <wps:cNvSpPr>
                            <a:spLocks noChangeArrowheads="1"/>
                          </wps:cNvSpPr>
                          <wps:spPr bwMode="auto">
                            <a:xfrm>
                              <a:off x="5922" y="230595"/>
                              <a:ext cx="1079" cy="856"/>
                            </a:xfrm>
                            <a:prstGeom prst="rect">
                              <a:avLst/>
                            </a:prstGeom>
                            <a:solidFill>
                              <a:srgbClr val="FFFFFF"/>
                            </a:solidFill>
                            <a:ln w="9525">
                              <a:solidFill>
                                <a:srgbClr val="000000"/>
                              </a:solidFill>
                              <a:miter lim="800000"/>
                            </a:ln>
                          </wps:spPr>
                          <wps:txbx>
                            <w:txbxContent>
                              <w:p w14:paraId="3314660D" w14:textId="77777777" w:rsidR="00EC6E09" w:rsidRPr="00807F1A" w:rsidRDefault="00EC6E09" w:rsidP="00771D3A">
                                <w:pPr>
                                  <w:spacing w:line="240" w:lineRule="auto"/>
                                </w:pPr>
                                <w:r w:rsidRPr="00807F1A">
                                  <w:t>Flex Sensors</w:t>
                                </w:r>
                              </w:p>
                              <w:p w14:paraId="309BDC70" w14:textId="77777777" w:rsidR="00EC6E09" w:rsidRPr="00807F1A" w:rsidRDefault="00EC6E09" w:rsidP="00771D3A">
                                <w:pPr>
                                  <w:spacing w:line="240" w:lineRule="auto"/>
                                </w:pPr>
                              </w:p>
                            </w:txbxContent>
                          </wps:txbx>
                          <wps:bodyPr rot="0" vert="horz" wrap="square" lIns="91440" tIns="45720" rIns="91440" bIns="45720" anchor="t" anchorCtr="0" upright="1">
                            <a:noAutofit/>
                          </wps:bodyPr>
                        </wps:wsp>
                        <wps:wsp>
                          <wps:cNvPr id="16" name="Rectangles 7"/>
                          <wps:cNvSpPr>
                            <a:spLocks noChangeArrowheads="1"/>
                          </wps:cNvSpPr>
                          <wps:spPr bwMode="auto">
                            <a:xfrm>
                              <a:off x="12917" y="230544"/>
                              <a:ext cx="1448" cy="1004"/>
                            </a:xfrm>
                            <a:prstGeom prst="rect">
                              <a:avLst/>
                            </a:prstGeom>
                            <a:solidFill>
                              <a:srgbClr val="FFFFFF"/>
                            </a:solidFill>
                            <a:ln w="9525">
                              <a:solidFill>
                                <a:srgbClr val="000000"/>
                              </a:solidFill>
                              <a:miter lim="800000"/>
                            </a:ln>
                          </wps:spPr>
                          <wps:txbx>
                            <w:txbxContent>
                              <w:p w14:paraId="666474C0" w14:textId="77777777" w:rsidR="00EC6E09" w:rsidRDefault="00EC6E09" w:rsidP="00771D3A">
                                <w:pPr>
                                  <w:spacing w:line="240" w:lineRule="auto"/>
                                </w:pPr>
                                <w:r>
                                  <w:t>Web Application</w:t>
                                </w:r>
                              </w:p>
                              <w:p w14:paraId="36DFCF34" w14:textId="77777777" w:rsidR="00EC6E09" w:rsidRDefault="00EC6E09" w:rsidP="00771D3A"/>
                            </w:txbxContent>
                          </wps:txbx>
                          <wps:bodyPr rot="0" vert="horz" wrap="square" lIns="91440" tIns="45720" rIns="91440" bIns="45720" anchor="t" anchorCtr="0" upright="1">
                            <a:noAutofit/>
                          </wps:bodyPr>
                        </wps:wsp>
                        <wps:wsp>
                          <wps:cNvPr id="17" name="Lines 9"/>
                          <wps:cNvCnPr>
                            <a:cxnSpLocks noChangeShapeType="1"/>
                          </wps:cNvCnPr>
                          <wps:spPr bwMode="auto">
                            <a:xfrm>
                              <a:off x="7020" y="231011"/>
                              <a:ext cx="765" cy="0"/>
                            </a:xfrm>
                            <a:prstGeom prst="line">
                              <a:avLst/>
                            </a:prstGeom>
                            <a:noFill/>
                            <a:ln w="25400">
                              <a:solidFill>
                                <a:srgbClr val="000000"/>
                              </a:solidFill>
                              <a:round/>
                              <a:tailEnd type="arrow" w="med" len="med"/>
                            </a:ln>
                          </wps:spPr>
                          <wps:bodyPr/>
                        </wps:wsp>
                        <wps:wsp>
                          <wps:cNvPr id="18" name="Lines 10"/>
                          <wps:cNvCnPr>
                            <a:cxnSpLocks noChangeShapeType="1"/>
                          </wps:cNvCnPr>
                          <wps:spPr bwMode="auto">
                            <a:xfrm flipH="1">
                              <a:off x="7020" y="233155"/>
                              <a:ext cx="765" cy="1"/>
                            </a:xfrm>
                            <a:prstGeom prst="line">
                              <a:avLst/>
                            </a:prstGeom>
                            <a:noFill/>
                            <a:ln w="22225">
                              <a:solidFill>
                                <a:srgbClr val="000000"/>
                              </a:solidFill>
                              <a:round/>
                              <a:tailEnd type="arrow" w="med" len="med"/>
                            </a:ln>
                          </wps:spPr>
                          <wps:bodyPr/>
                        </wps:wsp>
                        <wps:wsp>
                          <wps:cNvPr id="19" name="Lines 12"/>
                          <wps:cNvCnPr>
                            <a:cxnSpLocks noChangeShapeType="1"/>
                          </wps:cNvCnPr>
                          <wps:spPr bwMode="auto">
                            <a:xfrm>
                              <a:off x="9780" y="231056"/>
                              <a:ext cx="900" cy="1"/>
                            </a:xfrm>
                            <a:prstGeom prst="line">
                              <a:avLst/>
                            </a:prstGeom>
                            <a:noFill/>
                            <a:ln w="22225">
                              <a:solidFill>
                                <a:srgbClr val="000000"/>
                              </a:solidFill>
                              <a:round/>
                              <a:headEnd type="arrow" w="med" len="med"/>
                              <a:tailEnd type="arrow" w="med" len="med"/>
                            </a:ln>
                          </wps:spPr>
                          <wps:bodyPr/>
                        </wps:wsp>
                        <wps:wsp>
                          <wps:cNvPr id="20" name="Rectangles 13"/>
                          <wps:cNvSpPr>
                            <a:spLocks noChangeArrowheads="1"/>
                          </wps:cNvSpPr>
                          <wps:spPr bwMode="auto">
                            <a:xfrm>
                              <a:off x="10629" y="233370"/>
                              <a:ext cx="2288" cy="519"/>
                            </a:xfrm>
                            <a:prstGeom prst="rect">
                              <a:avLst/>
                            </a:prstGeom>
                            <a:solidFill>
                              <a:srgbClr val="FFFFFF"/>
                            </a:solidFill>
                            <a:ln w="9525">
                              <a:solidFill>
                                <a:srgbClr val="000000"/>
                              </a:solidFill>
                              <a:miter lim="800000"/>
                            </a:ln>
                          </wps:spPr>
                          <wps:txbx>
                            <w:txbxContent>
                              <w:p w14:paraId="431CD57B" w14:textId="77777777" w:rsidR="00EC6E09" w:rsidRDefault="00EC6E09" w:rsidP="00771D3A">
                                <w:pPr>
                                  <w:spacing w:line="240" w:lineRule="auto"/>
                                </w:pPr>
                                <w:r>
                                  <w:t>Heart Beat Sensor</w:t>
                                </w:r>
                              </w:p>
                              <w:p w14:paraId="4436B67C" w14:textId="77777777" w:rsidR="00EC6E09" w:rsidRDefault="00EC6E09" w:rsidP="00771D3A">
                                <w:pPr>
                                  <w:spacing w:line="240" w:lineRule="auto"/>
                                </w:pPr>
                              </w:p>
                              <w:p w14:paraId="020394FB" w14:textId="77777777" w:rsidR="00EC6E09" w:rsidRDefault="00EC6E09" w:rsidP="00771D3A"/>
                            </w:txbxContent>
                          </wps:txbx>
                          <wps:bodyPr rot="0" vert="horz" wrap="square" lIns="91440" tIns="45720" rIns="91440" bIns="45720" anchor="t" anchorCtr="0" upright="1">
                            <a:noAutofit/>
                          </wps:bodyPr>
                        </wps:wsp>
                        <wps:wsp>
                          <wps:cNvPr id="24" name="Rectangles 18"/>
                          <wps:cNvSpPr>
                            <a:spLocks noChangeArrowheads="1"/>
                          </wps:cNvSpPr>
                          <wps:spPr bwMode="auto">
                            <a:xfrm>
                              <a:off x="5816" y="231816"/>
                              <a:ext cx="1185" cy="645"/>
                            </a:xfrm>
                            <a:prstGeom prst="rect">
                              <a:avLst/>
                            </a:prstGeom>
                            <a:solidFill>
                              <a:srgbClr val="FFFFFF"/>
                            </a:solidFill>
                            <a:ln w="9525">
                              <a:solidFill>
                                <a:srgbClr val="000000"/>
                              </a:solidFill>
                              <a:miter lim="800000"/>
                            </a:ln>
                          </wps:spPr>
                          <wps:txbx>
                            <w:txbxContent>
                              <w:p w14:paraId="5E77242B" w14:textId="77777777" w:rsidR="00EC6E09" w:rsidRPr="00807F1A" w:rsidRDefault="00EC6E09" w:rsidP="00771D3A">
                                <w:r w:rsidRPr="00807F1A">
                                  <w:t>L</w:t>
                                </w:r>
                                <w:r>
                                  <w:t>CD</w:t>
                                </w:r>
                              </w:p>
                            </w:txbxContent>
                          </wps:txbx>
                          <wps:bodyPr rot="0" vert="horz" wrap="square" lIns="91440" tIns="45720" rIns="91440" bIns="45720" anchor="t" anchorCtr="0" upright="1">
                            <a:noAutofit/>
                          </wps:bodyPr>
                        </wps:wsp>
                        <wps:wsp>
                          <wps:cNvPr id="228" name="Rectangles 13"/>
                          <wps:cNvSpPr>
                            <a:spLocks noChangeArrowheads="1"/>
                          </wps:cNvSpPr>
                          <wps:spPr bwMode="auto">
                            <a:xfrm>
                              <a:off x="10625" y="231709"/>
                              <a:ext cx="2183" cy="550"/>
                            </a:xfrm>
                            <a:prstGeom prst="rect">
                              <a:avLst/>
                            </a:prstGeom>
                            <a:solidFill>
                              <a:srgbClr val="FFFFFF"/>
                            </a:solidFill>
                            <a:ln w="9525">
                              <a:solidFill>
                                <a:srgbClr val="000000"/>
                              </a:solidFill>
                              <a:miter lim="800000"/>
                            </a:ln>
                          </wps:spPr>
                          <wps:txbx>
                            <w:txbxContent>
                              <w:p w14:paraId="1BB36E4D" w14:textId="77777777" w:rsidR="00EC6E09" w:rsidRPr="00EC2555" w:rsidRDefault="00EC6E09" w:rsidP="00771D3A">
                                <w:pPr>
                                  <w:spacing w:line="240" w:lineRule="auto"/>
                                </w:pPr>
                                <w:r w:rsidRPr="00EC2555">
                                  <w:t>Body Temperature</w:t>
                                </w:r>
                              </w:p>
                            </w:txbxContent>
                          </wps:txbx>
                          <wps:bodyPr rot="0" vert="horz" wrap="square" lIns="91440" tIns="45720" rIns="91440" bIns="45720" anchor="t" anchorCtr="0" upright="1">
                            <a:noAutofit/>
                          </wps:bodyPr>
                        </wps:wsp>
                        <wps:wsp>
                          <wps:cNvPr id="59" name="Rectangles 18"/>
                          <wps:cNvSpPr>
                            <a:spLocks noChangeArrowheads="1"/>
                          </wps:cNvSpPr>
                          <wps:spPr bwMode="auto">
                            <a:xfrm>
                              <a:off x="5831" y="232848"/>
                              <a:ext cx="1185" cy="645"/>
                            </a:xfrm>
                            <a:prstGeom prst="rect">
                              <a:avLst/>
                            </a:prstGeom>
                            <a:solidFill>
                              <a:srgbClr val="FFFFFF"/>
                            </a:solidFill>
                            <a:ln w="9525">
                              <a:solidFill>
                                <a:srgbClr val="000000"/>
                              </a:solidFill>
                              <a:miter lim="800000"/>
                            </a:ln>
                          </wps:spPr>
                          <wps:txbx>
                            <w:txbxContent>
                              <w:p w14:paraId="4D9B40EF" w14:textId="77777777" w:rsidR="00EC6E09" w:rsidRPr="00807F1A" w:rsidRDefault="00EC6E09" w:rsidP="00771D3A">
                                <w:r>
                                  <w:t>Buzzer</w:t>
                                </w:r>
                              </w:p>
                              <w:p w14:paraId="5816FD2B" w14:textId="77777777" w:rsidR="00EC6E09" w:rsidRPr="00807F1A" w:rsidRDefault="00EC6E09" w:rsidP="00771D3A"/>
                            </w:txbxContent>
                          </wps:txbx>
                          <wps:bodyPr rot="0" vert="horz" wrap="square" lIns="91440" tIns="45720" rIns="91440" bIns="45720" anchor="t" anchorCtr="0" upright="1">
                            <a:noAutofit/>
                          </wps:bodyPr>
                        </wps:wsp>
                        <wps:wsp>
                          <wps:cNvPr id="62" name="Lines 19"/>
                          <wps:cNvCnPr>
                            <a:cxnSpLocks noChangeShapeType="1"/>
                          </wps:cNvCnPr>
                          <wps:spPr bwMode="auto">
                            <a:xfrm flipH="1">
                              <a:off x="9755" y="233537"/>
                              <a:ext cx="870" cy="0"/>
                            </a:xfrm>
                            <a:prstGeom prst="line">
                              <a:avLst/>
                            </a:prstGeom>
                            <a:noFill/>
                            <a:ln w="22225">
                              <a:solidFill>
                                <a:srgbClr val="000000"/>
                              </a:solidFill>
                              <a:round/>
                              <a:tailEnd type="arrow" w="med" len="med"/>
                            </a:ln>
                          </wps:spPr>
                          <wps:bodyPr/>
                        </wps:wsp>
                        <wps:wsp>
                          <wps:cNvPr id="63" name="Lines 12"/>
                          <wps:cNvCnPr>
                            <a:cxnSpLocks noChangeShapeType="1"/>
                          </wps:cNvCnPr>
                          <wps:spPr bwMode="auto">
                            <a:xfrm>
                              <a:off x="12026" y="231091"/>
                              <a:ext cx="900" cy="1"/>
                            </a:xfrm>
                            <a:prstGeom prst="line">
                              <a:avLst/>
                            </a:prstGeom>
                            <a:noFill/>
                            <a:ln w="22225">
                              <a:solidFill>
                                <a:srgbClr val="000000"/>
                              </a:solidFill>
                              <a:round/>
                              <a:headEnd type="arrow" w="med" len="med"/>
                              <a:tailEnd type="arrow" w="med" len="med"/>
                            </a:ln>
                          </wps:spPr>
                          <wps:bodyPr/>
                        </wps:wsp>
                        <wps:wsp>
                          <wps:cNvPr id="64" name="Lines 19"/>
                          <wps:cNvCnPr>
                            <a:cxnSpLocks noChangeShapeType="1"/>
                          </wps:cNvCnPr>
                          <wps:spPr bwMode="auto">
                            <a:xfrm flipH="1">
                              <a:off x="9759" y="232018"/>
                              <a:ext cx="870" cy="0"/>
                            </a:xfrm>
                            <a:prstGeom prst="line">
                              <a:avLst/>
                            </a:prstGeom>
                            <a:noFill/>
                            <a:ln w="22225">
                              <a:solidFill>
                                <a:srgbClr val="000000"/>
                              </a:solidFill>
                              <a:round/>
                              <a:tailEnd type="arrow" w="med" len="med"/>
                            </a:ln>
                          </wps:spPr>
                          <wps:bodyPr/>
                        </wps:wsp>
                        <wps:wsp>
                          <wps:cNvPr id="65" name="Lines 10"/>
                          <wps:cNvCnPr>
                            <a:cxnSpLocks noChangeShapeType="1"/>
                          </wps:cNvCnPr>
                          <wps:spPr bwMode="auto">
                            <a:xfrm flipH="1">
                              <a:off x="7001" y="232146"/>
                              <a:ext cx="765" cy="1"/>
                            </a:xfrm>
                            <a:prstGeom prst="line">
                              <a:avLst/>
                            </a:prstGeom>
                            <a:noFill/>
                            <a:ln w="22225">
                              <a:solidFill>
                                <a:srgbClr val="000000"/>
                              </a:solidFill>
                              <a:round/>
                              <a:tailEnd type="arrow" w="med" len="med"/>
                            </a:ln>
                          </wps:spPr>
                          <wps:bodyPr/>
                        </wps:wsp>
                        <wps:wsp>
                          <wps:cNvPr id="66" name="Lines 19"/>
                          <wps:cNvCnPr>
                            <a:cxnSpLocks noChangeShapeType="1"/>
                          </wps:cNvCnPr>
                          <wps:spPr bwMode="auto">
                            <a:xfrm flipH="1">
                              <a:off x="9765" y="232848"/>
                              <a:ext cx="870" cy="0"/>
                            </a:xfrm>
                            <a:prstGeom prst="line">
                              <a:avLst/>
                            </a:prstGeom>
                            <a:noFill/>
                            <a:ln w="22225">
                              <a:solidFill>
                                <a:srgbClr val="000000"/>
                              </a:solidFill>
                              <a:round/>
                              <a:tailEnd type="arrow" w="med" len="med"/>
                            </a:ln>
                          </wps:spPr>
                          <wps:bodyPr/>
                        </wps:wsp>
                      </wpg:grpSp>
                      <wps:wsp>
                        <wps:cNvPr id="26" name="Rectangle 19"/>
                        <wps:cNvSpPr>
                          <a:spLocks noChangeArrowheads="1"/>
                        </wps:cNvSpPr>
                        <wps:spPr bwMode="auto">
                          <a:xfrm>
                            <a:off x="5494" y="766"/>
                            <a:ext cx="1540" cy="700"/>
                          </a:xfrm>
                          <a:prstGeom prst="rect">
                            <a:avLst/>
                          </a:prstGeom>
                          <a:solidFill>
                            <a:srgbClr val="FFFFFF"/>
                          </a:solidFill>
                          <a:ln w="9525">
                            <a:solidFill>
                              <a:srgbClr val="000000"/>
                            </a:solidFill>
                            <a:miter lim="800000"/>
                          </a:ln>
                        </wps:spPr>
                        <wps:txbx>
                          <w:txbxContent>
                            <w:p w14:paraId="04FB4D7D" w14:textId="77777777" w:rsidR="00EC6E09" w:rsidRDefault="00EC6E09" w:rsidP="00771D3A">
                              <w:r>
                                <w:t>Power Supply</w:t>
                              </w:r>
                            </w:p>
                            <w:p w14:paraId="37D87958" w14:textId="77777777" w:rsidR="00EC6E09" w:rsidRDefault="00EC6E09" w:rsidP="00771D3A"/>
                          </w:txbxContent>
                        </wps:txbx>
                        <wps:bodyPr rot="0" vert="horz" wrap="square" lIns="91440" tIns="45720" rIns="91440" bIns="45720" anchor="t" anchorCtr="0" upright="1">
                          <a:noAutofit/>
                        </wps:bodyPr>
                      </wps:wsp>
                      <wps:wsp>
                        <wps:cNvPr id="27" name="AutoShape 20"/>
                        <wps:cNvCnPr>
                          <a:cxnSpLocks noChangeShapeType="1"/>
                        </wps:cNvCnPr>
                        <wps:spPr bwMode="auto">
                          <a:xfrm>
                            <a:off x="6268" y="1480"/>
                            <a:ext cx="0" cy="860"/>
                          </a:xfrm>
                          <a:prstGeom prst="straightConnector1">
                            <a:avLst/>
                          </a:prstGeom>
                          <a:noFill/>
                          <a:ln w="9525">
                            <a:solidFill>
                              <a:srgbClr val="000000"/>
                            </a:solidFill>
                            <a:round/>
                            <a:tailEnd type="triangle" w="med" len="med"/>
                          </a:ln>
                        </wps:spPr>
                        <wps:bodyPr/>
                      </wps:wsp>
                    </wpg:wgp>
                  </a:graphicData>
                </a:graphic>
                <wp14:sizeRelH relativeFrom="margin">
                  <wp14:pctWidth>0</wp14:pctWidth>
                </wp14:sizeRelH>
                <wp14:sizeRelV relativeFrom="margin">
                  <wp14:pctHeight>0</wp14:pctHeight>
                </wp14:sizeRelV>
              </wp:anchor>
            </w:drawing>
          </mc:Choice>
          <mc:Fallback>
            <w:pict>
              <v:group w14:anchorId="42E415A1" id="Group 9" o:spid="_x0000_s1026" style="position:absolute;left:0;text-align:left;margin-left:6.85pt;margin-top:3.7pt;width:493.35pt;height:231pt;z-index:251668480;mso-position-horizontal-relative:margin;mso-width-relative:margin;mso-height-relative:margin" coordorigin="3331,766" coordsize="8549,50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">
                <v:group id="Group 20" o:spid="_x0000_s1027" style="position:absolute;left:3331;top:2340;width:8549;height:3464" coordorigin="5816,230425" coordsize="8549,3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s 2" o:spid="_x0000_s1028" style="position:absolute;left:7785;top:230425;width:1980;height:34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3ACF2DDF" w14:textId="77777777" w:rsidR="00EC6E09" w:rsidRDefault="00EC6E09" w:rsidP="00771D3A">
                          <w:pPr>
                            <w:jc w:val="both"/>
                          </w:pPr>
                        </w:p>
                        <w:p w14:paraId="391F8846" w14:textId="77777777" w:rsidR="00EC6E09" w:rsidRDefault="00EC6E09" w:rsidP="00771D3A">
                          <w:pPr>
                            <w:jc w:val="both"/>
                          </w:pPr>
                        </w:p>
                        <w:p w14:paraId="09BBAB1E" w14:textId="77777777" w:rsidR="00EC6E09" w:rsidRPr="00F52F72" w:rsidRDefault="00EC6E09" w:rsidP="00771D3A">
                          <w:pPr>
                            <w:jc w:val="both"/>
                            <w:rPr>
                              <w:sz w:val="20"/>
                            </w:rPr>
                          </w:pPr>
                        </w:p>
                        <w:p w14:paraId="7FA04E86" w14:textId="77777777" w:rsidR="00EC6E09" w:rsidRDefault="00EC6E09" w:rsidP="00771D3A">
                          <w:pPr>
                            <w:rPr>
                              <w:b/>
                            </w:rPr>
                          </w:pPr>
                          <w:r>
                            <w:rPr>
                              <w:b/>
                            </w:rPr>
                            <w:t>Micro controller</w:t>
                          </w:r>
                        </w:p>
                        <w:p w14:paraId="43F16676" w14:textId="77777777" w:rsidR="00EC6E09" w:rsidRDefault="00EC6E09" w:rsidP="00771D3A">
                          <w:pPr>
                            <w:rPr>
                              <w:b/>
                            </w:rPr>
                          </w:pPr>
                        </w:p>
                      </w:txbxContent>
                    </v:textbox>
                  </v:rect>
                  <v:rect id="Rectangles 3" o:spid="_x0000_s1029" style="position:absolute;left:10650;top:230540;width:1376;height: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1EF49968" w14:textId="77777777" w:rsidR="00EC6E09" w:rsidRPr="00807F1A" w:rsidRDefault="00EC6E09" w:rsidP="00771D3A">
                          <w:pPr>
                            <w:spacing w:line="240" w:lineRule="auto"/>
                          </w:pPr>
                          <w:r w:rsidRPr="00807F1A">
                            <w:t>Wireless Connection</w:t>
                          </w:r>
                        </w:p>
                      </w:txbxContent>
                    </v:textbox>
                  </v:rect>
                  <v:rect id="Rectangles 4" o:spid="_x0000_s1030" style="position:absolute;left:10635;top:232480;width:2052;height: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28ADEAC6" w14:textId="77777777" w:rsidR="00EC6E09" w:rsidRDefault="00EC6E09" w:rsidP="00771D3A">
                          <w:pPr>
                            <w:spacing w:line="240" w:lineRule="auto"/>
                          </w:pPr>
                          <w:r>
                            <w:t>Room Temperature</w:t>
                          </w:r>
                        </w:p>
                      </w:txbxContent>
                    </v:textbox>
                  </v:rect>
                  <v:rect id="Rectangles 5" o:spid="_x0000_s1031" style="position:absolute;left:5922;top:230595;width:1079;height:8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3314660D" w14:textId="77777777" w:rsidR="00EC6E09" w:rsidRPr="00807F1A" w:rsidRDefault="00EC6E09" w:rsidP="00771D3A">
                          <w:pPr>
                            <w:spacing w:line="240" w:lineRule="auto"/>
                          </w:pPr>
                          <w:r w:rsidRPr="00807F1A">
                            <w:t>Flex Sensors</w:t>
                          </w:r>
                        </w:p>
                        <w:p w14:paraId="309BDC70" w14:textId="77777777" w:rsidR="00EC6E09" w:rsidRPr="00807F1A" w:rsidRDefault="00EC6E09" w:rsidP="00771D3A">
                          <w:pPr>
                            <w:spacing w:line="240" w:lineRule="auto"/>
                          </w:pPr>
                        </w:p>
                      </w:txbxContent>
                    </v:textbox>
                  </v:rect>
                  <v:rect id="Rectangles 7" o:spid="_x0000_s1032" style="position:absolute;left:12917;top:230544;width:1448;height:1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">
                    <v:textbox>
                      <w:txbxContent>
                        <w:p w14:paraId="666474C0" w14:textId="77777777" w:rsidR="00EC6E09" w:rsidRDefault="00EC6E09" w:rsidP="00771D3A">
                          <w:pPr>
                            <w:spacing w:line="240" w:lineRule="auto"/>
                          </w:pPr>
                          <w:r>
                            <w:t>Web Application</w:t>
                          </w:r>
                        </w:p>
                        <w:p w14:paraId="36DFCF34" w14:textId="77777777" w:rsidR="00EC6E09" w:rsidRDefault="00EC6E09" w:rsidP="00771D3A"/>
                      </w:txbxContent>
                    </v:textbox>
                  </v:rect>
                  <v:line id="Lines 9" o:spid="_x0000_s1033" style="position:absolute;visibility:visible;mso-wrap-style:square" from="7020,231011" to="7785,2310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" strokeweight="2pt">
                    <v:stroke endarrow="open"/>
                  </v:line>
                  <v:line id="Lines 10" o:spid="_x0000_s1034" style="position:absolute;flip:x;visibility:visible;mso-wrap-style:square" from="7020,233155" to="7785,2331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" strokeweight="1.75pt">
                    <v:stroke endarrow="open"/>
                  </v:line>
                  <v:line id="Lines 12" o:spid="_x0000_s1035" style="position:absolute;visibility:visible;mso-wrap-style:square" from="9780,231056" to="10680,2310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" strokeweight="1.75pt">
                    <v:stroke startarrow="open" endarrow="open"/>
                  </v:line>
                  <v:rect id="Rectangles 13" o:spid="_x0000_s1036" style="position:absolute;left:10629;top:233370;width:2288;height:5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">
                    <v:textbox>
                      <w:txbxContent>
                        <w:p w14:paraId="431CD57B" w14:textId="77777777" w:rsidR="00EC6E09" w:rsidRDefault="00EC6E09" w:rsidP="00771D3A">
                          <w:pPr>
                            <w:spacing w:line="240" w:lineRule="auto"/>
                          </w:pPr>
                          <w:r>
                            <w:t>Heart Beat Sensor</w:t>
                          </w:r>
                        </w:p>
                        <w:p w14:paraId="4436B67C" w14:textId="77777777" w:rsidR="00EC6E09" w:rsidRDefault="00EC6E09" w:rsidP="00771D3A">
                          <w:pPr>
                            <w:spacing w:line="240" w:lineRule="auto"/>
                          </w:pPr>
                        </w:p>
                        <w:p w14:paraId="020394FB" w14:textId="77777777" w:rsidR="00EC6E09" w:rsidRDefault="00EC6E09" w:rsidP="00771D3A"/>
                      </w:txbxContent>
                    </v:textbox>
                  </v:rect>
                  <v:rect id="Rectangles 18" o:spid="_x0000_s1037" style="position:absolute;left:5816;top:231816;width:1185;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EgxAAAANsAAAAPAAAAZHJzL2Rvd25yZXYueG1sRI9Ba8JA&#10;FITvBf/D8gq9NZumUm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Cv4gSDEAAAA2wAAAA8A&#10;AAAAAAAAAAAAAAAABwIAAGRycy9kb3ducmV2LnhtbFBLBQYAAAAAAwADALcAAAD4AgAAAAA=&#10;">
                    <v:textbox>
                      <w:txbxContent>
                        <w:p w14:paraId="5E77242B" w14:textId="77777777" w:rsidR="00EC6E09" w:rsidRPr="00807F1A" w:rsidRDefault="00EC6E09" w:rsidP="00771D3A">
                          <w:r w:rsidRPr="00807F1A">
                            <w:t>L</w:t>
                          </w:r>
                          <w:r>
                            <w:t>CD</w:t>
                          </w:r>
                        </w:p>
                      </w:txbxContent>
                    </v:textbox>
                  </v:rect>
                  <v:rect id="Rectangles 13" o:spid="_x0000_s1038" style="position:absolute;left:10625;top:231709;width:2183;height: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">
                    <v:textbox>
                      <w:txbxContent>
                        <w:p w14:paraId="1BB36E4D" w14:textId="77777777" w:rsidR="00EC6E09" w:rsidRPr="00EC2555" w:rsidRDefault="00EC6E09" w:rsidP="00771D3A">
                          <w:pPr>
                            <w:spacing w:line="240" w:lineRule="auto"/>
                          </w:pPr>
                          <w:r w:rsidRPr="00EC2555">
                            <w:t>Body Temperature</w:t>
                          </w:r>
                        </w:p>
                      </w:txbxContent>
                    </v:textbox>
                  </v:rect>
                  <v:rect id="Rectangles 18" o:spid="_x0000_s1039" style="position:absolute;left:5831;top:232848;width:1185;height: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">
                    <v:textbox>
                      <w:txbxContent>
                        <w:p w14:paraId="4D9B40EF" w14:textId="77777777" w:rsidR="00EC6E09" w:rsidRPr="00807F1A" w:rsidRDefault="00EC6E09" w:rsidP="00771D3A">
                          <w:r>
                            <w:t>Buzzer</w:t>
                          </w:r>
                        </w:p>
                        <w:p w14:paraId="5816FD2B" w14:textId="77777777" w:rsidR="00EC6E09" w:rsidRPr="00807F1A" w:rsidRDefault="00EC6E09" w:rsidP="00771D3A"/>
                      </w:txbxContent>
                    </v:textbox>
                  </v:rect>
                  <v:line id="Lines 19" o:spid="_x0000_s1040" style="position:absolute;flip:x;visibility:visible;mso-wrap-style:square" from="9755,233537" to="10625,23353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" strokeweight="1.75pt">
                    <v:stroke endarrow="open"/>
                  </v:line>
                  <v:line id="Lines 12" o:spid="_x0000_s1041" style="position:absolute;visibility:visible;mso-wrap-style:square" from="12026,231091" to="12926,2310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" strokeweight="1.75pt">
                    <v:stroke startarrow="open" endarrow="open"/>
                  </v:line>
                  <v:line id="Lines 19" o:spid="_x0000_s1042" style="position:absolute;flip:x;visibility:visible;mso-wrap-style:square" from="9759,232018" to="10629,2320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" strokeweight="1.75pt">
                    <v:stroke endarrow="open"/>
                  </v:line>
                  <v:line id="Lines 10" o:spid="_x0000_s1043" style="position:absolute;flip:x;visibility:visible;mso-wrap-style:square" from="7001,232146" to="7766,232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" strokeweight="1.75pt">
                    <v:stroke endarrow="open"/>
                  </v:line>
                  <v:line id="Lines 19" o:spid="_x0000_s1044" style="position:absolute;flip:x;visibility:visible;mso-wrap-style:square" from="9765,232848" to="10635,2328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" strokeweight="1.75pt">
                    <v:stroke endarrow="open"/>
                  </v:line>
                </v:group>
                <v:rect id="Rectangle 19" o:spid="_x0000_s1045" style="position:absolute;left:5494;top:766;width:1540;height:7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">
                  <v:textbox>
                    <w:txbxContent>
                      <w:p w14:paraId="04FB4D7D" w14:textId="77777777" w:rsidR="00EC6E09" w:rsidRDefault="00EC6E09" w:rsidP="00771D3A">
                        <w:r>
                          <w:t>Power Supply</w:t>
                        </w:r>
                      </w:p>
                      <w:p w14:paraId="37D87958" w14:textId="77777777" w:rsidR="00EC6E09" w:rsidRDefault="00EC6E09" w:rsidP="00771D3A"/>
                    </w:txbxContent>
                  </v:textbox>
                </v:rect>
                <v:shapetype id="_x0000_t32" coordsize="21600,21600" o:spt="32" o:oned="t" path="m,l21600,21600e" filled="f">
                  <v:path arrowok="t" fillok="f" o:connecttype="none"/>
                  <o:lock v:ext="edit" shapetype="t"/>
                </v:shapetype>
                <v:shape id="AutoShape 20" o:spid="_x0000_s1046" type="#_x0000_t32" style="position:absolute;left:6268;top:1480;width:0;height:8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w10:wrap anchorx="margin"/>
              </v:group>
            </w:pict>
          </mc:Fallback>
        </mc:AlternateContent>
      </w:r>
    </w:p>
    <w:p w14:paraId="13F17897" w14:textId="77777777" w:rsidR="00771D3A" w:rsidRDefault="00771D3A" w:rsidP="00E66E8C">
      <w:pPr>
        <w:spacing w:after="120"/>
        <w:jc w:val="both"/>
        <w:rPr>
          <w:color w:val="000000" w:themeColor="text1"/>
          <w:shd w:val="clear" w:color="auto" w:fill="FFFFFF"/>
        </w:rPr>
      </w:pPr>
    </w:p>
    <w:p w14:paraId="31ABFCD1" w14:textId="77777777" w:rsidR="00771D3A" w:rsidRDefault="00771D3A" w:rsidP="00E66E8C">
      <w:pPr>
        <w:spacing w:after="120"/>
        <w:jc w:val="both"/>
        <w:rPr>
          <w:color w:val="000000" w:themeColor="text1"/>
          <w:shd w:val="clear" w:color="auto" w:fill="FFFFFF"/>
        </w:rPr>
      </w:pPr>
    </w:p>
    <w:p w14:paraId="2E0EAE1A" w14:textId="77777777" w:rsidR="00771D3A" w:rsidRDefault="00771D3A" w:rsidP="00E66E8C">
      <w:pPr>
        <w:spacing w:after="120"/>
        <w:jc w:val="both"/>
        <w:rPr>
          <w:color w:val="000000" w:themeColor="text1"/>
          <w:shd w:val="clear" w:color="auto" w:fill="FFFFFF"/>
        </w:rPr>
      </w:pPr>
    </w:p>
    <w:p w14:paraId="0439DC90" w14:textId="2CCE0D8B" w:rsidR="00771D3A" w:rsidRDefault="00771D3A" w:rsidP="00E66E8C">
      <w:pPr>
        <w:spacing w:after="120"/>
        <w:jc w:val="both"/>
        <w:rPr>
          <w:color w:val="000000" w:themeColor="text1"/>
          <w:shd w:val="clear" w:color="auto" w:fill="FFFFFF"/>
        </w:rPr>
      </w:pPr>
    </w:p>
    <w:tbl>
      <w:tblPr>
        <w:tblStyle w:val="TableGrid"/>
        <w:tblpPr w:leftFromText="180" w:rightFromText="180" w:vertAnchor="text" w:horzAnchor="margin" w:tblpY="-250"/>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E1B03" w14:paraId="58BD31CA" w14:textId="77777777" w:rsidTr="00E66E8C">
        <w:tc>
          <w:tcPr>
            <w:tcW w:w="9350" w:type="dxa"/>
          </w:tcPr>
          <w:p w14:paraId="76222693" w14:textId="4547B21C" w:rsidR="008B210C" w:rsidRPr="00B7558C" w:rsidRDefault="008B210C" w:rsidP="008B210C">
            <w:pPr>
              <w:spacing w:after="120" w:line="360" w:lineRule="auto"/>
              <w:jc w:val="both"/>
              <w:rPr>
                <w:rFonts w:eastAsia="Cambria"/>
                <w:color w:val="000000" w:themeColor="text1"/>
              </w:rPr>
            </w:pPr>
            <w:r w:rsidRPr="00B7558C">
              <w:rPr>
                <w:rFonts w:eastAsia="Cambria"/>
                <w:color w:val="000000" w:themeColor="text1"/>
              </w:rPr>
              <w:lastRenderedPageBreak/>
              <w:t xml:space="preserve">The system flow chart can be represented as shown in Figure 3.3. </w:t>
            </w:r>
          </w:p>
          <w:p w14:paraId="222A3647" w14:textId="045098E3" w:rsidR="00FE1B03" w:rsidRDefault="00F0490F" w:rsidP="00FE1B03">
            <w:pPr>
              <w:spacing w:after="120" w:line="360" w:lineRule="auto"/>
              <w:jc w:val="both"/>
              <w:rPr>
                <w:rFonts w:eastAsia="Cambria"/>
                <w:color w:val="000000" w:themeColor="text1"/>
              </w:rPr>
            </w:pPr>
            <w:r w:rsidRPr="00B7558C">
              <w:rPr>
                <w:noProof/>
                <w:color w:val="000000" w:themeColor="text1"/>
                <w:lang w:val="en-US" w:eastAsia="en-US"/>
              </w:rPr>
              <mc:AlternateContent>
                <mc:Choice Requires="wpg">
                  <w:drawing>
                    <wp:anchor distT="0" distB="0" distL="114300" distR="114300" simplePos="0" relativeHeight="251661312" behindDoc="0" locked="0" layoutInCell="1" allowOverlap="1" wp14:anchorId="154AA899" wp14:editId="2B3E78BB">
                      <wp:simplePos x="0" y="0"/>
                      <wp:positionH relativeFrom="column">
                        <wp:posOffset>1550035</wp:posOffset>
                      </wp:positionH>
                      <wp:positionV relativeFrom="paragraph">
                        <wp:posOffset>327991</wp:posOffset>
                      </wp:positionV>
                      <wp:extent cx="3116580" cy="4070985"/>
                      <wp:effectExtent l="0" t="0" r="26670" b="24765"/>
                      <wp:wrapNone/>
                      <wp:docPr id="93" name="Group 93"/>
                      <wp:cNvGraphicFramePr/>
                      <a:graphic xmlns:a="http://schemas.openxmlformats.org/drawingml/2006/main">
                        <a:graphicData uri="http://schemas.microsoft.com/office/word/2010/wordprocessingGroup">
                          <wpg:wgp>
                            <wpg:cNvGrpSpPr/>
                            <wpg:grpSpPr>
                              <a:xfrm>
                                <a:off x="0" y="0"/>
                                <a:ext cx="3116580" cy="4070985"/>
                                <a:chOff x="4504" y="73109"/>
                                <a:chExt cx="3869" cy="4992"/>
                              </a:xfrm>
                            </wpg:grpSpPr>
                            <wpg:grpSp>
                              <wpg:cNvPr id="31" name="Group 31"/>
                              <wpg:cNvGrpSpPr/>
                              <wpg:grpSpPr>
                                <a:xfrm>
                                  <a:off x="4504" y="73109"/>
                                  <a:ext cx="3869" cy="4992"/>
                                  <a:chOff x="781030" y="-16402"/>
                                  <a:chExt cx="2191619" cy="5082807"/>
                                </a:xfrm>
                              </wpg:grpSpPr>
                              <wpg:grpSp>
                                <wpg:cNvPr id="110" name="Group 110"/>
                                <wpg:cNvGrpSpPr/>
                                <wpg:grpSpPr>
                                  <a:xfrm>
                                    <a:off x="781030" y="-16402"/>
                                    <a:ext cx="2191619" cy="5082807"/>
                                    <a:chOff x="781030" y="1101198"/>
                                    <a:chExt cx="2191619" cy="5082807"/>
                                  </a:xfrm>
                                </wpg:grpSpPr>
                                <wps:wsp>
                                  <wps:cNvPr id="98" name="Straight Connector 98"/>
                                  <wps:cNvCnPr>
                                    <a:stCxn id="82" idx="3"/>
                                  </wps:cNvCnPr>
                                  <wps:spPr>
                                    <a:xfrm flipV="1">
                                      <a:off x="2386283" y="4816521"/>
                                      <a:ext cx="577622" cy="515"/>
                                    </a:xfrm>
                                    <a:prstGeom prst="line">
                                      <a:avLst/>
                                    </a:prstGeom>
                                  </wps:spPr>
                                  <wps:style>
                                    <a:lnRef idx="1">
                                      <a:schemeClr val="dk1"/>
                                    </a:lnRef>
                                    <a:fillRef idx="0">
                                      <a:schemeClr val="dk1"/>
                                    </a:fillRef>
                                    <a:effectRef idx="0">
                                      <a:schemeClr val="dk1"/>
                                    </a:effectRef>
                                    <a:fontRef idx="minor">
                                      <a:schemeClr val="tx1"/>
                                    </a:fontRef>
                                  </wps:style>
                                  <wps:bodyPr/>
                                </wps:wsp>
                                <wpg:grpSp>
                                  <wpg:cNvPr id="107" name="Group 107"/>
                                  <wpg:cNvGrpSpPr/>
                                  <wpg:grpSpPr>
                                    <a:xfrm>
                                      <a:off x="781030" y="1101198"/>
                                      <a:ext cx="2191619" cy="5082807"/>
                                      <a:chOff x="781030" y="1101198"/>
                                      <a:chExt cx="2191619" cy="5082807"/>
                                    </a:xfrm>
                                  </wpg:grpSpPr>
                                  <wps:wsp>
                                    <wps:cNvPr id="102" name="Text Box 102"/>
                                    <wps:cNvSpPr txBox="1"/>
                                    <wps:spPr>
                                      <a:xfrm>
                                        <a:off x="2250544" y="4398126"/>
                                        <a:ext cx="563042" cy="637152"/>
                                      </a:xfrm>
                                      <a:prstGeom prst="rect">
                                        <a:avLst/>
                                      </a:prstGeom>
                                      <a:noFill/>
                                      <a:ln>
                                        <a:noFill/>
                                      </a:ln>
                                    </wps:spPr>
                                    <wps:txbx>
                                      <w:txbxContent>
                                        <w:p w14:paraId="6266784A" w14:textId="77777777" w:rsidR="00EC6E09" w:rsidRDefault="00EC6E09" w:rsidP="00FE1B03">
                                          <w:pPr>
                                            <w:rPr>
                                              <w:color w:val="000000" w:themeColor="text1"/>
                                              <w:sz w:val="28"/>
                                              <w:szCs w:val="28"/>
                                              <w14:shadow w14:blurRad="38100" w14:dist="19050" w14:dir="2700000" w14:sx="100000" w14:sy="100000" w14:kx="0" w14:ky="0" w14:algn="tl">
                                                <w14:schemeClr w14:val="dk1">
                                                  <w14:alpha w14:val="60000"/>
                                                </w14:schemeClr>
                                              </w14:shadow>
                                            </w:rPr>
                                          </w:pPr>
                                          <w:r>
                                            <w:rPr>
                                              <w:color w:val="000000" w:themeColor="text1"/>
                                              <w:sz w:val="28"/>
                                              <w:szCs w:val="28"/>
                                              <w14:shadow w14:blurRad="38100" w14:dist="19050" w14:dir="2700000" w14:sx="100000" w14:sy="100000" w14:kx="0" w14:ky="0" w14:algn="tl">
                                                <w14:schemeClr w14:val="dk1">
                                                  <w14:alpha w14:val="60000"/>
                                                </w14:schemeClr>
                                              </w14:shadow>
                                            </w:rPr>
                                            <w:t>NO</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cNvPr id="105" name="Group 105"/>
                                    <wpg:cNvGrpSpPr/>
                                    <wpg:grpSpPr>
                                      <a:xfrm>
                                        <a:off x="781030" y="1101198"/>
                                        <a:ext cx="2191619" cy="5082807"/>
                                        <a:chOff x="781030" y="1101198"/>
                                        <a:chExt cx="2191619" cy="5082807"/>
                                      </a:xfrm>
                                    </wpg:grpSpPr>
                                    <wps:wsp>
                                      <wps:cNvPr id="82" name="AutoShape 76"/>
                                      <wps:cNvSpPr>
                                        <a:spLocks noChangeArrowheads="1"/>
                                      </wps:cNvSpPr>
                                      <wps:spPr bwMode="auto">
                                        <a:xfrm>
                                          <a:off x="1243029" y="4126022"/>
                                          <a:ext cx="1143462" cy="1383058"/>
                                        </a:xfrm>
                                        <a:prstGeom prst="diamond">
                                          <a:avLst/>
                                        </a:prstGeom>
                                        <a:solidFill>
                                          <a:srgbClr val="FFFFFF"/>
                                        </a:solidFill>
                                        <a:ln w="9525">
                                          <a:solidFill>
                                            <a:srgbClr val="0D0D0D"/>
                                          </a:solidFill>
                                          <a:miter lim="800000"/>
                                        </a:ln>
                                      </wps:spPr>
                                      <wps:txbx>
                                        <w:txbxContent>
                                          <w:p w14:paraId="1021A26D" w14:textId="77777777" w:rsidR="00EC6E09" w:rsidRDefault="00EC6E09" w:rsidP="00FE1B03">
                                            <w:pPr>
                                              <w:rPr>
                                                <w:sz w:val="18"/>
                                                <w:szCs w:val="20"/>
                                              </w:rPr>
                                            </w:pPr>
                                          </w:p>
                                        </w:txbxContent>
                                      </wps:txbx>
                                      <wps:bodyPr rot="0" vert="horz" wrap="square" lIns="91440" tIns="45720" rIns="91440" bIns="45720" anchor="t" anchorCtr="0" upright="1">
                                        <a:noAutofit/>
                                      </wps:bodyPr>
                                    </wps:wsp>
                                    <wpg:grpSp>
                                      <wpg:cNvPr id="104" name="Group 104"/>
                                      <wpg:cNvGrpSpPr/>
                                      <wpg:grpSpPr>
                                        <a:xfrm>
                                          <a:off x="781030" y="1101198"/>
                                          <a:ext cx="2061362" cy="3021566"/>
                                          <a:chOff x="-196870" y="1101198"/>
                                          <a:chExt cx="2061362" cy="3021566"/>
                                        </a:xfrm>
                                      </wpg:grpSpPr>
                                      <wps:wsp>
                                        <wps:cNvPr id="77" name="AutoShape 71"/>
                                        <wps:cNvCnPr>
                                          <a:cxnSpLocks noChangeShapeType="1"/>
                                        </wps:cNvCnPr>
                                        <wps:spPr bwMode="auto">
                                          <a:xfrm>
                                            <a:off x="838200" y="3019173"/>
                                            <a:ext cx="0" cy="330583"/>
                                          </a:xfrm>
                                          <a:prstGeom prst="straightConnector1">
                                            <a:avLst/>
                                          </a:prstGeom>
                                          <a:noFill/>
                                          <a:ln w="9525">
                                            <a:solidFill>
                                              <a:srgbClr val="000000"/>
                                            </a:solidFill>
                                            <a:round/>
                                            <a:tailEnd type="triangle" w="med" len="med"/>
                                          </a:ln>
                                        </wps:spPr>
                                        <wps:bodyPr/>
                                      </wps:wsp>
                                      <wps:wsp>
                                        <wps:cNvPr id="88" name="AutoShape 82"/>
                                        <wps:cNvSpPr>
                                          <a:spLocks noChangeArrowheads="1"/>
                                        </wps:cNvSpPr>
                                        <wps:spPr bwMode="auto">
                                          <a:xfrm>
                                            <a:off x="168485" y="1101198"/>
                                            <a:ext cx="1270589" cy="422778"/>
                                          </a:xfrm>
                                          <a:prstGeom prst="roundRect">
                                            <a:avLst>
                                              <a:gd name="adj" fmla="val 16667"/>
                                            </a:avLst>
                                          </a:prstGeom>
                                          <a:solidFill>
                                            <a:srgbClr val="FFFFFF"/>
                                          </a:solidFill>
                                          <a:ln w="9525">
                                            <a:solidFill>
                                              <a:srgbClr val="000000"/>
                                            </a:solidFill>
                                            <a:round/>
                                          </a:ln>
                                        </wps:spPr>
                                        <wps:txbx>
                                          <w:txbxContent>
                                            <w:p w14:paraId="7560E684" w14:textId="77777777" w:rsidR="00EC6E09" w:rsidRDefault="00EC6E09" w:rsidP="00FE1B03">
                                              <w:pPr>
                                                <w:rPr>
                                                  <w:szCs w:val="20"/>
                                                </w:rPr>
                                              </w:pPr>
                                              <w:r>
                                                <w:rPr>
                                                  <w:szCs w:val="20"/>
                                                </w:rPr>
                                                <w:t>START</w:t>
                                              </w:r>
                                            </w:p>
                                          </w:txbxContent>
                                        </wps:txbx>
                                        <wps:bodyPr rot="0" vert="horz" wrap="square" lIns="91440" tIns="45720" rIns="91440" bIns="45720" anchor="t" anchorCtr="0" upright="1">
                                          <a:noAutofit/>
                                        </wps:bodyPr>
                                      </wps:wsp>
                                      <wps:wsp>
                                        <wps:cNvPr id="90" name="AutoShape 84"/>
                                        <wps:cNvCnPr>
                                          <a:cxnSpLocks noChangeShapeType="1"/>
                                        </wps:cNvCnPr>
                                        <wps:spPr bwMode="auto">
                                          <a:xfrm>
                                            <a:off x="838200" y="1524000"/>
                                            <a:ext cx="0" cy="330583"/>
                                          </a:xfrm>
                                          <a:prstGeom prst="straightConnector1">
                                            <a:avLst/>
                                          </a:prstGeom>
                                          <a:noFill/>
                                          <a:ln w="9525">
                                            <a:solidFill>
                                              <a:srgbClr val="000000"/>
                                            </a:solidFill>
                                            <a:round/>
                                            <a:tailEnd type="triangle" w="med" len="med"/>
                                          </a:ln>
                                        </wps:spPr>
                                        <wps:bodyPr/>
                                      </wps:wsp>
                                      <wps:wsp>
                                        <wps:cNvPr id="87" name="Rectangle 81"/>
                                        <wps:cNvSpPr>
                                          <a:spLocks noChangeArrowheads="1"/>
                                        </wps:cNvSpPr>
                                        <wps:spPr bwMode="auto">
                                          <a:xfrm>
                                            <a:off x="-88692" y="1854845"/>
                                            <a:ext cx="1953184" cy="418693"/>
                                          </a:xfrm>
                                          <a:prstGeom prst="rect">
                                            <a:avLst/>
                                          </a:prstGeom>
                                          <a:solidFill>
                                            <a:srgbClr val="FFFFFF"/>
                                          </a:solidFill>
                                          <a:ln w="9525">
                                            <a:solidFill>
                                              <a:srgbClr val="000000"/>
                                            </a:solidFill>
                                            <a:miter lim="800000"/>
                                          </a:ln>
                                        </wps:spPr>
                                        <wps:txbx>
                                          <w:txbxContent>
                                            <w:p w14:paraId="21785BA1" w14:textId="77777777" w:rsidR="00EC6E09" w:rsidRDefault="00EC6E09" w:rsidP="00FE1B03">
                                              <w:r>
                                                <w:t>Initialize (Sensors)</w:t>
                                              </w:r>
                                            </w:p>
                                          </w:txbxContent>
                                        </wps:txbx>
                                        <wps:bodyPr rot="0" vert="horz" wrap="square" lIns="91440" tIns="45720" rIns="91440" bIns="45720" anchor="t" anchorCtr="0" upright="1">
                                          <a:noAutofit/>
                                        </wps:bodyPr>
                                      </wps:wsp>
                                      <wps:wsp>
                                        <wps:cNvPr id="91" name="AutoShape 85"/>
                                        <wps:cNvCnPr>
                                          <a:cxnSpLocks noChangeShapeType="1"/>
                                        </wps:cNvCnPr>
                                        <wps:spPr bwMode="auto">
                                          <a:xfrm>
                                            <a:off x="838200" y="2286000"/>
                                            <a:ext cx="0" cy="330200"/>
                                          </a:xfrm>
                                          <a:prstGeom prst="straightConnector1">
                                            <a:avLst/>
                                          </a:prstGeom>
                                          <a:noFill/>
                                          <a:ln w="9525">
                                            <a:solidFill>
                                              <a:srgbClr val="000000"/>
                                            </a:solidFill>
                                            <a:round/>
                                            <a:tailEnd type="triangle" w="med" len="med"/>
                                          </a:ln>
                                        </wps:spPr>
                                        <wps:bodyPr/>
                                      </wps:wsp>
                                      <wps:wsp>
                                        <wps:cNvPr id="184" name="Rectangle 81"/>
                                        <wps:cNvSpPr>
                                          <a:spLocks noChangeArrowheads="1"/>
                                        </wps:cNvSpPr>
                                        <wps:spPr bwMode="auto">
                                          <a:xfrm>
                                            <a:off x="-196870" y="3356361"/>
                                            <a:ext cx="1953184" cy="418693"/>
                                          </a:xfrm>
                                          <a:prstGeom prst="rect">
                                            <a:avLst/>
                                          </a:prstGeom>
                                          <a:solidFill>
                                            <a:srgbClr val="FFFFFF"/>
                                          </a:solidFill>
                                          <a:ln w="9525">
                                            <a:solidFill>
                                              <a:srgbClr val="000000"/>
                                            </a:solidFill>
                                            <a:miter lim="800000"/>
                                          </a:ln>
                                        </wps:spPr>
                                        <wps:txbx>
                                          <w:txbxContent>
                                            <w:p w14:paraId="215FE4C4" w14:textId="77777777" w:rsidR="00EC6E09" w:rsidRDefault="00EC6E09" w:rsidP="00FE1B03">
                                              <w:r>
                                                <w:t>Web Applications</w:t>
                                              </w:r>
                                            </w:p>
                                          </w:txbxContent>
                                        </wps:txbx>
                                        <wps:bodyPr rot="0" vert="horz" wrap="square" lIns="91440" tIns="45720" rIns="91440" bIns="45720" anchor="t" anchorCtr="0" upright="1">
                                          <a:noAutofit/>
                                        </wps:bodyPr>
                                      </wps:wsp>
                                      <wps:wsp>
                                        <wps:cNvPr id="185" name="AutoShape 71"/>
                                        <wps:cNvCnPr>
                                          <a:cxnSpLocks noChangeShapeType="1"/>
                                        </wps:cNvCnPr>
                                        <wps:spPr bwMode="auto">
                                          <a:xfrm>
                                            <a:off x="838034" y="3792181"/>
                                            <a:ext cx="0" cy="330583"/>
                                          </a:xfrm>
                                          <a:prstGeom prst="straightConnector1">
                                            <a:avLst/>
                                          </a:prstGeom>
                                          <a:noFill/>
                                          <a:ln w="9525">
                                            <a:solidFill>
                                              <a:srgbClr val="000000"/>
                                            </a:solidFill>
                                            <a:round/>
                                            <a:tailEnd type="triangle" w="med" len="med"/>
                                          </a:ln>
                                        </wps:spPr>
                                        <wps:bodyPr/>
                                      </wps:wsp>
                                    </wpg:grpSp>
                                    <wps:wsp>
                                      <wps:cNvPr id="80" name="AutoShape 74"/>
                                      <wps:cNvCnPr>
                                        <a:cxnSpLocks noChangeShapeType="1"/>
                                      </wps:cNvCnPr>
                                      <wps:spPr bwMode="auto">
                                        <a:xfrm>
                                          <a:off x="1809662" y="5489212"/>
                                          <a:ext cx="0" cy="329524"/>
                                        </a:xfrm>
                                        <a:prstGeom prst="straightConnector1">
                                          <a:avLst/>
                                        </a:prstGeom>
                                        <a:noFill/>
                                        <a:ln w="9525">
                                          <a:solidFill>
                                            <a:srgbClr val="000000"/>
                                          </a:solidFill>
                                          <a:round/>
                                          <a:tailEnd type="triangle" w="med" len="med"/>
                                        </a:ln>
                                      </wps:spPr>
                                      <wps:bodyPr/>
                                    </wps:wsp>
                                    <wps:wsp>
                                      <wps:cNvPr id="75" name="Rectangle 69"/>
                                      <wps:cNvSpPr>
                                        <a:spLocks noChangeArrowheads="1"/>
                                      </wps:cNvSpPr>
                                      <wps:spPr bwMode="auto">
                                        <a:xfrm>
                                          <a:off x="1111895" y="5801103"/>
                                          <a:ext cx="1562107" cy="382902"/>
                                        </a:xfrm>
                                        <a:prstGeom prst="rect">
                                          <a:avLst/>
                                        </a:prstGeom>
                                        <a:solidFill>
                                          <a:srgbClr val="FFFFFF"/>
                                        </a:solidFill>
                                        <a:ln w="9525">
                                          <a:solidFill>
                                            <a:srgbClr val="000000"/>
                                          </a:solidFill>
                                          <a:miter lim="800000"/>
                                        </a:ln>
                                      </wps:spPr>
                                      <wps:txbx>
                                        <w:txbxContent>
                                          <w:p w14:paraId="76D7EC4C" w14:textId="77777777" w:rsidR="00EC6E09" w:rsidRDefault="00EC6E09" w:rsidP="00FE1B03">
                                            <w:pPr>
                                              <w:rPr>
                                                <w:sz w:val="20"/>
                                                <w:szCs w:val="20"/>
                                              </w:rPr>
                                            </w:pPr>
                                            <w:r>
                                              <w:rPr>
                                                <w:sz w:val="20"/>
                                                <w:szCs w:val="20"/>
                                              </w:rPr>
                                              <w:t>Turn ON Alarm System</w:t>
                                            </w:r>
                                          </w:p>
                                        </w:txbxContent>
                                      </wps:txbx>
                                      <wps:bodyPr rot="0" vert="horz" wrap="square" lIns="91440" tIns="45720" rIns="91440" bIns="45720" anchor="t" anchorCtr="0" upright="1">
                                        <a:noAutofit/>
                                      </wps:bodyPr>
                                    </wps:wsp>
                                    <wps:wsp>
                                      <wps:cNvPr id="100" name="Straight Arrow Connector 100"/>
                                      <wps:cNvCnPr/>
                                      <wps:spPr>
                                        <a:xfrm flipH="1" flipV="1">
                                          <a:off x="1815920" y="2392041"/>
                                          <a:ext cx="1156729" cy="81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1" name="Straight Connector 101"/>
                                      <wps:cNvCnPr/>
                                      <wps:spPr>
                                        <a:xfrm>
                                          <a:off x="2964183" y="2395996"/>
                                          <a:ext cx="0" cy="2429174"/>
                                        </a:xfrm>
                                        <a:prstGeom prst="line">
                                          <a:avLst/>
                                        </a:prstGeom>
                                      </wps:spPr>
                                      <wps:style>
                                        <a:lnRef idx="1">
                                          <a:schemeClr val="dk1"/>
                                        </a:lnRef>
                                        <a:fillRef idx="0">
                                          <a:schemeClr val="dk1"/>
                                        </a:fillRef>
                                        <a:effectRef idx="0">
                                          <a:schemeClr val="dk1"/>
                                        </a:effectRef>
                                        <a:fontRef idx="minor">
                                          <a:schemeClr val="tx1"/>
                                        </a:fontRef>
                                      </wps:style>
                                      <wps:bodyPr/>
                                    </wps:wsp>
                                    <wps:wsp>
                                      <wps:cNvPr id="103" name="Text Box 103"/>
                                      <wps:cNvSpPr txBox="1"/>
                                      <wps:spPr>
                                        <a:xfrm>
                                          <a:off x="1371557" y="5376914"/>
                                          <a:ext cx="492804" cy="507485"/>
                                        </a:xfrm>
                                        <a:prstGeom prst="rect">
                                          <a:avLst/>
                                        </a:prstGeom>
                                        <a:noFill/>
                                        <a:ln>
                                          <a:noFill/>
                                        </a:ln>
                                      </wps:spPr>
                                      <wps:txbx>
                                        <w:txbxContent>
                                          <w:p w14:paraId="5491092F" w14:textId="77777777" w:rsidR="00EC6E09" w:rsidRDefault="00EC6E09" w:rsidP="00FE1B03">
                                            <w:pPr>
                                              <w:rPr>
                                                <w:color w:val="000000" w:themeColor="text1"/>
                                                <w:sz w:val="28"/>
                                                <w:szCs w:val="28"/>
                                                <w14:shadow w14:blurRad="38100" w14:dist="19050" w14:dir="2700000" w14:sx="100000" w14:sy="100000" w14:kx="0" w14:ky="0" w14:algn="tl">
                                                  <w14:schemeClr w14:val="dk1">
                                                    <w14:alpha w14:val="60000"/>
                                                  </w14:schemeClr>
                                                </w14:shadow>
                                              </w:rPr>
                                            </w:pPr>
                                            <w:r>
                                              <w:rPr>
                                                <w:color w:val="000000" w:themeColor="text1"/>
                                                <w:sz w:val="28"/>
                                                <w:szCs w:val="28"/>
                                                <w14:shadow w14:blurRad="38100" w14:dist="19050" w14:dir="2700000" w14:sx="100000" w14:sy="100000" w14:kx="0" w14:ky="0" w14:algn="tl">
                                                  <w14:schemeClr w14:val="dk1">
                                                    <w14:alpha w14:val="60000"/>
                                                  </w14:schemeClr>
                                                </w14:shadow>
                                              </w:rPr>
                                              <w:t>YES</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g:grpSp>
                              </wpg:grpSp>
                              <wps:wsp>
                                <wps:cNvPr id="8" name="Parallelogram 8"/>
                                <wps:cNvSpPr/>
                                <wps:spPr>
                                  <a:xfrm>
                                    <a:off x="1249569" y="1497895"/>
                                    <a:ext cx="1345864" cy="429884"/>
                                  </a:xfrm>
                                  <a:prstGeom prst="parallelogram">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1A275D" w14:textId="77777777" w:rsidR="00EC6E09" w:rsidRPr="004A4288" w:rsidRDefault="00EC6E09" w:rsidP="00FE1B03">
                                      <w:pPr>
                                        <w:jc w:val="both"/>
                                        <w:rPr>
                                          <w:sz w:val="22"/>
                                          <w:szCs w:val="22"/>
                                        </w:rPr>
                                      </w:pPr>
                                      <w:r w:rsidRPr="004A4288">
                                        <w:rPr>
                                          <w:sz w:val="22"/>
                                          <w:szCs w:val="22"/>
                                        </w:rPr>
                                        <w:t>Sensor Readings</w:t>
                                      </w:r>
                                    </w:p>
                                  </w:txbxContent>
                                </wps:txbx>
                                <wps:bodyPr rot="0" spcFirstLastPara="0" vertOverflow="overflow" horzOverflow="overflow" vert="horz" wrap="square" lIns="91440" tIns="45720" rIns="91440" bIns="45720" numCol="1" spcCol="0" rtlCol="0" fromWordArt="0" anchor="ctr" anchorCtr="0" forceAA="0" compatLnSpc="1">
                                  <a:noAutofit/>
                                </wps:bodyPr>
                              </wps:wsp>
                            </wpg:grpSp>
                            <wps:wsp>
                              <wps:cNvPr id="89" name="Text Box 89"/>
                              <wps:cNvSpPr txBox="1"/>
                              <wps:spPr>
                                <a:xfrm>
                                  <a:off x="5695" y="76496"/>
                                  <a:ext cx="1309" cy="924"/>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5650C14" w14:textId="77777777" w:rsidR="00EC6E09" w:rsidRDefault="00EC6E09" w:rsidP="00FE1B03">
                                    <w:pPr>
                                      <w:spacing w:line="240" w:lineRule="auto"/>
                                      <w:rPr>
                                        <w:color w:val="000000" w:themeColor="text1"/>
                                        <w:sz w:val="18"/>
                                        <w:szCs w:val="18"/>
                                        <w14:shadow w14:blurRad="38100" w14:dist="19050" w14:dir="2700000" w14:sx="100000" w14:sy="100000" w14:kx="0" w14:ky="0" w14:algn="tl">
                                          <w14:schemeClr w14:val="dk1">
                                            <w14:alpha w14:val="60000"/>
                                          </w14:schemeClr>
                                        </w14:shadow>
                                      </w:rPr>
                                    </w:pPr>
                                    <w:r>
                                      <w:rPr>
                                        <w:color w:val="000000" w:themeColor="text1"/>
                                        <w:sz w:val="18"/>
                                        <w:szCs w:val="18"/>
                                        <w14:shadow w14:blurRad="38100" w14:dist="19050" w14:dir="2700000" w14:sx="100000" w14:sy="100000" w14:kx="0" w14:ky="0" w14:algn="tl">
                                          <w14:schemeClr w14:val="dk1">
                                            <w14:alpha w14:val="60000"/>
                                          </w14:schemeClr>
                                        </w14:shadow>
                                      </w:rPr>
                                      <w:t>Sensor Readings&gt;</w:t>
                                    </w:r>
                                  </w:p>
                                  <w:p w14:paraId="608D2751" w14:textId="77777777" w:rsidR="00EC6E09" w:rsidRDefault="00EC6E09" w:rsidP="00FE1B03">
                                    <w:pPr>
                                      <w:spacing w:line="240" w:lineRule="auto"/>
                                      <w:rPr>
                                        <w:color w:val="000000" w:themeColor="text1"/>
                                        <w:sz w:val="18"/>
                                        <w:szCs w:val="18"/>
                                        <w14:shadow w14:blurRad="38100" w14:dist="19050" w14:dir="2700000" w14:sx="100000" w14:sy="100000" w14:kx="0" w14:ky="0" w14:algn="tl">
                                          <w14:schemeClr w14:val="dk1">
                                            <w14:alpha w14:val="60000"/>
                                          </w14:schemeClr>
                                        </w14:shadow>
                                      </w:rPr>
                                    </w:pPr>
                                    <w:r>
                                      <w:rPr>
                                        <w:color w:val="000000" w:themeColor="text1"/>
                                        <w:sz w:val="18"/>
                                        <w:szCs w:val="18"/>
                                        <w14:shadow w14:blurRad="38100" w14:dist="19050" w14:dir="2700000" w14:sx="100000" w14:sy="100000" w14:kx="0" w14:ky="0" w14:algn="tl">
                                          <w14:schemeClr w14:val="dk1">
                                            <w14:alpha w14:val="60000"/>
                                          </w14:schemeClr>
                                        </w14:shadow>
                                      </w:rPr>
                                      <w:t xml:space="preserve">Threshold? </w:t>
                                    </w:r>
                                  </w:p>
                                </w:txbxContent>
                              </wps:txbx>
                              <wps:bodyPr rot="0" spcFirstLastPara="0" vertOverflow="overflow" horzOverflow="overflow" vert="horz" wrap="square" lIns="91440" tIns="45720" rIns="91440" bIns="45720" numCol="1" spcCol="0" rtlCol="0" fromWordArt="0" anchor="t" anchorCtr="0" forceAA="0" compatLnSpc="1">
                                <a:noAutofit/>
                              </wps:bodyPr>
                            </wps:wsp>
                          </wpg:wgp>
                        </a:graphicData>
                      </a:graphic>
                      <wp14:sizeRelH relativeFrom="margin">
                        <wp14:pctWidth>0</wp14:pctWidth>
                      </wp14:sizeRelH>
                      <wp14:sizeRelV relativeFrom="margin">
                        <wp14:pctHeight>0</wp14:pctHeight>
                      </wp14:sizeRelV>
                    </wp:anchor>
                  </w:drawing>
                </mc:Choice>
                <mc:Fallback>
                  <w:pict>
                    <v:group w14:anchorId="154AA899" id="Group 93" o:spid="_x0000_s1047" style="position:absolute;left:0;text-align:left;margin-left:122.05pt;margin-top:25.85pt;width:245.4pt;height:320.55pt;z-index:251661312;mso-width-relative:margin;mso-height-relative:margin" coordorigin="4504,73109" coordsize="3869,49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">
                      <v:group id="Group 31" o:spid="_x0000_s1048" style="position:absolute;left:4504;top:73109;width:3869;height:4992" coordorigin="7810,-164" coordsize="21916,50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110" o:spid="_x0000_s1049" style="position:absolute;left:7810;top:-164;width:21916;height:50828" coordorigin="7810,11011" coordsize="21916,50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">
                          <v:line id="Straight Connector 98" o:spid="_x0000_s1050" style="position:absolute;flip:y;visibility:visible;mso-wrap-style:square" from="23862,48165" to="29639,481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" strokecolor="black [3200]" strokeweight=".5pt">
                            <v:stroke joinstyle="miter"/>
                          </v:line>
                          <v:group id="Group 107" o:spid="_x0000_s1051" style="position:absolute;left:7810;top:11011;width:21916;height:50829" coordorigin="7810,11011" coordsize="21916,50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shapetype id="_x0000_t202" coordsize="21600,21600" o:spt="202" path="m,l,21600r21600,l21600,xe">
                              <v:stroke joinstyle="miter"/>
                              <v:path gradientshapeok="t" o:connecttype="rect"/>
                            </v:shapetype>
                            <v:shape id="Text Box 102" o:spid="_x0000_s1052" type="#_x0000_t202" style="position:absolute;left:22505;top:43981;width:5630;height:6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" filled="f" stroked="f">
                              <v:textbox>
                                <w:txbxContent>
                                  <w:p w14:paraId="6266784A" w14:textId="77777777" w:rsidR="00EC6E09" w:rsidRDefault="00EC6E09" w:rsidP="00FE1B03">
                                    <w:pPr>
                                      <w:rPr>
                                        <w:color w:val="000000" w:themeColor="text1"/>
                                        <w:sz w:val="28"/>
                                        <w:szCs w:val="28"/>
                                        <w14:shadow w14:blurRad="38100" w14:dist="19050" w14:dir="2700000" w14:sx="100000" w14:sy="100000" w14:kx="0" w14:ky="0" w14:algn="tl">
                                          <w14:schemeClr w14:val="dk1">
                                            <w14:alpha w14:val="60000"/>
                                          </w14:schemeClr>
                                        </w14:shadow>
                                      </w:rPr>
                                    </w:pPr>
                                    <w:r>
                                      <w:rPr>
                                        <w:color w:val="000000" w:themeColor="text1"/>
                                        <w:sz w:val="28"/>
                                        <w:szCs w:val="28"/>
                                        <w14:shadow w14:blurRad="38100" w14:dist="19050" w14:dir="2700000" w14:sx="100000" w14:sy="100000" w14:kx="0" w14:ky="0" w14:algn="tl">
                                          <w14:schemeClr w14:val="dk1">
                                            <w14:alpha w14:val="60000"/>
                                          </w14:schemeClr>
                                        </w14:shadow>
                                      </w:rPr>
                                      <w:t>NO</w:t>
                                    </w:r>
                                  </w:p>
                                </w:txbxContent>
                              </v:textbox>
                            </v:shape>
                            <v:group id="Group 105" o:spid="_x0000_s1053" style="position:absolute;left:7810;top:11011;width:21916;height:50829" coordorigin="7810,11011" coordsize="21916,508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type id="_x0000_t4" coordsize="21600,21600" o:spt="4" path="m10800,l,10800,10800,21600,21600,10800xe">
                                <v:stroke joinstyle="miter"/>
                                <v:path gradientshapeok="t" o:connecttype="rect" textboxrect="5400,5400,16200,16200"/>
                              </v:shapetype>
                              <v:shape id="AutoShape 76" o:spid="_x0000_s1054" type="#_x0000_t4" style="position:absolute;left:12430;top:41260;width:11434;height:13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" strokecolor="#0d0d0d">
                                <v:textbox>
                                  <w:txbxContent>
                                    <w:p w14:paraId="1021A26D" w14:textId="77777777" w:rsidR="00EC6E09" w:rsidRDefault="00EC6E09" w:rsidP="00FE1B03">
                                      <w:pPr>
                                        <w:rPr>
                                          <w:sz w:val="18"/>
                                          <w:szCs w:val="20"/>
                                        </w:rPr>
                                      </w:pPr>
                                    </w:p>
                                  </w:txbxContent>
                                </v:textbox>
                              </v:shape>
                              <v:group id="Group 104" o:spid="_x0000_s1055" style="position:absolute;left:7810;top:11011;width:20613;height:30216" coordorigin="-1968,11011" coordsize="20613,302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AutoShape 71" o:spid="_x0000_s1056" type="#_x0000_t32" style="position:absolute;left:8382;top:30191;width:0;height:33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">
                                  <v:stroke endarrow="block"/>
                                </v:shape>
                                <v:roundrect id="AutoShape 82" o:spid="_x0000_s1057" style="position:absolute;left:1684;top:11011;width:12706;height:4228;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">
                                  <v:textbox>
                                    <w:txbxContent>
                                      <w:p w14:paraId="7560E684" w14:textId="77777777" w:rsidR="00EC6E09" w:rsidRDefault="00EC6E09" w:rsidP="00FE1B03">
                                        <w:pPr>
                                          <w:rPr>
                                            <w:szCs w:val="20"/>
                                          </w:rPr>
                                        </w:pPr>
                                        <w:r>
                                          <w:rPr>
                                            <w:szCs w:val="20"/>
                                          </w:rPr>
                                          <w:t>START</w:t>
                                        </w:r>
                                      </w:p>
                                    </w:txbxContent>
                                  </v:textbox>
                                </v:roundrect>
                                <v:shape id="AutoShape 84" o:spid="_x0000_s1058" type="#_x0000_t32" style="position:absolute;left:8382;top:15240;width:0;height:3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">
                                  <v:stroke endarrow="block"/>
                                </v:shape>
                                <v:rect id="Rectangle 81" o:spid="_x0000_s1059" style="position:absolute;left:-886;top:18548;width:19530;height:4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">
                                  <v:textbox>
                                    <w:txbxContent>
                                      <w:p w14:paraId="21785BA1" w14:textId="77777777" w:rsidR="00EC6E09" w:rsidRDefault="00EC6E09" w:rsidP="00FE1B03">
                                        <w:r>
                                          <w:t>Initialize (Sensors)</w:t>
                                        </w:r>
                                      </w:p>
                                    </w:txbxContent>
                                  </v:textbox>
                                </v:rect>
                                <v:shape id="AutoShape 85" o:spid="_x0000_s1060" type="#_x0000_t32" style="position:absolute;left:8382;top:22860;width:0;height:330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">
                                  <v:stroke endarrow="block"/>
                                </v:shape>
                                <v:rect id="Rectangle 81" o:spid="_x0000_s1061" style="position:absolute;left:-1968;top:33563;width:19531;height:4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">
                                  <v:textbox>
                                    <w:txbxContent>
                                      <w:p w14:paraId="215FE4C4" w14:textId="77777777" w:rsidR="00EC6E09" w:rsidRDefault="00EC6E09" w:rsidP="00FE1B03">
                                        <w:r>
                                          <w:t>Web Applications</w:t>
                                        </w:r>
                                      </w:p>
                                    </w:txbxContent>
                                  </v:textbox>
                                </v:rect>
                                <v:shape id="AutoShape 71" o:spid="_x0000_s1062" type="#_x0000_t32" style="position:absolute;left:8380;top:37921;width:0;height:33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">
                                  <v:stroke endarrow="block"/>
                                </v:shape>
                              </v:group>
                              <v:shape id="AutoShape 74" o:spid="_x0000_s1063" type="#_x0000_t32" style="position:absolute;left:18096;top:54892;width:0;height:32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">
                                <v:stroke endarrow="block"/>
                              </v:shape>
                              <v:rect id="Rectangle 69" o:spid="_x0000_s1064" style="position:absolute;left:11118;top:58011;width:15622;height:3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">
                                <v:textbox>
                                  <w:txbxContent>
                                    <w:p w14:paraId="76D7EC4C" w14:textId="77777777" w:rsidR="00EC6E09" w:rsidRDefault="00EC6E09" w:rsidP="00FE1B03">
                                      <w:pPr>
                                        <w:rPr>
                                          <w:sz w:val="20"/>
                                          <w:szCs w:val="20"/>
                                        </w:rPr>
                                      </w:pPr>
                                      <w:r>
                                        <w:rPr>
                                          <w:sz w:val="20"/>
                                          <w:szCs w:val="20"/>
                                        </w:rPr>
                                        <w:t>Turn ON Alarm System</w:t>
                                      </w:r>
                                    </w:p>
                                  </w:txbxContent>
                                </v:textbox>
                              </v:rect>
                              <v:shape id="Straight Arrow Connector 100" o:spid="_x0000_s1065" type="#_x0000_t32" style="position:absolute;left:18159;top:23920;width:11567;height:8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" strokecolor="black [3200]" strokeweight=".5pt">
                                <v:stroke endarrow="block" joinstyle="miter"/>
                              </v:shape>
                              <v:line id="Straight Connector 101" o:spid="_x0000_s1066" style="position:absolute;visibility:visible;mso-wrap-style:square" from="29641,23959" to="29641,482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" strokecolor="black [3200]" strokeweight=".5pt">
                                <v:stroke joinstyle="miter"/>
                              </v:line>
                              <v:shape id="Text Box 103" o:spid="_x0000_s1067" type="#_x0000_t202" style="position:absolute;left:13715;top:53769;width:4928;height:50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5491092F" w14:textId="77777777" w:rsidR="00EC6E09" w:rsidRDefault="00EC6E09" w:rsidP="00FE1B03">
                                      <w:pPr>
                                        <w:rPr>
                                          <w:color w:val="000000" w:themeColor="text1"/>
                                          <w:sz w:val="28"/>
                                          <w:szCs w:val="28"/>
                                          <w14:shadow w14:blurRad="38100" w14:dist="19050" w14:dir="2700000" w14:sx="100000" w14:sy="100000" w14:kx="0" w14:ky="0" w14:algn="tl">
                                            <w14:schemeClr w14:val="dk1">
                                              <w14:alpha w14:val="60000"/>
                                            </w14:schemeClr>
                                          </w14:shadow>
                                        </w:rPr>
                                      </w:pPr>
                                      <w:r>
                                        <w:rPr>
                                          <w:color w:val="000000" w:themeColor="text1"/>
                                          <w:sz w:val="28"/>
                                          <w:szCs w:val="28"/>
                                          <w14:shadow w14:blurRad="38100" w14:dist="19050" w14:dir="2700000" w14:sx="100000" w14:sy="100000" w14:kx="0" w14:ky="0" w14:algn="tl">
                                            <w14:schemeClr w14:val="dk1">
                                              <w14:alpha w14:val="60000"/>
                                            </w14:schemeClr>
                                          </w14:shadow>
                                        </w:rPr>
                                        <w:t>YES</w:t>
                                      </w:r>
                                    </w:p>
                                  </w:txbxContent>
                                </v:textbox>
                              </v:shape>
                            </v:group>
                          </v:group>
                        </v:group>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8" o:spid="_x0000_s1068" type="#_x0000_t7" style="position:absolute;left:12495;top:14978;width:13459;height:42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" adj="1725" fillcolor="white [3201]" strokecolor="black [3213]" strokeweight="1pt">
                          <v:textbox>
                            <w:txbxContent>
                              <w:p w14:paraId="5B1A275D" w14:textId="77777777" w:rsidR="00EC6E09" w:rsidRPr="004A4288" w:rsidRDefault="00EC6E09" w:rsidP="00FE1B03">
                                <w:pPr>
                                  <w:jc w:val="both"/>
                                  <w:rPr>
                                    <w:sz w:val="22"/>
                                    <w:szCs w:val="22"/>
                                  </w:rPr>
                                </w:pPr>
                                <w:r w:rsidRPr="004A4288">
                                  <w:rPr>
                                    <w:sz w:val="22"/>
                                    <w:szCs w:val="22"/>
                                  </w:rPr>
                                  <w:t>Sensor Readings</w:t>
                                </w:r>
                              </w:p>
                            </w:txbxContent>
                          </v:textbox>
                        </v:shape>
                      </v:group>
                      <v:shape id="Text Box 89" o:spid="_x0000_s1069" type="#_x0000_t202" style="position:absolute;left:5695;top:76496;width:1309;height: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" filled="f" stroked="f" strokeweight=".5pt">
                        <v:textbox>
                          <w:txbxContent>
                            <w:p w14:paraId="15650C14" w14:textId="77777777" w:rsidR="00EC6E09" w:rsidRDefault="00EC6E09" w:rsidP="00FE1B03">
                              <w:pPr>
                                <w:spacing w:line="240" w:lineRule="auto"/>
                                <w:rPr>
                                  <w:color w:val="000000" w:themeColor="text1"/>
                                  <w:sz w:val="18"/>
                                  <w:szCs w:val="18"/>
                                  <w14:shadow w14:blurRad="38100" w14:dist="19050" w14:dir="2700000" w14:sx="100000" w14:sy="100000" w14:kx="0" w14:ky="0" w14:algn="tl">
                                    <w14:schemeClr w14:val="dk1">
                                      <w14:alpha w14:val="60000"/>
                                    </w14:schemeClr>
                                  </w14:shadow>
                                </w:rPr>
                              </w:pPr>
                              <w:r>
                                <w:rPr>
                                  <w:color w:val="000000" w:themeColor="text1"/>
                                  <w:sz w:val="18"/>
                                  <w:szCs w:val="18"/>
                                  <w14:shadow w14:blurRad="38100" w14:dist="19050" w14:dir="2700000" w14:sx="100000" w14:sy="100000" w14:kx="0" w14:ky="0" w14:algn="tl">
                                    <w14:schemeClr w14:val="dk1">
                                      <w14:alpha w14:val="60000"/>
                                    </w14:schemeClr>
                                  </w14:shadow>
                                </w:rPr>
                                <w:t>Sensor Readings&gt;</w:t>
                              </w:r>
                            </w:p>
                            <w:p w14:paraId="608D2751" w14:textId="77777777" w:rsidR="00EC6E09" w:rsidRDefault="00EC6E09" w:rsidP="00FE1B03">
                              <w:pPr>
                                <w:spacing w:line="240" w:lineRule="auto"/>
                                <w:rPr>
                                  <w:color w:val="000000" w:themeColor="text1"/>
                                  <w:sz w:val="18"/>
                                  <w:szCs w:val="18"/>
                                  <w14:shadow w14:blurRad="38100" w14:dist="19050" w14:dir="2700000" w14:sx="100000" w14:sy="100000" w14:kx="0" w14:ky="0" w14:algn="tl">
                                    <w14:schemeClr w14:val="dk1">
                                      <w14:alpha w14:val="60000"/>
                                    </w14:schemeClr>
                                  </w14:shadow>
                                </w:rPr>
                              </w:pPr>
                              <w:r>
                                <w:rPr>
                                  <w:color w:val="000000" w:themeColor="text1"/>
                                  <w:sz w:val="18"/>
                                  <w:szCs w:val="18"/>
                                  <w14:shadow w14:blurRad="38100" w14:dist="19050" w14:dir="2700000" w14:sx="100000" w14:sy="100000" w14:kx="0" w14:ky="0" w14:algn="tl">
                                    <w14:schemeClr w14:val="dk1">
                                      <w14:alpha w14:val="60000"/>
                                    </w14:schemeClr>
                                  </w14:shadow>
                                </w:rPr>
                                <w:t xml:space="preserve">Threshold? </w:t>
                              </w:r>
                            </w:p>
                          </w:txbxContent>
                        </v:textbox>
                      </v:shape>
                    </v:group>
                  </w:pict>
                </mc:Fallback>
              </mc:AlternateContent>
            </w:r>
          </w:p>
          <w:p w14:paraId="48711231" w14:textId="5DA454A8" w:rsidR="00FE1B03" w:rsidRDefault="00FE1B03" w:rsidP="00FE1B03">
            <w:pPr>
              <w:spacing w:after="120" w:line="360" w:lineRule="auto"/>
              <w:jc w:val="both"/>
              <w:rPr>
                <w:rFonts w:eastAsia="Cambria"/>
                <w:color w:val="000000" w:themeColor="text1"/>
              </w:rPr>
            </w:pPr>
          </w:p>
          <w:p w14:paraId="34D3B7D2" w14:textId="7E8E42AC" w:rsidR="00FE1B03" w:rsidRDefault="00FE1B03" w:rsidP="00FE1B03">
            <w:pPr>
              <w:spacing w:after="120" w:line="360" w:lineRule="auto"/>
              <w:jc w:val="both"/>
              <w:rPr>
                <w:rFonts w:eastAsia="Cambria"/>
                <w:color w:val="000000" w:themeColor="text1"/>
              </w:rPr>
            </w:pPr>
          </w:p>
          <w:p w14:paraId="393FBAD9" w14:textId="77777777" w:rsidR="00FE1B03" w:rsidRDefault="00FE1B03" w:rsidP="00FE1B03">
            <w:pPr>
              <w:spacing w:after="120" w:line="360" w:lineRule="auto"/>
              <w:jc w:val="both"/>
              <w:rPr>
                <w:rFonts w:eastAsia="Cambria"/>
                <w:color w:val="000000" w:themeColor="text1"/>
              </w:rPr>
            </w:pPr>
          </w:p>
          <w:p w14:paraId="57C281D2" w14:textId="77777777" w:rsidR="006B4DEE" w:rsidRDefault="006B4DEE" w:rsidP="00FE1B03">
            <w:pPr>
              <w:spacing w:after="120" w:line="360" w:lineRule="auto"/>
              <w:jc w:val="both"/>
              <w:rPr>
                <w:rFonts w:eastAsia="Cambria"/>
                <w:color w:val="000000" w:themeColor="text1"/>
              </w:rPr>
            </w:pPr>
          </w:p>
          <w:p w14:paraId="78E00B76" w14:textId="77777777" w:rsidR="00FE1B03" w:rsidRDefault="00FE1B03" w:rsidP="00FE1B03">
            <w:pPr>
              <w:spacing w:after="120" w:line="360" w:lineRule="auto"/>
              <w:jc w:val="both"/>
              <w:rPr>
                <w:rFonts w:eastAsia="Cambria"/>
                <w:color w:val="000000" w:themeColor="text1"/>
              </w:rPr>
            </w:pPr>
          </w:p>
          <w:p w14:paraId="462493C5" w14:textId="77777777" w:rsidR="00FE1B03" w:rsidRDefault="00FE1B03" w:rsidP="00FE1B03">
            <w:pPr>
              <w:spacing w:after="120" w:line="360" w:lineRule="auto"/>
              <w:jc w:val="both"/>
              <w:rPr>
                <w:rFonts w:eastAsia="Cambria"/>
                <w:color w:val="000000" w:themeColor="text1"/>
              </w:rPr>
            </w:pPr>
          </w:p>
          <w:p w14:paraId="6F9D9EC5" w14:textId="77777777" w:rsidR="006B4DEE" w:rsidRDefault="006B4DEE" w:rsidP="00FE1B03">
            <w:pPr>
              <w:spacing w:after="120" w:line="360" w:lineRule="auto"/>
              <w:jc w:val="both"/>
              <w:rPr>
                <w:rFonts w:eastAsia="Cambria"/>
                <w:color w:val="000000" w:themeColor="text1"/>
              </w:rPr>
            </w:pPr>
          </w:p>
          <w:p w14:paraId="7CD6FE7E" w14:textId="77777777" w:rsidR="006B4DEE" w:rsidRDefault="006B4DEE" w:rsidP="00FE1B03">
            <w:pPr>
              <w:spacing w:after="120" w:line="360" w:lineRule="auto"/>
              <w:jc w:val="both"/>
              <w:rPr>
                <w:rFonts w:eastAsia="Cambria"/>
                <w:color w:val="000000" w:themeColor="text1"/>
              </w:rPr>
            </w:pPr>
          </w:p>
          <w:p w14:paraId="5EEE2F04" w14:textId="23D52C82" w:rsidR="006B4DEE" w:rsidRDefault="008C4C00" w:rsidP="00FE1B03">
            <w:pPr>
              <w:spacing w:after="120" w:line="360" w:lineRule="auto"/>
              <w:jc w:val="both"/>
              <w:rPr>
                <w:rFonts w:eastAsia="Cambria"/>
                <w:color w:val="000000" w:themeColor="text1"/>
              </w:rPr>
            </w:pPr>
            <w:r>
              <w:rPr>
                <w:rFonts w:eastAsia="Cambria"/>
                <w:noProof/>
                <w:color w:val="000000" w:themeColor="text1"/>
                <w:lang w:val="en-US" w:eastAsia="en-US"/>
              </w:rPr>
              <mc:AlternateContent>
                <mc:Choice Requires="wps">
                  <w:drawing>
                    <wp:anchor distT="0" distB="0" distL="114300" distR="114300" simplePos="0" relativeHeight="251665408" behindDoc="0" locked="0" layoutInCell="1" allowOverlap="1" wp14:anchorId="3A2221BB" wp14:editId="672876F3">
                      <wp:simplePos x="0" y="0"/>
                      <wp:positionH relativeFrom="column">
                        <wp:posOffset>1645285</wp:posOffset>
                      </wp:positionH>
                      <wp:positionV relativeFrom="paragraph">
                        <wp:posOffset>294640</wp:posOffset>
                      </wp:positionV>
                      <wp:extent cx="603885" cy="0"/>
                      <wp:effectExtent l="0" t="76200" r="24765" b="95250"/>
                      <wp:wrapNone/>
                      <wp:docPr id="6" name="Straight Arrow Connector 6"/>
                      <wp:cNvGraphicFramePr/>
                      <a:graphic xmlns:a="http://schemas.openxmlformats.org/drawingml/2006/main">
                        <a:graphicData uri="http://schemas.microsoft.com/office/word/2010/wordprocessingShape">
                          <wps:wsp>
                            <wps:cNvCnPr/>
                            <wps:spPr>
                              <a:xfrm>
                                <a:off x="0" y="0"/>
                                <a:ext cx="6038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66E59A" id="Straight Arrow Connector 6" o:spid="_x0000_s1026" type="#_x0000_t32" style="position:absolute;margin-left:129.55pt;margin-top:23.2pt;width:47.5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" strokecolor="black [3200]" strokeweight=".5pt">
                      <v:stroke endarrow="block" joinstyle="miter"/>
                    </v:shape>
                  </w:pict>
                </mc:Fallback>
              </mc:AlternateContent>
            </w:r>
            <w:r>
              <w:rPr>
                <w:rFonts w:eastAsia="Cambria"/>
                <w:noProof/>
                <w:color w:val="000000" w:themeColor="text1"/>
                <w:lang w:val="en-US" w:eastAsia="en-US"/>
              </w:rPr>
              <mc:AlternateContent>
                <mc:Choice Requires="wps">
                  <w:drawing>
                    <wp:anchor distT="0" distB="0" distL="114300" distR="114300" simplePos="0" relativeHeight="251666432" behindDoc="0" locked="0" layoutInCell="1" allowOverlap="1" wp14:anchorId="7F01E843" wp14:editId="4419459A">
                      <wp:simplePos x="0" y="0"/>
                      <wp:positionH relativeFrom="column">
                        <wp:posOffset>1653540</wp:posOffset>
                      </wp:positionH>
                      <wp:positionV relativeFrom="paragraph">
                        <wp:posOffset>308914</wp:posOffset>
                      </wp:positionV>
                      <wp:extent cx="0" cy="898497"/>
                      <wp:effectExtent l="0" t="0" r="19050" b="16510"/>
                      <wp:wrapNone/>
                      <wp:docPr id="7" name="Straight Connector 7"/>
                      <wp:cNvGraphicFramePr/>
                      <a:graphic xmlns:a="http://schemas.openxmlformats.org/drawingml/2006/main">
                        <a:graphicData uri="http://schemas.microsoft.com/office/word/2010/wordprocessingShape">
                          <wps:wsp>
                            <wps:cNvCnPr/>
                            <wps:spPr>
                              <a:xfrm flipV="1">
                                <a:off x="0" y="0"/>
                                <a:ext cx="0" cy="89849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C01C2A" id="Straight Connector 7" o:spid="_x0000_s1026" style="position:absolute;flip:y;z-index:251666432;visibility:visible;mso-wrap-style:square;mso-wrap-distance-left:9pt;mso-wrap-distance-top:0;mso-wrap-distance-right:9pt;mso-wrap-distance-bottom:0;mso-position-horizontal:absolute;mso-position-horizontal-relative:text;mso-position-vertical:absolute;mso-position-vertical-relative:text" from="130.2pt,24.3pt" to="130.2pt,9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" strokecolor="black [3200]" strokeweight=".5pt">
                      <v:stroke joinstyle="miter"/>
                    </v:line>
                  </w:pict>
                </mc:Fallback>
              </mc:AlternateContent>
            </w:r>
          </w:p>
          <w:p w14:paraId="0445C79C" w14:textId="77777777" w:rsidR="00FE1B03" w:rsidRDefault="00FE1B03" w:rsidP="00FE1B03">
            <w:pPr>
              <w:spacing w:after="120" w:line="360" w:lineRule="auto"/>
              <w:jc w:val="both"/>
              <w:rPr>
                <w:rFonts w:eastAsia="Cambria"/>
                <w:color w:val="000000" w:themeColor="text1"/>
              </w:rPr>
            </w:pPr>
          </w:p>
          <w:p w14:paraId="04075363" w14:textId="77777777" w:rsidR="00FE1B03" w:rsidRDefault="00FE1B03" w:rsidP="00FE1B03">
            <w:pPr>
              <w:spacing w:after="120" w:line="360" w:lineRule="auto"/>
              <w:jc w:val="both"/>
              <w:rPr>
                <w:rFonts w:eastAsia="Cambria"/>
                <w:color w:val="000000" w:themeColor="text1"/>
              </w:rPr>
            </w:pPr>
          </w:p>
          <w:p w14:paraId="2816BAC8" w14:textId="5B26EC29" w:rsidR="00FE1B03" w:rsidRDefault="002D0506" w:rsidP="00FE1B03">
            <w:pPr>
              <w:spacing w:after="120" w:line="360" w:lineRule="auto"/>
              <w:jc w:val="both"/>
              <w:rPr>
                <w:rFonts w:eastAsia="Cambria"/>
                <w:color w:val="000000" w:themeColor="text1"/>
              </w:rPr>
            </w:pPr>
            <w:r w:rsidRPr="002D0506">
              <w:rPr>
                <w:rFonts w:eastAsia="Cambria"/>
                <w:noProof/>
                <w:color w:val="000000" w:themeColor="text1"/>
                <w:lang w:val="en-US" w:eastAsia="en-US"/>
              </w:rPr>
              <mc:AlternateContent>
                <mc:Choice Requires="wps">
                  <w:drawing>
                    <wp:anchor distT="0" distB="0" distL="114300" distR="114300" simplePos="0" relativeHeight="251663360" behindDoc="0" locked="0" layoutInCell="1" allowOverlap="1" wp14:anchorId="13C1198A" wp14:editId="67FDB031">
                      <wp:simplePos x="0" y="0"/>
                      <wp:positionH relativeFrom="column">
                        <wp:posOffset>1657350</wp:posOffset>
                      </wp:positionH>
                      <wp:positionV relativeFrom="paragraph">
                        <wp:posOffset>187463</wp:posOffset>
                      </wp:positionV>
                      <wp:extent cx="357505" cy="0"/>
                      <wp:effectExtent l="0" t="0" r="23495" b="19050"/>
                      <wp:wrapNone/>
                      <wp:docPr id="15" name="Straight Connector 15"/>
                      <wp:cNvGraphicFramePr/>
                      <a:graphic xmlns:a="http://schemas.openxmlformats.org/drawingml/2006/main">
                        <a:graphicData uri="http://schemas.microsoft.com/office/word/2010/wordprocessingShape">
                          <wps:wsp>
                            <wps:cNvCnPr/>
                            <wps:spPr>
                              <a:xfrm flipH="1">
                                <a:off x="0" y="0"/>
                                <a:ext cx="3575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5917B1" id="Straight Connector 15"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130.5pt,14.75pt" to="158.65pt,1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" strokecolor="black [3200]" strokeweight=".5pt">
                      <v:stroke joinstyle="miter"/>
                    </v:line>
                  </w:pict>
                </mc:Fallback>
              </mc:AlternateContent>
            </w:r>
          </w:p>
          <w:p w14:paraId="0B085EE1" w14:textId="1F0722C0" w:rsidR="00FE1B03" w:rsidRDefault="00FE1B03" w:rsidP="00FE1B03">
            <w:pPr>
              <w:spacing w:after="120" w:line="360" w:lineRule="auto"/>
              <w:jc w:val="both"/>
              <w:rPr>
                <w:rFonts w:eastAsia="Cambria"/>
                <w:color w:val="000000" w:themeColor="text1"/>
              </w:rPr>
            </w:pPr>
          </w:p>
          <w:p w14:paraId="5B2C9782" w14:textId="35589F90" w:rsidR="00FE1B03" w:rsidRDefault="00FE1B03" w:rsidP="00FE1B03">
            <w:pPr>
              <w:spacing w:after="120" w:line="360" w:lineRule="auto"/>
              <w:jc w:val="both"/>
              <w:rPr>
                <w:rFonts w:eastAsia="Cambria"/>
                <w:color w:val="000000" w:themeColor="text1"/>
              </w:rPr>
            </w:pPr>
          </w:p>
        </w:tc>
      </w:tr>
      <w:tr w:rsidR="00FE1B03" w14:paraId="48DE5AB5" w14:textId="77777777" w:rsidTr="00E66E8C">
        <w:trPr>
          <w:trHeight w:val="600"/>
        </w:trPr>
        <w:tc>
          <w:tcPr>
            <w:tcW w:w="9350" w:type="dxa"/>
          </w:tcPr>
          <w:p w14:paraId="6D2BEADF" w14:textId="0CE93DFA" w:rsidR="00FE1B03" w:rsidRPr="008B210C" w:rsidRDefault="008B210C" w:rsidP="00E15A9B">
            <w:pPr>
              <w:pStyle w:val="NoSpacing"/>
            </w:pPr>
            <w:bookmarkStart w:id="141" w:name="_Toc80970504"/>
            <w:r w:rsidRPr="00B7558C">
              <w:t>Figure 3.3: Flow chart of the Smart Health Monitoring System</w:t>
            </w:r>
            <w:bookmarkEnd w:id="141"/>
          </w:p>
        </w:tc>
      </w:tr>
    </w:tbl>
    <w:p w14:paraId="65D25ECF" w14:textId="21F04CD8" w:rsidR="00FE1B03" w:rsidRPr="00B7558C" w:rsidRDefault="00FE1B03" w:rsidP="00517CF9">
      <w:pPr>
        <w:spacing w:after="120" w:line="360" w:lineRule="auto"/>
        <w:jc w:val="both"/>
        <w:rPr>
          <w:rFonts w:eastAsia="Cambria"/>
          <w:color w:val="000000" w:themeColor="text1"/>
        </w:rPr>
      </w:pPr>
    </w:p>
    <w:p w14:paraId="49018464" w14:textId="4FBBBEF1" w:rsidR="00771D3A" w:rsidRDefault="00771D3A" w:rsidP="00517CF9">
      <w:pPr>
        <w:tabs>
          <w:tab w:val="clear" w:pos="1830"/>
          <w:tab w:val="clear" w:pos="4095"/>
        </w:tabs>
        <w:spacing w:after="120" w:line="360" w:lineRule="auto"/>
        <w:jc w:val="both"/>
        <w:rPr>
          <w:rFonts w:eastAsia="Cambria"/>
          <w:b/>
          <w:color w:val="000000" w:themeColor="text1"/>
        </w:rPr>
      </w:pPr>
    </w:p>
    <w:p w14:paraId="5A40BE67" w14:textId="059AFA80" w:rsidR="00771D3A" w:rsidRDefault="00771D3A" w:rsidP="00517CF9">
      <w:pPr>
        <w:tabs>
          <w:tab w:val="clear" w:pos="1830"/>
          <w:tab w:val="clear" w:pos="4095"/>
        </w:tabs>
        <w:spacing w:after="120" w:line="360" w:lineRule="auto"/>
        <w:jc w:val="both"/>
        <w:rPr>
          <w:rFonts w:eastAsia="Cambria"/>
          <w:b/>
          <w:color w:val="000000" w:themeColor="text1"/>
        </w:rPr>
      </w:pPr>
      <w:r>
        <w:rPr>
          <w:noProof/>
          <w:lang w:val="en-US" w:eastAsia="en-US"/>
        </w:rPr>
        <mc:AlternateContent>
          <mc:Choice Requires="wps">
            <w:drawing>
              <wp:anchor distT="0" distB="0" distL="114300" distR="114300" simplePos="0" relativeHeight="251670528" behindDoc="0" locked="0" layoutInCell="1" allowOverlap="1" wp14:anchorId="0626CCDF" wp14:editId="068336EA">
                <wp:simplePos x="0" y="0"/>
                <wp:positionH relativeFrom="column">
                  <wp:posOffset>179705</wp:posOffset>
                </wp:positionH>
                <wp:positionV relativeFrom="paragraph">
                  <wp:posOffset>313469</wp:posOffset>
                </wp:positionV>
                <wp:extent cx="5915660" cy="206375"/>
                <wp:effectExtent l="0" t="0" r="8890" b="3175"/>
                <wp:wrapNone/>
                <wp:docPr id="30" name="Text Box 30"/>
                <wp:cNvGraphicFramePr/>
                <a:graphic xmlns:a="http://schemas.openxmlformats.org/drawingml/2006/main">
                  <a:graphicData uri="http://schemas.microsoft.com/office/word/2010/wordprocessingShape">
                    <wps:wsp>
                      <wps:cNvSpPr txBox="1"/>
                      <wps:spPr>
                        <a:xfrm>
                          <a:off x="0" y="0"/>
                          <a:ext cx="5915660" cy="206375"/>
                        </a:xfrm>
                        <a:prstGeom prst="rect">
                          <a:avLst/>
                        </a:prstGeom>
                        <a:solidFill>
                          <a:prstClr val="white"/>
                        </a:solidFill>
                        <a:ln>
                          <a:noFill/>
                        </a:ln>
                        <a:effectLst/>
                      </wps:spPr>
                      <wps:txbx>
                        <w:txbxContent>
                          <w:p w14:paraId="483945D5" w14:textId="28E2C2E5" w:rsidR="00EC6E09" w:rsidRPr="00771D3A" w:rsidRDefault="00EC6E09" w:rsidP="00E15A9B">
                            <w:pPr>
                              <w:pStyle w:val="NoSpacing"/>
                              <w:rPr>
                                <w:noProof/>
                              </w:rPr>
                            </w:pPr>
                            <w:bookmarkStart w:id="142" w:name="_Toc80970505"/>
                            <w:r w:rsidRPr="00771D3A">
                              <w:t>Figure 3.2: Block diagram of the Smart Health Monitoring System</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26CCDF" id="Text Box 30" o:spid="_x0000_s1070" type="#_x0000_t202" style="position:absolute;left:0;text-align:left;margin-left:14.15pt;margin-top:24.7pt;width:465.8pt;height:16.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" stroked="f">
                <v:textbox inset="0,0,0,0">
                  <w:txbxContent>
                    <w:p w14:paraId="483945D5" w14:textId="28E2C2E5" w:rsidR="00EC6E09" w:rsidRPr="00771D3A" w:rsidRDefault="00EC6E09" w:rsidP="00E15A9B">
                      <w:pPr>
                        <w:pStyle w:val="NoSpacing"/>
                        <w:rPr>
                          <w:noProof/>
                        </w:rPr>
                      </w:pPr>
                      <w:bookmarkStart w:id="143" w:name="_Toc80970505"/>
                      <w:r w:rsidRPr="00771D3A">
                        <w:t>Figure 3.2: Block diagram of the Smart Health Monitoring System</w:t>
                      </w:r>
                      <w:bookmarkEnd w:id="143"/>
                    </w:p>
                  </w:txbxContent>
                </v:textbox>
              </v:shape>
            </w:pict>
          </mc:Fallback>
        </mc:AlternateContent>
      </w:r>
    </w:p>
    <w:p w14:paraId="00D5599A" w14:textId="497E193C" w:rsidR="00771D3A" w:rsidRDefault="00771D3A" w:rsidP="00517CF9">
      <w:pPr>
        <w:tabs>
          <w:tab w:val="clear" w:pos="1830"/>
          <w:tab w:val="clear" w:pos="4095"/>
        </w:tabs>
        <w:spacing w:after="120" w:line="360" w:lineRule="auto"/>
        <w:jc w:val="both"/>
        <w:rPr>
          <w:rFonts w:eastAsia="Cambria"/>
          <w:b/>
          <w:color w:val="000000" w:themeColor="text1"/>
        </w:rPr>
      </w:pPr>
    </w:p>
    <w:p w14:paraId="6063B0ED" w14:textId="3A7C8AD2" w:rsidR="00517CF9" w:rsidRPr="00B7558C" w:rsidRDefault="00583C96" w:rsidP="00583C96">
      <w:pPr>
        <w:pStyle w:val="Heading3"/>
        <w:numPr>
          <w:ilvl w:val="0"/>
          <w:numId w:val="0"/>
        </w:numPr>
        <w:rPr>
          <w:rFonts w:eastAsia="Cambria"/>
        </w:rPr>
      </w:pPr>
      <w:bookmarkStart w:id="143" w:name="_Toc81159146"/>
      <w:r>
        <w:rPr>
          <w:rFonts w:eastAsia="Cambria"/>
        </w:rPr>
        <w:t>3.2.1</w:t>
      </w:r>
      <w:r w:rsidR="00517CF9" w:rsidRPr="00B7558C">
        <w:rPr>
          <w:rFonts w:eastAsia="Cambria"/>
        </w:rPr>
        <w:tab/>
        <w:t>Software Used:</w:t>
      </w:r>
      <w:bookmarkEnd w:id="143"/>
    </w:p>
    <w:p w14:paraId="6B876802" w14:textId="7B1FD003" w:rsidR="00517CF9" w:rsidRPr="00B7558C" w:rsidRDefault="00517CF9" w:rsidP="00517CF9">
      <w:pPr>
        <w:spacing w:after="120" w:line="360" w:lineRule="auto"/>
        <w:jc w:val="both"/>
        <w:rPr>
          <w:rFonts w:eastAsia="Cambria"/>
          <w:b/>
          <w:color w:val="000000" w:themeColor="text1"/>
        </w:rPr>
      </w:pPr>
      <w:r w:rsidRPr="00B7558C">
        <w:rPr>
          <w:color w:val="000000" w:themeColor="text1"/>
        </w:rPr>
        <w:t>Software technologies used in the project are as follows:</w:t>
      </w:r>
    </w:p>
    <w:p w14:paraId="44AE14DB" w14:textId="77777777" w:rsidR="00517CF9" w:rsidRPr="00B7558C" w:rsidRDefault="00517CF9" w:rsidP="00DB371B">
      <w:pPr>
        <w:pStyle w:val="ListParagraph"/>
        <w:numPr>
          <w:ilvl w:val="0"/>
          <w:numId w:val="5"/>
        </w:numPr>
        <w:spacing w:after="120" w:line="360" w:lineRule="auto"/>
        <w:jc w:val="both"/>
        <w:rPr>
          <w:rFonts w:eastAsia="Cambria"/>
          <w:color w:val="000000" w:themeColor="text1"/>
        </w:rPr>
      </w:pPr>
      <w:r w:rsidRPr="00B7558C">
        <w:rPr>
          <w:rFonts w:eastAsia="Cambria"/>
          <w:color w:val="000000" w:themeColor="text1"/>
        </w:rPr>
        <w:t>Arduino IDE</w:t>
      </w:r>
    </w:p>
    <w:p w14:paraId="6562E069" w14:textId="7F0008E9" w:rsidR="00517CF9" w:rsidRPr="00B7558C" w:rsidRDefault="00517CF9" w:rsidP="00DB371B">
      <w:pPr>
        <w:pStyle w:val="ListParagraph"/>
        <w:numPr>
          <w:ilvl w:val="0"/>
          <w:numId w:val="5"/>
        </w:numPr>
        <w:spacing w:after="120" w:line="360" w:lineRule="auto"/>
        <w:jc w:val="both"/>
        <w:rPr>
          <w:rFonts w:eastAsia="Cambria"/>
          <w:color w:val="000000" w:themeColor="text1"/>
        </w:rPr>
      </w:pPr>
      <w:r w:rsidRPr="00B7558C">
        <w:rPr>
          <w:rFonts w:eastAsia="Cambria"/>
          <w:color w:val="000000" w:themeColor="text1"/>
        </w:rPr>
        <w:t>Visual Studio code</w:t>
      </w:r>
    </w:p>
    <w:p w14:paraId="1D480798" w14:textId="5AC12EAC" w:rsidR="00517CF9" w:rsidRPr="00B7558C" w:rsidRDefault="00517CF9" w:rsidP="00DB371B">
      <w:pPr>
        <w:pStyle w:val="ListParagraph"/>
        <w:numPr>
          <w:ilvl w:val="0"/>
          <w:numId w:val="5"/>
        </w:numPr>
        <w:spacing w:after="120" w:line="360" w:lineRule="auto"/>
        <w:jc w:val="both"/>
        <w:rPr>
          <w:rFonts w:eastAsia="Cambria"/>
          <w:color w:val="000000" w:themeColor="text1"/>
        </w:rPr>
      </w:pPr>
      <w:r w:rsidRPr="00B7558C">
        <w:rPr>
          <w:rFonts w:eastAsia="Cambria"/>
          <w:color w:val="000000" w:themeColor="text1"/>
        </w:rPr>
        <w:lastRenderedPageBreak/>
        <w:t xml:space="preserve">JavaScript </w:t>
      </w:r>
    </w:p>
    <w:p w14:paraId="6F5817D3" w14:textId="77777777" w:rsidR="00517CF9" w:rsidRPr="00B7558C" w:rsidRDefault="00517CF9" w:rsidP="00DB371B">
      <w:pPr>
        <w:pStyle w:val="ListParagraph"/>
        <w:numPr>
          <w:ilvl w:val="0"/>
          <w:numId w:val="5"/>
        </w:numPr>
        <w:spacing w:after="120" w:line="360" w:lineRule="auto"/>
        <w:jc w:val="both"/>
        <w:rPr>
          <w:rFonts w:eastAsia="Cambria"/>
          <w:color w:val="000000" w:themeColor="text1"/>
        </w:rPr>
      </w:pPr>
      <w:r w:rsidRPr="00B7558C">
        <w:rPr>
          <w:rFonts w:eastAsia="Cambria"/>
          <w:color w:val="000000" w:themeColor="text1"/>
        </w:rPr>
        <w:t>HTML</w:t>
      </w:r>
    </w:p>
    <w:p w14:paraId="3E7ABED0" w14:textId="38610F4B" w:rsidR="006B4DEE" w:rsidRDefault="00517CF9" w:rsidP="006B4DEE">
      <w:pPr>
        <w:pStyle w:val="ListParagraph"/>
        <w:numPr>
          <w:ilvl w:val="0"/>
          <w:numId w:val="5"/>
        </w:numPr>
        <w:spacing w:after="120" w:line="360" w:lineRule="auto"/>
        <w:jc w:val="both"/>
        <w:rPr>
          <w:rFonts w:eastAsia="Cambria"/>
          <w:color w:val="000000" w:themeColor="text1"/>
        </w:rPr>
      </w:pPr>
      <w:r w:rsidRPr="00B7558C">
        <w:rPr>
          <w:rFonts w:eastAsia="Cambria"/>
          <w:color w:val="000000" w:themeColor="text1"/>
        </w:rPr>
        <w:t>CSS</w:t>
      </w:r>
    </w:p>
    <w:p w14:paraId="47AACE35" w14:textId="77777777" w:rsidR="00F0490F" w:rsidRDefault="00F0490F" w:rsidP="00F0490F">
      <w:pPr>
        <w:pStyle w:val="ListParagraph"/>
        <w:spacing w:after="120" w:line="360" w:lineRule="auto"/>
        <w:jc w:val="both"/>
        <w:rPr>
          <w:rFonts w:eastAsia="Cambria"/>
          <w:color w:val="000000" w:themeColor="text1"/>
        </w:rPr>
      </w:pPr>
    </w:p>
    <w:p w14:paraId="73AD62BF" w14:textId="77777777" w:rsidR="00DA1E97" w:rsidRPr="00E66E8C" w:rsidRDefault="00DA1E97" w:rsidP="00F0490F">
      <w:pPr>
        <w:pStyle w:val="ListParagraph"/>
        <w:spacing w:after="120" w:line="360" w:lineRule="auto"/>
        <w:jc w:val="both"/>
        <w:rPr>
          <w:rFonts w:eastAsia="Cambria"/>
          <w:color w:val="000000" w:themeColor="text1"/>
        </w:rPr>
      </w:pPr>
    </w:p>
    <w:p w14:paraId="6F323925" w14:textId="4D12F46D" w:rsidR="00517CF9" w:rsidRPr="00B7558C" w:rsidRDefault="00583C96" w:rsidP="00583C96">
      <w:pPr>
        <w:pStyle w:val="Heading3"/>
        <w:numPr>
          <w:ilvl w:val="0"/>
          <w:numId w:val="0"/>
        </w:numPr>
      </w:pPr>
      <w:bookmarkStart w:id="144" w:name="_Toc81159147"/>
      <w:r>
        <w:t>3.2.2</w:t>
      </w:r>
      <w:r>
        <w:tab/>
        <w:t xml:space="preserve"> Circuit</w:t>
      </w:r>
      <w:r w:rsidR="00517CF9" w:rsidRPr="00B7558C">
        <w:t xml:space="preserve"> Components</w:t>
      </w:r>
      <w:bookmarkEnd w:id="144"/>
    </w:p>
    <w:p w14:paraId="74C72A50" w14:textId="5897CEDF" w:rsidR="00517CF9" w:rsidRPr="00B7558C" w:rsidRDefault="00517CF9" w:rsidP="00E66E8C">
      <w:pPr>
        <w:spacing w:after="120"/>
        <w:jc w:val="both"/>
        <w:rPr>
          <w:color w:val="000000" w:themeColor="text1"/>
        </w:rPr>
      </w:pPr>
      <w:r w:rsidRPr="00B7558C">
        <w:rPr>
          <w:color w:val="000000" w:themeColor="text1"/>
        </w:rPr>
        <w:t>The basic components and instruments used for the implementation of the comato</w:t>
      </w:r>
      <w:r w:rsidR="006B4DEE">
        <w:rPr>
          <w:color w:val="000000" w:themeColor="text1"/>
        </w:rPr>
        <w:t>se health monitoring system are:</w:t>
      </w:r>
    </w:p>
    <w:p w14:paraId="17AF323B" w14:textId="77777777" w:rsidR="00517CF9" w:rsidRPr="00B7558C" w:rsidRDefault="00517CF9" w:rsidP="00E66E8C">
      <w:pPr>
        <w:pStyle w:val="ListParagraph"/>
        <w:numPr>
          <w:ilvl w:val="0"/>
          <w:numId w:val="4"/>
        </w:numPr>
        <w:spacing w:after="120"/>
        <w:jc w:val="both"/>
        <w:rPr>
          <w:color w:val="000000" w:themeColor="text1"/>
        </w:rPr>
      </w:pPr>
      <w:r w:rsidRPr="00B7558C">
        <w:rPr>
          <w:color w:val="000000" w:themeColor="text1"/>
        </w:rPr>
        <w:t>Power Supply (12v Adapter, 9V Battery)</w:t>
      </w:r>
    </w:p>
    <w:p w14:paraId="3726BBF4" w14:textId="77777777" w:rsidR="00517CF9" w:rsidRPr="00B7558C" w:rsidRDefault="00517CF9" w:rsidP="00E66E8C">
      <w:pPr>
        <w:pStyle w:val="ListParagraph"/>
        <w:numPr>
          <w:ilvl w:val="0"/>
          <w:numId w:val="4"/>
        </w:numPr>
        <w:spacing w:after="120"/>
        <w:jc w:val="both"/>
        <w:rPr>
          <w:color w:val="000000" w:themeColor="text1"/>
        </w:rPr>
      </w:pPr>
      <w:r w:rsidRPr="00B7558C">
        <w:rPr>
          <w:color w:val="000000" w:themeColor="text1"/>
        </w:rPr>
        <w:t>DS18B20</w:t>
      </w:r>
    </w:p>
    <w:p w14:paraId="64055428" w14:textId="77777777" w:rsidR="00517CF9" w:rsidRPr="00B7558C" w:rsidRDefault="00517CF9" w:rsidP="00E66E8C">
      <w:pPr>
        <w:pStyle w:val="ListParagraph"/>
        <w:numPr>
          <w:ilvl w:val="0"/>
          <w:numId w:val="4"/>
        </w:numPr>
        <w:spacing w:after="120"/>
        <w:jc w:val="both"/>
        <w:rPr>
          <w:color w:val="000000" w:themeColor="text1"/>
        </w:rPr>
      </w:pPr>
      <w:r w:rsidRPr="00B7558C">
        <w:rPr>
          <w:color w:val="000000" w:themeColor="text1"/>
        </w:rPr>
        <w:t>DHT11</w:t>
      </w:r>
    </w:p>
    <w:p w14:paraId="3B7A7E8A" w14:textId="77777777" w:rsidR="00517CF9" w:rsidRPr="00B7558C" w:rsidRDefault="00517CF9" w:rsidP="00E66E8C">
      <w:pPr>
        <w:pStyle w:val="ListParagraph"/>
        <w:numPr>
          <w:ilvl w:val="0"/>
          <w:numId w:val="4"/>
        </w:numPr>
        <w:spacing w:after="120"/>
        <w:jc w:val="both"/>
        <w:rPr>
          <w:color w:val="000000" w:themeColor="text1"/>
        </w:rPr>
      </w:pPr>
      <w:r w:rsidRPr="00B7558C">
        <w:rPr>
          <w:color w:val="000000" w:themeColor="text1"/>
        </w:rPr>
        <w:t xml:space="preserve">MAX30102 </w:t>
      </w:r>
    </w:p>
    <w:p w14:paraId="65553F36" w14:textId="77777777" w:rsidR="00517CF9" w:rsidRPr="00B7558C" w:rsidRDefault="00517CF9" w:rsidP="00E66E8C">
      <w:pPr>
        <w:pStyle w:val="ListParagraph"/>
        <w:numPr>
          <w:ilvl w:val="0"/>
          <w:numId w:val="4"/>
        </w:numPr>
        <w:spacing w:after="120"/>
        <w:jc w:val="both"/>
        <w:rPr>
          <w:color w:val="000000" w:themeColor="text1"/>
        </w:rPr>
      </w:pPr>
      <w:r w:rsidRPr="00B7558C">
        <w:rPr>
          <w:color w:val="000000" w:themeColor="text1"/>
        </w:rPr>
        <w:t>FLEX SENSORS</w:t>
      </w:r>
    </w:p>
    <w:p w14:paraId="1266D49C" w14:textId="77777777" w:rsidR="00517CF9" w:rsidRPr="00B7558C" w:rsidRDefault="00517CF9" w:rsidP="00E66E8C">
      <w:pPr>
        <w:pStyle w:val="ListParagraph"/>
        <w:numPr>
          <w:ilvl w:val="0"/>
          <w:numId w:val="4"/>
        </w:numPr>
        <w:spacing w:after="120"/>
        <w:jc w:val="both"/>
        <w:rPr>
          <w:color w:val="000000" w:themeColor="text1"/>
        </w:rPr>
      </w:pPr>
      <w:r w:rsidRPr="00B7558C">
        <w:rPr>
          <w:color w:val="000000" w:themeColor="text1"/>
        </w:rPr>
        <w:t>Transistor (BC337 (X2))</w:t>
      </w:r>
    </w:p>
    <w:p w14:paraId="0DF71DEC" w14:textId="77777777" w:rsidR="00517CF9" w:rsidRPr="00B7558C" w:rsidRDefault="00517CF9" w:rsidP="00E66E8C">
      <w:pPr>
        <w:pStyle w:val="ListParagraph"/>
        <w:numPr>
          <w:ilvl w:val="0"/>
          <w:numId w:val="4"/>
        </w:numPr>
        <w:spacing w:after="120"/>
        <w:jc w:val="both"/>
        <w:rPr>
          <w:color w:val="000000" w:themeColor="text1"/>
        </w:rPr>
      </w:pPr>
      <w:r w:rsidRPr="00B7558C">
        <w:rPr>
          <w:color w:val="000000" w:themeColor="text1"/>
        </w:rPr>
        <w:t>Capacitors (10uF (X3), 100uF (X2), 0.1uF (X2), 47uF,)</w:t>
      </w:r>
    </w:p>
    <w:p w14:paraId="5C439184" w14:textId="77777777" w:rsidR="00517CF9" w:rsidRPr="00B7558C" w:rsidRDefault="00517CF9" w:rsidP="00E66E8C">
      <w:pPr>
        <w:pStyle w:val="ListParagraph"/>
        <w:numPr>
          <w:ilvl w:val="0"/>
          <w:numId w:val="4"/>
        </w:numPr>
        <w:spacing w:after="120"/>
        <w:jc w:val="both"/>
        <w:rPr>
          <w:color w:val="000000" w:themeColor="text1"/>
        </w:rPr>
      </w:pPr>
      <w:r w:rsidRPr="00B7558C">
        <w:rPr>
          <w:color w:val="000000" w:themeColor="text1"/>
        </w:rPr>
        <w:t>Resistors (330kΩ, 100kΩ, 2.2kΩ, 220Ω, 100kΩ (X2), 100Ω, 10kΩ (X2), 1kΩ (X3))</w:t>
      </w:r>
    </w:p>
    <w:p w14:paraId="27326A4B" w14:textId="77777777" w:rsidR="00517CF9" w:rsidRPr="00B7558C" w:rsidRDefault="00517CF9" w:rsidP="00E66E8C">
      <w:pPr>
        <w:pStyle w:val="ListParagraph"/>
        <w:numPr>
          <w:ilvl w:val="0"/>
          <w:numId w:val="4"/>
        </w:numPr>
        <w:spacing w:after="120"/>
        <w:jc w:val="both"/>
        <w:rPr>
          <w:color w:val="000000" w:themeColor="text1"/>
        </w:rPr>
      </w:pPr>
      <w:r w:rsidRPr="00B7558C">
        <w:rPr>
          <w:color w:val="000000" w:themeColor="text1"/>
        </w:rPr>
        <w:t>Voltage Regulator (7809)</w:t>
      </w:r>
    </w:p>
    <w:p w14:paraId="542483F4" w14:textId="77777777" w:rsidR="00517CF9" w:rsidRPr="00B7558C" w:rsidRDefault="00517CF9" w:rsidP="00E66E8C">
      <w:pPr>
        <w:pStyle w:val="ListParagraph"/>
        <w:numPr>
          <w:ilvl w:val="0"/>
          <w:numId w:val="4"/>
        </w:numPr>
        <w:spacing w:after="120"/>
        <w:jc w:val="both"/>
        <w:rPr>
          <w:color w:val="000000" w:themeColor="text1"/>
        </w:rPr>
      </w:pPr>
      <w:r w:rsidRPr="00B7558C">
        <w:rPr>
          <w:color w:val="000000" w:themeColor="text1"/>
        </w:rPr>
        <w:t xml:space="preserve">LED </w:t>
      </w:r>
    </w:p>
    <w:p w14:paraId="17E71723" w14:textId="00184EFA" w:rsidR="00517CF9" w:rsidRPr="00B7558C" w:rsidRDefault="00583C96" w:rsidP="00583C96">
      <w:pPr>
        <w:pStyle w:val="Heading2"/>
        <w:numPr>
          <w:ilvl w:val="0"/>
          <w:numId w:val="0"/>
        </w:numPr>
        <w:spacing w:after="120" w:line="360" w:lineRule="auto"/>
        <w:rPr>
          <w:color w:val="000000" w:themeColor="text1"/>
        </w:rPr>
      </w:pPr>
      <w:bookmarkStart w:id="145" w:name="_Toc81159148"/>
      <w:r>
        <w:rPr>
          <w:color w:val="000000" w:themeColor="text1"/>
        </w:rPr>
        <w:t>3.3</w:t>
      </w:r>
      <w:r>
        <w:rPr>
          <w:color w:val="000000" w:themeColor="text1"/>
        </w:rPr>
        <w:tab/>
      </w:r>
      <w:r w:rsidR="00517CF9" w:rsidRPr="00B7558C">
        <w:rPr>
          <w:color w:val="000000" w:themeColor="text1"/>
        </w:rPr>
        <w:t>Hardware Implementation</w:t>
      </w:r>
      <w:bookmarkEnd w:id="145"/>
    </w:p>
    <w:p w14:paraId="176F57FC" w14:textId="77777777" w:rsidR="00517CF9" w:rsidRPr="00B7558C" w:rsidRDefault="00517CF9" w:rsidP="00E66E8C">
      <w:pPr>
        <w:spacing w:after="120"/>
        <w:jc w:val="both"/>
        <w:rPr>
          <w:color w:val="000000" w:themeColor="text1"/>
        </w:rPr>
      </w:pPr>
      <w:r w:rsidRPr="00B7558C">
        <w:rPr>
          <w:color w:val="000000" w:themeColor="text1"/>
        </w:rPr>
        <w:t xml:space="preserve">After knowing the background studies, theories and literatures of this project, the designing of the system to be implemented is to be done. Designing of the system, includes designing of the schematic diagram, choosing the right components to be used, choosing the right value of components to be used, and implementation of the schematic diagram both on software and hardware, and testing the reliability and effectiveness of the system. </w:t>
      </w:r>
    </w:p>
    <w:p w14:paraId="1A840939" w14:textId="52E82B69" w:rsidR="006B4DEE" w:rsidRDefault="00517CF9" w:rsidP="00E66E8C">
      <w:pPr>
        <w:spacing w:after="120"/>
        <w:jc w:val="both"/>
        <w:rPr>
          <w:color w:val="000000" w:themeColor="text1"/>
        </w:rPr>
      </w:pPr>
      <w:r w:rsidRPr="00B7558C">
        <w:rPr>
          <w:color w:val="000000" w:themeColor="text1"/>
        </w:rPr>
        <w:lastRenderedPageBreak/>
        <w:t>The schematic diagram was initially implemented using Proteus software, where the circuitry was developed and adjusted until the desired output was gotten. This was subsequently implemented on breadboard using the corresponding values of the components from the software.</w:t>
      </w:r>
    </w:p>
    <w:p w14:paraId="2FD6324A" w14:textId="77777777" w:rsidR="006B4DEE" w:rsidRPr="00B7558C" w:rsidRDefault="006B4DEE" w:rsidP="00517CF9">
      <w:pPr>
        <w:spacing w:after="120" w:line="360" w:lineRule="auto"/>
        <w:jc w:val="both"/>
        <w:rPr>
          <w:color w:val="000000" w:themeColor="text1"/>
        </w:rPr>
      </w:pPr>
    </w:p>
    <w:p w14:paraId="7C5FE599" w14:textId="77777777" w:rsidR="00517CF9" w:rsidRPr="00B7558C" w:rsidRDefault="00517CF9" w:rsidP="006B4DEE">
      <w:pPr>
        <w:pStyle w:val="Heading3"/>
        <w:numPr>
          <w:ilvl w:val="0"/>
          <w:numId w:val="0"/>
        </w:numPr>
        <w:spacing w:after="120" w:line="360" w:lineRule="auto"/>
        <w:ind w:left="720" w:hanging="720"/>
        <w:rPr>
          <w:color w:val="000000" w:themeColor="text1"/>
        </w:rPr>
      </w:pPr>
      <w:bookmarkStart w:id="146" w:name="_Toc81159149"/>
      <w:r w:rsidRPr="00B7558C">
        <w:rPr>
          <w:color w:val="000000" w:themeColor="text1"/>
        </w:rPr>
        <w:t>3.3.1</w:t>
      </w:r>
      <w:r w:rsidRPr="00B7558C">
        <w:rPr>
          <w:color w:val="000000" w:themeColor="text1"/>
        </w:rPr>
        <w:tab/>
        <w:t>The System Circuitry</w:t>
      </w:r>
      <w:bookmarkEnd w:id="146"/>
    </w:p>
    <w:p w14:paraId="05F822C2" w14:textId="77777777" w:rsidR="00517CF9" w:rsidRPr="00B7558C" w:rsidRDefault="00517CF9" w:rsidP="00E66E8C">
      <w:pPr>
        <w:spacing w:after="120"/>
        <w:jc w:val="both"/>
        <w:rPr>
          <w:color w:val="000000" w:themeColor="text1"/>
        </w:rPr>
      </w:pPr>
      <w:r w:rsidRPr="00B7558C">
        <w:rPr>
          <w:color w:val="000000" w:themeColor="text1"/>
        </w:rPr>
        <w:t xml:space="preserve">The schematic diagram in Figure 3.4 shows the health monitoring circuitry powered using a 2200 mAh 3.7 V Lipo battery. </w:t>
      </w:r>
    </w:p>
    <w:p w14:paraId="1B5A2FD7" w14:textId="77777777" w:rsidR="00517CF9" w:rsidRPr="00B7558C" w:rsidRDefault="00517CF9" w:rsidP="00517CF9">
      <w:pPr>
        <w:spacing w:after="120" w:line="360" w:lineRule="auto"/>
        <w:jc w:val="both"/>
        <w:rPr>
          <w:color w:val="000000" w:themeColor="text1"/>
        </w:rPr>
      </w:pPr>
    </w:p>
    <w:p w14:paraId="6DEA09E5" w14:textId="77777777" w:rsidR="00517CF9" w:rsidRPr="00B7558C" w:rsidRDefault="00517CF9" w:rsidP="00517CF9">
      <w:pPr>
        <w:spacing w:after="120" w:line="360" w:lineRule="auto"/>
        <w:jc w:val="both"/>
        <w:rPr>
          <w:color w:val="000000" w:themeColor="text1"/>
        </w:rPr>
      </w:pPr>
      <w:r w:rsidRPr="00B7558C">
        <w:rPr>
          <w:noProof/>
          <w:color w:val="000000" w:themeColor="text1"/>
          <w:lang w:val="en-US" w:eastAsia="en-US"/>
        </w:rPr>
        <w:drawing>
          <wp:inline distT="0" distB="0" distL="0" distR="0" wp14:anchorId="5CAC6D42" wp14:editId="7806156F">
            <wp:extent cx="6265787" cy="4484536"/>
            <wp:effectExtent l="0" t="0" r="1905" b="0"/>
            <wp:docPr id="3" name="Picture 3" descr="C:\Users\Brisstone\Desktop\jayman\Ambrose\Health_Circuit_2_b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C:\Users\Brisstone\Desktop\jayman\Ambrose\Health_Circuit_2_bb.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74401" cy="4490701"/>
                    </a:xfrm>
                    <a:prstGeom prst="rect">
                      <a:avLst/>
                    </a:prstGeom>
                    <a:noFill/>
                    <a:ln>
                      <a:noFill/>
                    </a:ln>
                  </pic:spPr>
                </pic:pic>
              </a:graphicData>
            </a:graphic>
          </wp:inline>
        </w:drawing>
      </w:r>
    </w:p>
    <w:p w14:paraId="468A7846" w14:textId="77777777" w:rsidR="00517CF9" w:rsidRPr="00B7558C" w:rsidRDefault="00517CF9" w:rsidP="00E15A9B">
      <w:pPr>
        <w:pStyle w:val="NoSpacing"/>
      </w:pPr>
      <w:bookmarkStart w:id="147" w:name="_Toc80970506"/>
      <w:r w:rsidRPr="00B7558C">
        <w:t>Figure 3.4: The schematic diagram of the health monitoring system</w:t>
      </w:r>
      <w:bookmarkEnd w:id="147"/>
    </w:p>
    <w:p w14:paraId="4934E66D" w14:textId="77777777" w:rsidR="00517CF9" w:rsidRPr="00B7558C" w:rsidRDefault="00517CF9" w:rsidP="00517CF9">
      <w:pPr>
        <w:spacing w:after="120" w:line="360" w:lineRule="auto"/>
        <w:jc w:val="both"/>
        <w:rPr>
          <w:color w:val="000000" w:themeColor="text1"/>
        </w:rPr>
      </w:pPr>
    </w:p>
    <w:p w14:paraId="6E108BF3" w14:textId="71875C08" w:rsidR="00517CF9" w:rsidRPr="00B7558C" w:rsidRDefault="00517CF9" w:rsidP="00E66E8C">
      <w:pPr>
        <w:spacing w:after="160"/>
        <w:jc w:val="both"/>
        <w:rPr>
          <w:color w:val="000000" w:themeColor="text1"/>
          <w:shd w:val="clear" w:color="auto" w:fill="FFFFFF"/>
        </w:rPr>
      </w:pPr>
      <w:r w:rsidRPr="00B7558C">
        <w:rPr>
          <w:rFonts w:eastAsiaTheme="minorHAnsi"/>
          <w:color w:val="000000" w:themeColor="text1"/>
          <w:lang w:val="en-US" w:eastAsia="en-US"/>
        </w:rPr>
        <w:lastRenderedPageBreak/>
        <w:t xml:space="preserve">ESP32 </w:t>
      </w:r>
      <w:r w:rsidRPr="007A5360">
        <w:rPr>
          <w:rFonts w:eastAsiaTheme="minorHAnsi"/>
          <w:color w:val="000000" w:themeColor="text1"/>
          <w:lang w:val="en-US" w:eastAsia="en-US"/>
        </w:rPr>
        <w:t>Micro controller is connected with all the sensors</w:t>
      </w:r>
      <w:r w:rsidRPr="00B7558C">
        <w:rPr>
          <w:rFonts w:eastAsiaTheme="minorHAnsi"/>
          <w:color w:val="000000" w:themeColor="text1"/>
          <w:lang w:val="en-US" w:eastAsia="en-US"/>
        </w:rPr>
        <w:t xml:space="preserve">. </w:t>
      </w:r>
      <w:r w:rsidRPr="00B7558C">
        <w:rPr>
          <w:color w:val="000000" w:themeColor="text1"/>
          <w:shd w:val="clear" w:color="auto" w:fill="FFFFFF"/>
        </w:rPr>
        <w:t>All the sensor can work at </w:t>
      </w:r>
      <w:r w:rsidRPr="00B7558C">
        <w:rPr>
          <w:rStyle w:val="Strong"/>
          <w:color w:val="000000" w:themeColor="text1"/>
          <w:bdr w:val="none" w:sz="0" w:space="0" w:color="auto" w:frame="1"/>
          <w:shd w:val="clear" w:color="auto" w:fill="FFFFFF"/>
        </w:rPr>
        <w:t>3.7V VCC</w:t>
      </w:r>
      <w:r w:rsidR="00E66E8C">
        <w:rPr>
          <w:color w:val="000000" w:themeColor="text1"/>
          <w:shd w:val="clear" w:color="auto" w:fill="FFFFFF"/>
        </w:rPr>
        <w:t xml:space="preserve">. </w:t>
      </w:r>
      <w:r w:rsidRPr="00B7558C">
        <w:rPr>
          <w:color w:val="000000" w:themeColor="text1"/>
          <w:shd w:val="clear" w:color="auto" w:fill="FFFFFF"/>
        </w:rPr>
        <w:t xml:space="preserve">The flex sensors are connected to </w:t>
      </w:r>
      <w:r w:rsidRPr="00B7558C">
        <w:rPr>
          <w:rStyle w:val="Strong"/>
          <w:color w:val="000000" w:themeColor="text1"/>
          <w:bdr w:val="none" w:sz="0" w:space="0" w:color="auto" w:frame="1"/>
          <w:shd w:val="clear" w:color="auto" w:fill="FFFFFF"/>
        </w:rPr>
        <w:t xml:space="preserve">GPIO34 and GPIO35 respectively through a voltage divider resistor of 4.7k ohms.  </w:t>
      </w:r>
      <w:r w:rsidRPr="00B7558C">
        <w:rPr>
          <w:color w:val="000000" w:themeColor="text1"/>
          <w:shd w:val="clear" w:color="auto" w:fill="FFFFFF"/>
        </w:rPr>
        <w:t>MAX30100 which is an I2C Sensor is connected to SDA &amp; SCL pin of the microcontroller. The output pin of DHT11 is connected to </w:t>
      </w:r>
      <w:r w:rsidRPr="00B7558C">
        <w:rPr>
          <w:rStyle w:val="Strong"/>
          <w:color w:val="000000" w:themeColor="text1"/>
          <w:bdr w:val="none" w:sz="0" w:space="0" w:color="auto" w:frame="1"/>
          <w:shd w:val="clear" w:color="auto" w:fill="FFFFFF"/>
        </w:rPr>
        <w:t>GPIO18</w:t>
      </w:r>
      <w:r w:rsidRPr="00B7558C">
        <w:rPr>
          <w:color w:val="000000" w:themeColor="text1"/>
          <w:shd w:val="clear" w:color="auto" w:fill="FFFFFF"/>
        </w:rPr>
        <w:t> pin of the ESP32. Similarly, output pin of DS18B20 is connected to </w:t>
      </w:r>
      <w:r w:rsidRPr="00B7558C">
        <w:rPr>
          <w:rStyle w:val="Strong"/>
          <w:color w:val="000000" w:themeColor="text1"/>
          <w:bdr w:val="none" w:sz="0" w:space="0" w:color="auto" w:frame="1"/>
          <w:shd w:val="clear" w:color="auto" w:fill="FFFFFF"/>
        </w:rPr>
        <w:t>GPIO5</w:t>
      </w:r>
      <w:r w:rsidRPr="00B7558C">
        <w:rPr>
          <w:color w:val="000000" w:themeColor="text1"/>
          <w:shd w:val="clear" w:color="auto" w:fill="FFFFFF"/>
        </w:rPr>
        <w:t> of ESP32. A 4.7K pull-up resistor is connected between output pin &amp; VCC pin of DS18B20.</w:t>
      </w:r>
    </w:p>
    <w:p w14:paraId="403BB78A" w14:textId="3F1330FB" w:rsidR="00517CF9" w:rsidRPr="00E66E8C" w:rsidRDefault="00517CF9" w:rsidP="00E66E8C">
      <w:pPr>
        <w:spacing w:after="160"/>
        <w:jc w:val="both"/>
        <w:rPr>
          <w:rFonts w:eastAsiaTheme="minorHAnsi"/>
          <w:color w:val="000000" w:themeColor="text1"/>
        </w:rPr>
      </w:pPr>
      <w:r w:rsidRPr="00B7558C">
        <w:rPr>
          <w:rFonts w:eastAsiaTheme="minorHAnsi"/>
          <w:color w:val="000000" w:themeColor="text1"/>
        </w:rPr>
        <w:t xml:space="preserve">A buzzer is connected to ESP32 at </w:t>
      </w:r>
      <w:r w:rsidRPr="00B7558C">
        <w:rPr>
          <w:color w:val="000000" w:themeColor="text1"/>
        </w:rPr>
        <w:t>GPIO38</w:t>
      </w:r>
      <w:r w:rsidRPr="00B7558C">
        <w:rPr>
          <w:rFonts w:eastAsiaTheme="minorHAnsi"/>
          <w:color w:val="000000" w:themeColor="text1"/>
        </w:rPr>
        <w:t xml:space="preserve"> which is used in case any of the sensor data thresholds are exceeded. LCD is connected to micro controller </w:t>
      </w:r>
      <w:r w:rsidRPr="00B7558C">
        <w:rPr>
          <w:color w:val="000000" w:themeColor="text1"/>
        </w:rPr>
        <w:t>GPIO39 and GPIO40 pins</w:t>
      </w:r>
      <w:r w:rsidR="00E66E8C">
        <w:rPr>
          <w:rFonts w:eastAsiaTheme="minorHAnsi"/>
          <w:color w:val="000000" w:themeColor="text1"/>
        </w:rPr>
        <w:t xml:space="preserve"> to display sensor readings. </w:t>
      </w:r>
    </w:p>
    <w:p w14:paraId="4DFD048B" w14:textId="77777777" w:rsidR="00517CF9" w:rsidRPr="00B7558C" w:rsidRDefault="00517CF9" w:rsidP="00517CF9">
      <w:pPr>
        <w:tabs>
          <w:tab w:val="clear" w:pos="1830"/>
          <w:tab w:val="clear" w:pos="4095"/>
        </w:tabs>
        <w:spacing w:after="120" w:line="360" w:lineRule="auto"/>
        <w:jc w:val="both"/>
        <w:rPr>
          <w:color w:val="000000" w:themeColor="text1"/>
        </w:rPr>
      </w:pPr>
      <w:r w:rsidRPr="00B7558C">
        <w:rPr>
          <w:noProof/>
          <w:color w:val="000000" w:themeColor="text1"/>
          <w:lang w:val="en-US" w:eastAsia="en-US"/>
        </w:rPr>
        <w:drawing>
          <wp:inline distT="0" distB="0" distL="0" distR="0" wp14:anchorId="379C077A" wp14:editId="72A62787">
            <wp:extent cx="5072932" cy="2861154"/>
            <wp:effectExtent l="0" t="0" r="0" b="0"/>
            <wp:docPr id="1078" name="Picture 10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82407" cy="2866498"/>
                    </a:xfrm>
                    <a:prstGeom prst="rect">
                      <a:avLst/>
                    </a:prstGeom>
                    <a:noFill/>
                    <a:ln>
                      <a:noFill/>
                    </a:ln>
                  </pic:spPr>
                </pic:pic>
              </a:graphicData>
            </a:graphic>
          </wp:inline>
        </w:drawing>
      </w:r>
      <w:r w:rsidRPr="00B7558C">
        <w:rPr>
          <w:color w:val="000000" w:themeColor="text1"/>
        </w:rPr>
        <w:t xml:space="preserve"> </w:t>
      </w:r>
    </w:p>
    <w:p w14:paraId="7EA43969" w14:textId="3EF10668" w:rsidR="00517CF9" w:rsidRPr="00B7558C" w:rsidRDefault="00F04334" w:rsidP="00E15A9B">
      <w:pPr>
        <w:pStyle w:val="NoSpacing"/>
      </w:pPr>
      <w:bookmarkStart w:id="148" w:name="_Toc80970507"/>
      <w:r>
        <w:t>Figure 3.5</w:t>
      </w:r>
      <w:r w:rsidR="00517CF9" w:rsidRPr="00B7558C">
        <w:t xml:space="preserve">: </w:t>
      </w:r>
      <w:r w:rsidR="00517CF9" w:rsidRPr="00E15A9B">
        <w:t>Implementation</w:t>
      </w:r>
      <w:r w:rsidR="00517CF9" w:rsidRPr="00B7558C">
        <w:t xml:space="preserve"> of the Transmitter Circuit on Breadboard</w:t>
      </w:r>
      <w:bookmarkStart w:id="149" w:name="_Toc31706108"/>
      <w:bookmarkEnd w:id="148"/>
    </w:p>
    <w:p w14:paraId="6AEE66DE" w14:textId="33CAF3D4" w:rsidR="00517CF9" w:rsidRPr="00B7558C" w:rsidRDefault="00517CF9" w:rsidP="005E63B2">
      <w:pPr>
        <w:spacing w:after="120"/>
        <w:jc w:val="both"/>
        <w:rPr>
          <w:color w:val="000000" w:themeColor="text1"/>
        </w:rPr>
      </w:pPr>
      <w:r w:rsidRPr="00B7558C">
        <w:rPr>
          <w:color w:val="000000" w:themeColor="text1"/>
        </w:rPr>
        <w:t xml:space="preserve">Figure 3.7 shows the connection of the system circuit on breadboard. </w:t>
      </w:r>
      <w:bookmarkEnd w:id="149"/>
      <w:r w:rsidRPr="00B7558C">
        <w:rPr>
          <w:color w:val="000000" w:themeColor="text1"/>
        </w:rPr>
        <w:t>Both horizontal rows at the top and bottom of the breadboard were used for power supply (positive and ground). The circuit was supplied with a stable 3.7V dc power supply.</w:t>
      </w:r>
      <w:r w:rsidRPr="00B7558C">
        <w:rPr>
          <w:color w:val="000000" w:themeColor="text1"/>
        </w:rPr>
        <w:tab/>
      </w:r>
      <w:r w:rsidRPr="00B7558C">
        <w:rPr>
          <w:color w:val="000000" w:themeColor="text1"/>
        </w:rPr>
        <w:tab/>
      </w:r>
    </w:p>
    <w:p w14:paraId="56ED558C" w14:textId="1CF01506" w:rsidR="00517CF9" w:rsidRPr="00B7558C" w:rsidRDefault="00583C96" w:rsidP="00583C96">
      <w:pPr>
        <w:pStyle w:val="Heading2"/>
        <w:numPr>
          <w:ilvl w:val="0"/>
          <w:numId w:val="0"/>
        </w:numPr>
      </w:pPr>
      <w:bookmarkStart w:id="150" w:name="_Toc81159150"/>
      <w:r>
        <w:t>3.4</w:t>
      </w:r>
      <w:r>
        <w:tab/>
      </w:r>
      <w:r w:rsidR="00517CF9" w:rsidRPr="00B7558C">
        <w:t>WEB SERVER</w:t>
      </w:r>
      <w:bookmarkEnd w:id="150"/>
    </w:p>
    <w:p w14:paraId="60E54FF9" w14:textId="0B738824" w:rsidR="00517CF9" w:rsidRPr="00B7558C" w:rsidRDefault="00517CF9" w:rsidP="00E66E8C">
      <w:pPr>
        <w:tabs>
          <w:tab w:val="clear" w:pos="1830"/>
          <w:tab w:val="clear" w:pos="4095"/>
        </w:tabs>
        <w:spacing w:after="160"/>
        <w:jc w:val="both"/>
        <w:rPr>
          <w:color w:val="000000" w:themeColor="text1"/>
          <w:shd w:val="clear" w:color="auto" w:fill="FFFFFF"/>
        </w:rPr>
      </w:pPr>
      <w:r w:rsidRPr="00B7558C">
        <w:rPr>
          <w:color w:val="000000" w:themeColor="text1"/>
          <w:shd w:val="clear" w:color="auto" w:fill="FFFFFF"/>
        </w:rPr>
        <w:lastRenderedPageBreak/>
        <w:t>The Web Server is a combination of hardware and software respon</w:t>
      </w:r>
      <w:r w:rsidR="00583C96">
        <w:rPr>
          <w:color w:val="000000" w:themeColor="text1"/>
          <w:shd w:val="clear" w:color="auto" w:fill="FFFFFF"/>
        </w:rPr>
        <w:t xml:space="preserve">sible for maintaining, fetching </w:t>
      </w:r>
      <w:r w:rsidRPr="00B7558C">
        <w:rPr>
          <w:color w:val="000000" w:themeColor="text1"/>
          <w:shd w:val="clear" w:color="auto" w:fill="FFFFFF"/>
        </w:rPr>
        <w:t>and serving web pages to Web Clients. The web server is mobile responsive and can be accessed</w:t>
      </w:r>
      <w:r w:rsidR="005E63B2">
        <w:rPr>
          <w:color w:val="000000" w:themeColor="text1"/>
          <w:shd w:val="clear" w:color="auto" w:fill="FFFFFF"/>
        </w:rPr>
        <w:t xml:space="preserve"> </w:t>
      </w:r>
      <w:r w:rsidRPr="00B7558C">
        <w:rPr>
          <w:color w:val="000000" w:themeColor="text1"/>
          <w:shd w:val="clear" w:color="auto" w:fill="FFFFFF"/>
        </w:rPr>
        <w:t xml:space="preserve">with any device that as a browser connected to the same </w:t>
      </w:r>
      <w:r w:rsidR="00583C96" w:rsidRPr="00B7558C">
        <w:rPr>
          <w:color w:val="000000" w:themeColor="text1"/>
          <w:shd w:val="clear" w:color="auto" w:fill="FFFFFF"/>
        </w:rPr>
        <w:t>Wi-Fi</w:t>
      </w:r>
      <w:r w:rsidRPr="00B7558C">
        <w:rPr>
          <w:color w:val="000000" w:themeColor="text1"/>
          <w:shd w:val="clear" w:color="auto" w:fill="FFFFFF"/>
        </w:rPr>
        <w:t xml:space="preserve"> network as ESP32. The webpage was designed </w:t>
      </w:r>
      <w:r w:rsidR="00E66E8C">
        <w:rPr>
          <w:color w:val="000000" w:themeColor="text1"/>
          <w:shd w:val="clear" w:color="auto" w:fill="FFFFFF"/>
        </w:rPr>
        <w:t>using HTML, CSS and JavaScript.</w:t>
      </w:r>
    </w:p>
    <w:p w14:paraId="5839DB0C" w14:textId="77777777" w:rsidR="00517CF9" w:rsidRPr="00B7558C" w:rsidRDefault="00517CF9" w:rsidP="00E66E8C">
      <w:pPr>
        <w:tabs>
          <w:tab w:val="clear" w:pos="1830"/>
          <w:tab w:val="clear" w:pos="4095"/>
        </w:tabs>
        <w:spacing w:after="160"/>
        <w:jc w:val="both"/>
        <w:rPr>
          <w:color w:val="000000" w:themeColor="text1"/>
          <w:shd w:val="clear" w:color="auto" w:fill="FFFFFF"/>
        </w:rPr>
      </w:pPr>
      <w:r w:rsidRPr="00B7558C">
        <w:rPr>
          <w:color w:val="000000" w:themeColor="text1"/>
        </w:rPr>
        <w:t xml:space="preserve">Hyper Text Transfer Protocol or simply HTTP is the protocol responsible for communication between Client and Server. In this type of communication, the Web Client makes a request for information from the server using HTTP. The Web Server, which is always waiting (listening) for a request, responds to the client’s request with appropriate web page. If the requested page is not found, then the server responds with HTTP 404 Error. </w:t>
      </w:r>
      <w:r w:rsidRPr="00B7558C">
        <w:rPr>
          <w:color w:val="000000" w:themeColor="text1"/>
          <w:shd w:val="clear" w:color="auto" w:fill="FFFFFF"/>
        </w:rPr>
        <w:t>Figure 3.8 provides a view of client-server based communication.</w:t>
      </w:r>
    </w:p>
    <w:p w14:paraId="3E954229" w14:textId="77777777" w:rsidR="00517CF9" w:rsidRPr="00B7558C" w:rsidRDefault="00517CF9" w:rsidP="005E63B2">
      <w:pPr>
        <w:pStyle w:val="NormalWeb"/>
        <w:shd w:val="clear" w:color="auto" w:fill="FFFFFF"/>
        <w:spacing w:before="0" w:beforeAutospacing="0" w:after="160" w:afterAutospacing="0" w:line="480" w:lineRule="auto"/>
        <w:jc w:val="both"/>
        <w:rPr>
          <w:color w:val="000000" w:themeColor="text1"/>
          <w:shd w:val="clear" w:color="auto" w:fill="FFFFFF"/>
        </w:rPr>
      </w:pPr>
      <w:r w:rsidRPr="00B7558C">
        <w:rPr>
          <w:color w:val="000000" w:themeColor="text1"/>
          <w:shd w:val="clear" w:color="auto" w:fill="FFFFFF"/>
        </w:rPr>
        <w:t>The ESP32 is used as a host for storing web pages, and the sensor readings are updated regularly as the web browser on the device, sends a request for that web page over HTTP, the web server in ESP32 responds with the web page.</w:t>
      </w:r>
    </w:p>
    <w:p w14:paraId="7F1800D3" w14:textId="77777777" w:rsidR="00517CF9" w:rsidRPr="00B7558C" w:rsidRDefault="00517CF9" w:rsidP="00517CF9">
      <w:pPr>
        <w:pStyle w:val="NormalWeb"/>
        <w:shd w:val="clear" w:color="auto" w:fill="FFFFFF"/>
        <w:spacing w:before="0" w:beforeAutospacing="0" w:after="480" w:afterAutospacing="0"/>
        <w:rPr>
          <w:rFonts w:ascii="Arial" w:hAnsi="Arial" w:cs="Arial"/>
          <w:color w:val="000000" w:themeColor="text1"/>
          <w:sz w:val="26"/>
          <w:szCs w:val="26"/>
        </w:rPr>
      </w:pPr>
      <w:r w:rsidRPr="00B7558C">
        <w:rPr>
          <w:rFonts w:ascii="Arial" w:hAnsi="Arial" w:cs="Arial"/>
          <w:noProof/>
          <w:color w:val="000000" w:themeColor="text1"/>
          <w:sz w:val="26"/>
          <w:szCs w:val="26"/>
        </w:rPr>
        <w:drawing>
          <wp:inline distT="0" distB="0" distL="0" distR="0" wp14:anchorId="24047EA5" wp14:editId="5D5A7781">
            <wp:extent cx="4715123" cy="242542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33711" cy="2434981"/>
                    </a:xfrm>
                    <a:prstGeom prst="rect">
                      <a:avLst/>
                    </a:prstGeom>
                    <a:noFill/>
                    <a:ln>
                      <a:noFill/>
                    </a:ln>
                  </pic:spPr>
                </pic:pic>
              </a:graphicData>
            </a:graphic>
          </wp:inline>
        </w:drawing>
      </w:r>
    </w:p>
    <w:p w14:paraId="56E48800" w14:textId="1890D850" w:rsidR="00517CF9" w:rsidRPr="00D02672" w:rsidRDefault="00F04334" w:rsidP="00E15A9B">
      <w:pPr>
        <w:pStyle w:val="NoSpacing"/>
      </w:pPr>
      <w:bookmarkStart w:id="151" w:name="_Toc80970508"/>
      <w:r w:rsidRPr="00D02672">
        <w:t>Figure 3.6</w:t>
      </w:r>
      <w:r w:rsidR="00517CF9" w:rsidRPr="00D02672">
        <w:t xml:space="preserve">: Webserver and client HTTP </w:t>
      </w:r>
      <w:r w:rsidR="00517CF9" w:rsidRPr="00E15A9B">
        <w:t>Communication</w:t>
      </w:r>
      <w:bookmarkEnd w:id="151"/>
      <w:r w:rsidR="00517CF9" w:rsidRPr="00D02672">
        <w:t xml:space="preserve"> </w:t>
      </w:r>
    </w:p>
    <w:p w14:paraId="184250D4" w14:textId="6314A5BA" w:rsidR="00517CF9" w:rsidRPr="00B7558C" w:rsidRDefault="00583C96" w:rsidP="00517CF9">
      <w:pPr>
        <w:tabs>
          <w:tab w:val="clear" w:pos="1830"/>
          <w:tab w:val="clear" w:pos="4095"/>
        </w:tabs>
        <w:spacing w:after="160" w:line="360" w:lineRule="auto"/>
        <w:jc w:val="both"/>
        <w:rPr>
          <w:b/>
          <w:color w:val="000000" w:themeColor="text1"/>
        </w:rPr>
      </w:pPr>
      <w:r>
        <w:rPr>
          <w:b/>
          <w:color w:val="000000" w:themeColor="text1"/>
        </w:rPr>
        <w:t>3.4</w:t>
      </w:r>
      <w:r w:rsidR="00517CF9" w:rsidRPr="00B7558C">
        <w:rPr>
          <w:b/>
          <w:color w:val="000000" w:themeColor="text1"/>
        </w:rPr>
        <w:t>.1</w:t>
      </w:r>
      <w:r w:rsidR="00517CF9" w:rsidRPr="00B7558C">
        <w:rPr>
          <w:b/>
          <w:color w:val="000000" w:themeColor="text1"/>
        </w:rPr>
        <w:tab/>
        <w:t>JavaScript (Vanilla)</w:t>
      </w:r>
    </w:p>
    <w:p w14:paraId="43238CEA" w14:textId="4E348C62" w:rsidR="00517CF9" w:rsidRPr="00B7558C" w:rsidRDefault="00517CF9" w:rsidP="005E63B2">
      <w:pPr>
        <w:spacing w:before="240" w:after="160"/>
        <w:jc w:val="both"/>
        <w:rPr>
          <w:color w:val="000000" w:themeColor="text1"/>
        </w:rPr>
      </w:pPr>
      <w:r w:rsidRPr="00B7558C">
        <w:rPr>
          <w:color w:val="000000" w:themeColor="text1"/>
        </w:rPr>
        <w:lastRenderedPageBreak/>
        <w:t>JavaScript is the world's most popular programming language. It is the programming language of the Web. It</w:t>
      </w:r>
      <w:r w:rsidRPr="00B7558C">
        <w:rPr>
          <w:color w:val="000000" w:themeColor="text1"/>
          <w:spacing w:val="-1"/>
          <w:shd w:val="clear" w:color="auto" w:fill="FFFFFF"/>
        </w:rPr>
        <w:t xml:space="preserve"> allows one to implement complex features on web pages, introducing dynamism; displaying timely content updates, interactive maps, animated 2D/3D graphics, scrolling video jukeboxes rather than static contents.</w:t>
      </w:r>
      <w:r w:rsidR="006B7919">
        <w:rPr>
          <w:color w:val="000000" w:themeColor="text1"/>
          <w:spacing w:val="-1"/>
          <w:shd w:val="clear" w:color="auto" w:fill="FFFFFF"/>
        </w:rPr>
        <w:t xml:space="preserve"> </w:t>
      </w:r>
      <w:r w:rsidR="006B7919">
        <w:rPr>
          <w:color w:val="000000" w:themeColor="text1"/>
          <w:spacing w:val="-1"/>
          <w:shd w:val="clear" w:color="auto" w:fill="FFFFFF"/>
        </w:rPr>
        <w:fldChar w:fldCharType="begin" w:fldLock="1"/>
      </w:r>
      <w:r w:rsidR="006B7919">
        <w:rPr>
          <w:color w:val="000000" w:themeColor="text1"/>
          <w:spacing w:val="-1"/>
          <w:shd w:val="clear" w:color="auto" w:fill="FFFFFF"/>
        </w:rPr>
        <w:instrText>ADDIN CSL_CITATION {"citationItems":[{"id":"ITEM-1","itemData":{"author":[{"dropping-particle":"","family":"Firefox","given":"","non-dropping-particle":"","parse-names":false,"suffix":""}],"container-title":"Firefox","id":"ITEM-1","issued":{"date-parts":[["2021"]]},"title":"What is JavaScript? - Learn web development | MDN","type":"article"},"uris":["http://www.mendeley.com/documents/?uuid=c1ddd446-1c05-4337-a86b-3eb7418d56e6"]}],"mendeley":{"formattedCitation":"(Firefox, 2021b)","plainTextFormattedCitation":"(Firefox, 2021b)","previouslyFormattedCitation":"(Firefox, 2021)"},"properties":{"noteIndex":0},"schema":"https://github.com/citation-style-language/schema/raw/master/csl-citation.json"}</w:instrText>
      </w:r>
      <w:r w:rsidR="006B7919">
        <w:rPr>
          <w:color w:val="000000" w:themeColor="text1"/>
          <w:spacing w:val="-1"/>
          <w:shd w:val="clear" w:color="auto" w:fill="FFFFFF"/>
        </w:rPr>
        <w:fldChar w:fldCharType="separate"/>
      </w:r>
      <w:r w:rsidR="006B7919" w:rsidRPr="006B7919">
        <w:rPr>
          <w:noProof/>
          <w:color w:val="000000" w:themeColor="text1"/>
          <w:spacing w:val="-1"/>
          <w:shd w:val="clear" w:color="auto" w:fill="FFFFFF"/>
        </w:rPr>
        <w:t>(Firefox, 2021b)</w:t>
      </w:r>
      <w:r w:rsidR="006B7919">
        <w:rPr>
          <w:color w:val="000000" w:themeColor="text1"/>
          <w:spacing w:val="-1"/>
          <w:shd w:val="clear" w:color="auto" w:fill="FFFFFF"/>
        </w:rPr>
        <w:fldChar w:fldCharType="end"/>
      </w:r>
    </w:p>
    <w:p w14:paraId="45E1B3D1" w14:textId="2CCDFCFE" w:rsidR="00517CF9" w:rsidRPr="00B7558C" w:rsidRDefault="00583C96" w:rsidP="00583C96">
      <w:pPr>
        <w:pStyle w:val="Heading3"/>
        <w:numPr>
          <w:ilvl w:val="0"/>
          <w:numId w:val="0"/>
        </w:numPr>
        <w:ind w:left="720" w:hanging="720"/>
      </w:pPr>
      <w:bookmarkStart w:id="152" w:name="_Toc81159151"/>
      <w:r>
        <w:t>3.4</w:t>
      </w:r>
      <w:r w:rsidR="00517CF9" w:rsidRPr="00B7558C">
        <w:t>.2</w:t>
      </w:r>
      <w:r w:rsidR="00517CF9" w:rsidRPr="00B7558C">
        <w:tab/>
        <w:t>CSS</w:t>
      </w:r>
      <w:bookmarkEnd w:id="152"/>
    </w:p>
    <w:p w14:paraId="7EBC2559" w14:textId="51A8C9F5" w:rsidR="00517CF9" w:rsidRPr="00B7558C" w:rsidRDefault="00517CF9" w:rsidP="005E63B2">
      <w:pPr>
        <w:tabs>
          <w:tab w:val="clear" w:pos="1830"/>
          <w:tab w:val="clear" w:pos="4095"/>
        </w:tabs>
        <w:spacing w:after="160"/>
        <w:jc w:val="both"/>
        <w:rPr>
          <w:rFonts w:eastAsia="Calibri"/>
          <w:color w:val="000000" w:themeColor="text1"/>
        </w:rPr>
      </w:pPr>
      <w:r w:rsidRPr="00B7558C">
        <w:rPr>
          <w:rFonts w:eastAsia="Calibri"/>
          <w:color w:val="000000" w:themeColor="text1"/>
        </w:rPr>
        <w:t xml:space="preserve">Cascading Style Sheets (CSS) is a style sheet language used for describing the presentation of a document written in a </w:t>
      </w:r>
      <w:r w:rsidR="00583C96" w:rsidRPr="00B7558C">
        <w:rPr>
          <w:rFonts w:eastAsia="Calibri"/>
          <w:color w:val="000000" w:themeColor="text1"/>
        </w:rPr>
        <w:t>mark-up</w:t>
      </w:r>
      <w:r w:rsidRPr="00B7558C">
        <w:rPr>
          <w:rFonts w:eastAsia="Calibri"/>
          <w:color w:val="000000" w:themeColor="text1"/>
        </w:rPr>
        <w:t xml:space="preserve"> language</w:t>
      </w:r>
      <w:r w:rsidR="00982A4F">
        <w:rPr>
          <w:rFonts w:eastAsia="Calibri"/>
          <w:color w:val="000000" w:themeColor="text1"/>
        </w:rPr>
        <w:t xml:space="preserve"> </w:t>
      </w:r>
      <w:r w:rsidR="00FC7C08">
        <w:rPr>
          <w:rFonts w:eastAsia="Calibri"/>
          <w:color w:val="000000" w:themeColor="text1"/>
        </w:rPr>
        <w:fldChar w:fldCharType="begin" w:fldLock="1"/>
      </w:r>
      <w:r w:rsidR="00FC7C08">
        <w:rPr>
          <w:rFonts w:eastAsia="Calibri"/>
          <w:color w:val="000000" w:themeColor="text1"/>
        </w:rPr>
        <w:instrText>ADDIN CSL_CITATION {"citationItems":[{"id":"ITEM-1","itemData":{"author":[{"dropping-particle":"","family":"Firefox","given":"","non-dropping-particle":"","parse-names":false,"suffix":""}],"container-title":"Firefox","id":"ITEM-1","issued":{"date-parts":[["2021"]]},"title":"CSS: Cascading Style Sheets | MDN","type":"article"},"uris":["http://www.mendeley.com/documents/?uuid=c878e79f-12a3-478b-8b94-09d22e561735"]}],"mendeley":{"formattedCitation":"(Firefox, 2021a)","plainTextFormattedCitation":"(Firefox, 2021a)"},"properties":{"noteIndex":0},"schema":"https://github.com/citation-style-language/schema/raw/master/csl-citation.json"}</w:instrText>
      </w:r>
      <w:r w:rsidR="00FC7C08">
        <w:rPr>
          <w:rFonts w:eastAsia="Calibri"/>
          <w:color w:val="000000" w:themeColor="text1"/>
        </w:rPr>
        <w:fldChar w:fldCharType="separate"/>
      </w:r>
      <w:r w:rsidR="00FC7C08" w:rsidRPr="006B7919">
        <w:rPr>
          <w:rFonts w:eastAsia="Calibri"/>
          <w:noProof/>
          <w:color w:val="000000" w:themeColor="text1"/>
        </w:rPr>
        <w:t>(Firefox, 2021a)</w:t>
      </w:r>
      <w:r w:rsidR="00FC7C08">
        <w:rPr>
          <w:rFonts w:eastAsia="Calibri"/>
          <w:color w:val="000000" w:themeColor="text1"/>
        </w:rPr>
        <w:fldChar w:fldCharType="end"/>
      </w:r>
      <w:r w:rsidR="00FC7C08">
        <w:rPr>
          <w:rFonts w:eastAsia="Calibri"/>
          <w:color w:val="000000" w:themeColor="text1"/>
        </w:rPr>
        <w:t xml:space="preserve">. </w:t>
      </w:r>
      <w:r w:rsidRPr="00B7558C">
        <w:rPr>
          <w:rFonts w:eastAsia="Calibri"/>
          <w:color w:val="000000" w:themeColor="text1"/>
        </w:rPr>
        <w:t xml:space="preserve"> It was used to set the visual style of the web pages and user interfaces written in HTML and XHTML, and is applicable to rendering in speech, or on other media. Along with HTML and JavaScript, CSS is a cornerstone technology used by most websites to create visually engaging webpages, user interfaces for web applications, and user interfaces for many mobile applications.</w:t>
      </w:r>
      <w:r w:rsidR="00FC7C08" w:rsidRPr="00B7558C">
        <w:rPr>
          <w:rFonts w:eastAsia="Calibri"/>
          <w:color w:val="000000" w:themeColor="text1"/>
        </w:rPr>
        <w:t xml:space="preserve"> </w:t>
      </w:r>
    </w:p>
    <w:p w14:paraId="12F1D207" w14:textId="77777777" w:rsidR="00517CF9" w:rsidRPr="00B7558C" w:rsidRDefault="00517CF9" w:rsidP="005E63B2">
      <w:pPr>
        <w:tabs>
          <w:tab w:val="clear" w:pos="1830"/>
          <w:tab w:val="clear" w:pos="4095"/>
        </w:tabs>
        <w:spacing w:after="160"/>
        <w:jc w:val="both"/>
        <w:rPr>
          <w:rFonts w:eastAsia="Calibri"/>
          <w:color w:val="000000" w:themeColor="text1"/>
        </w:rPr>
      </w:pPr>
      <w:r w:rsidRPr="00B7558C">
        <w:rPr>
          <w:rFonts w:eastAsia="Calibri"/>
          <w:color w:val="000000" w:themeColor="text1"/>
        </w:rPr>
        <w:t>CSS is designed primarily to enable the separation of document content from document presentation, including aspects such as the layout, colors, and fonts. This separation can improve content accessibility, provide more flexibility and control in the specification of presentation characteristics, enable multiple HTML pages to share formatting by specifying the relevant CSS in a separate .CSS file, and reduce complexity and repetition in the structural content.</w:t>
      </w:r>
    </w:p>
    <w:p w14:paraId="62131269" w14:textId="7333EB2F" w:rsidR="00517CF9" w:rsidRPr="00B7558C" w:rsidRDefault="00583C96" w:rsidP="00583C96">
      <w:pPr>
        <w:pStyle w:val="Heading3"/>
        <w:numPr>
          <w:ilvl w:val="0"/>
          <w:numId w:val="0"/>
        </w:numPr>
      </w:pPr>
      <w:bookmarkStart w:id="153" w:name="_Toc81159152"/>
      <w:r>
        <w:t>3.4.3</w:t>
      </w:r>
      <w:r w:rsidR="00517CF9" w:rsidRPr="00B7558C">
        <w:tab/>
        <w:t>HTML</w:t>
      </w:r>
      <w:bookmarkEnd w:id="153"/>
    </w:p>
    <w:p w14:paraId="10B62502" w14:textId="77777777" w:rsidR="00517CF9" w:rsidRPr="00B7558C" w:rsidRDefault="00517CF9" w:rsidP="005E63B2">
      <w:pPr>
        <w:tabs>
          <w:tab w:val="clear" w:pos="1830"/>
          <w:tab w:val="clear" w:pos="4095"/>
        </w:tabs>
        <w:spacing w:after="160"/>
        <w:jc w:val="both"/>
        <w:rPr>
          <w:rFonts w:eastAsia="Calibri"/>
          <w:color w:val="000000" w:themeColor="text1"/>
        </w:rPr>
      </w:pPr>
      <w:r w:rsidRPr="00B7558C">
        <w:rPr>
          <w:rFonts w:eastAsia="Calibri"/>
          <w:color w:val="000000" w:themeColor="text1"/>
        </w:rPr>
        <w:t xml:space="preserve">HyperText Markup Language (HTML) is seen as the skeleton that gives every webpage structure. In this course, we used HTML to add paragraphs, headings, images and links to the webpages. </w:t>
      </w:r>
    </w:p>
    <w:p w14:paraId="36B66F8E" w14:textId="77777777" w:rsidR="00517CF9" w:rsidRPr="00B7558C" w:rsidRDefault="00517CF9" w:rsidP="00517CF9">
      <w:pPr>
        <w:tabs>
          <w:tab w:val="clear" w:pos="1830"/>
          <w:tab w:val="clear" w:pos="4095"/>
        </w:tabs>
        <w:spacing w:after="160" w:line="360" w:lineRule="auto"/>
        <w:jc w:val="both"/>
        <w:rPr>
          <w:rFonts w:eastAsia="Calibri"/>
          <w:color w:val="000000" w:themeColor="text1"/>
        </w:rPr>
      </w:pPr>
    </w:p>
    <w:p w14:paraId="0FE26C69" w14:textId="0A2E90FC" w:rsidR="00517CF9" w:rsidRPr="00B7558C" w:rsidRDefault="002401F6" w:rsidP="00583C96">
      <w:pPr>
        <w:pStyle w:val="Heading2"/>
        <w:numPr>
          <w:ilvl w:val="0"/>
          <w:numId w:val="0"/>
        </w:numPr>
      </w:pPr>
      <w:bookmarkStart w:id="154" w:name="_Toc81159153"/>
      <w:r>
        <w:t>3.5</w:t>
      </w:r>
      <w:r w:rsidR="00517CF9" w:rsidRPr="00B7558C">
        <w:tab/>
        <w:t>COMPONENTS USED</w:t>
      </w:r>
      <w:bookmarkEnd w:id="154"/>
    </w:p>
    <w:p w14:paraId="7C65B91B" w14:textId="77777777" w:rsidR="00517CF9" w:rsidRPr="00E15A9B" w:rsidRDefault="00517CF9" w:rsidP="00517CF9">
      <w:pPr>
        <w:tabs>
          <w:tab w:val="clear" w:pos="1830"/>
          <w:tab w:val="clear" w:pos="4095"/>
        </w:tabs>
        <w:spacing w:after="160" w:line="360" w:lineRule="auto"/>
        <w:jc w:val="both"/>
        <w:rPr>
          <w:color w:val="000000" w:themeColor="text1"/>
        </w:rPr>
      </w:pPr>
      <w:r w:rsidRPr="00E15A9B">
        <w:rPr>
          <w:color w:val="000000" w:themeColor="text1"/>
        </w:rPr>
        <w:t>The major hardware components used in designing the system are discussed.</w:t>
      </w:r>
    </w:p>
    <w:p w14:paraId="657B2D27" w14:textId="7CB679A1" w:rsidR="00517CF9" w:rsidRPr="005E63B2" w:rsidRDefault="002401F6" w:rsidP="002401F6">
      <w:pPr>
        <w:pStyle w:val="Heading3"/>
        <w:numPr>
          <w:ilvl w:val="0"/>
          <w:numId w:val="0"/>
        </w:numPr>
        <w:ind w:left="720" w:hanging="720"/>
        <w:rPr>
          <w:rStyle w:val="Strong"/>
          <w:b/>
          <w:bCs/>
          <w:color w:val="000000" w:themeColor="text1"/>
          <w:bdr w:val="none" w:sz="0" w:space="0" w:color="auto" w:frame="1"/>
        </w:rPr>
      </w:pPr>
      <w:bookmarkStart w:id="155" w:name="_Toc81159154"/>
      <w:r>
        <w:rPr>
          <w:rStyle w:val="Strong"/>
          <w:b/>
          <w:color w:val="000000" w:themeColor="text1"/>
          <w:bdr w:val="none" w:sz="0" w:space="0" w:color="auto" w:frame="1"/>
        </w:rPr>
        <w:lastRenderedPageBreak/>
        <w:t>3.5.1</w:t>
      </w:r>
      <w:r>
        <w:rPr>
          <w:rStyle w:val="Strong"/>
          <w:b/>
          <w:color w:val="000000" w:themeColor="text1"/>
          <w:bdr w:val="none" w:sz="0" w:space="0" w:color="auto" w:frame="1"/>
        </w:rPr>
        <w:tab/>
      </w:r>
      <w:r w:rsidR="00517CF9" w:rsidRPr="005E63B2">
        <w:rPr>
          <w:rStyle w:val="Strong"/>
          <w:b/>
          <w:color w:val="000000" w:themeColor="text1"/>
          <w:bdr w:val="none" w:sz="0" w:space="0" w:color="auto" w:frame="1"/>
        </w:rPr>
        <w:t xml:space="preserve">ESP32 </w:t>
      </w:r>
      <w:r w:rsidR="00517CF9" w:rsidRPr="002401F6">
        <w:rPr>
          <w:rStyle w:val="Strong"/>
          <w:b/>
          <w:bCs/>
        </w:rPr>
        <w:t>MICROCONTROLLER</w:t>
      </w:r>
      <w:bookmarkEnd w:id="155"/>
    </w:p>
    <w:p w14:paraId="4180242F" w14:textId="77777777" w:rsidR="00517CF9" w:rsidRPr="00B7558C" w:rsidRDefault="00517CF9" w:rsidP="00517CF9">
      <w:pPr>
        <w:spacing w:after="160"/>
        <w:jc w:val="both"/>
        <w:rPr>
          <w:color w:val="000000" w:themeColor="text1"/>
        </w:rPr>
      </w:pPr>
      <w:r w:rsidRPr="00B7558C">
        <w:rPr>
          <w:color w:val="000000" w:themeColor="text1"/>
        </w:rPr>
        <w:t>ESP32 is a low-cost, low-power system on a chip (SoC) series with Wi-Fi &amp; dual-mode Bluetooth capabilities! The ESP32 family includes the chips ESP32-D0WDQ6 (and ESP32-D0WD), ESP32-D2WD, ESP32-S0WD, and the system in package (SiP) ESP32-PICO-D4. At its heart, there's a dual-core or single-core Tensilica Xtensa LX6 microprocessor with a clock rate of up to 240 MHz. ESP32 is highly integrated with built-in antenna switches, RF balun, power amplifier, low-noise receive amplifier, filters, and power management modules. Engineered for mobile devices, wearable electronics, and IoT applications, ESP32 achieves ultra-low power consumption through power saving features including fine resolution clock gating, multiple power modes, and dynamic power scaling</w:t>
      </w:r>
    </w:p>
    <w:p w14:paraId="6BF8F1F1" w14:textId="77777777" w:rsidR="00517CF9" w:rsidRPr="00B7558C" w:rsidRDefault="00517CF9" w:rsidP="00517CF9">
      <w:pPr>
        <w:spacing w:after="160"/>
        <w:rPr>
          <w:color w:val="000000" w:themeColor="text1"/>
        </w:rPr>
      </w:pPr>
    </w:p>
    <w:p w14:paraId="4866A6B5" w14:textId="77777777" w:rsidR="00517CF9" w:rsidRPr="00B7558C" w:rsidRDefault="00517CF9" w:rsidP="00517CF9">
      <w:pPr>
        <w:tabs>
          <w:tab w:val="clear" w:pos="1830"/>
          <w:tab w:val="clear" w:pos="4095"/>
        </w:tabs>
        <w:spacing w:after="160" w:line="360" w:lineRule="auto"/>
        <w:jc w:val="both"/>
        <w:rPr>
          <w:b/>
          <w:color w:val="000000" w:themeColor="text1"/>
        </w:rPr>
      </w:pPr>
      <w:r w:rsidRPr="00B7558C">
        <w:rPr>
          <w:noProof/>
          <w:color w:val="000000" w:themeColor="text1"/>
          <w:lang w:val="en-US" w:eastAsia="en-US"/>
        </w:rPr>
        <w:drawing>
          <wp:inline distT="0" distB="0" distL="0" distR="0" wp14:anchorId="20FA5B56" wp14:editId="3F8EC5A3">
            <wp:extent cx="2879822" cy="1626919"/>
            <wp:effectExtent l="0" t="0" r="0" b="0"/>
            <wp:docPr id="34" name="Picture 34" descr="Amazon.com: DOIT DEVIT V1 ESP32-WROOM-32 Development Board ESP32 ESP-32S  WiFi Bluetooth-Compatible Dev Module CP2102 for Arduino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Amazon.com: DOIT DEVIT V1 ESP32-WROOM-32 Development Board ESP32 ESP-32S  WiFi Bluetooth-Compatible Dev Module CP2102 for Arduino : Electronic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04528" cy="1640876"/>
                    </a:xfrm>
                    <a:prstGeom prst="rect">
                      <a:avLst/>
                    </a:prstGeom>
                    <a:noFill/>
                    <a:ln>
                      <a:noFill/>
                    </a:ln>
                  </pic:spPr>
                </pic:pic>
              </a:graphicData>
            </a:graphic>
          </wp:inline>
        </w:drawing>
      </w:r>
    </w:p>
    <w:p w14:paraId="251646D8" w14:textId="3D1C6EFB" w:rsidR="00517CF9" w:rsidRPr="00B7558C" w:rsidRDefault="00F04334" w:rsidP="00E15A9B">
      <w:pPr>
        <w:pStyle w:val="NoSpacing"/>
      </w:pPr>
      <w:bookmarkStart w:id="156" w:name="_Toc80970509"/>
      <w:r>
        <w:t>Figure 3.7</w:t>
      </w:r>
      <w:r w:rsidR="00517CF9" w:rsidRPr="00B7558C">
        <w:t>: ESP32 microcontroller</w:t>
      </w:r>
      <w:bookmarkEnd w:id="156"/>
      <w:r w:rsidR="00517CF9" w:rsidRPr="00B7558C">
        <w:t xml:space="preserve"> </w:t>
      </w:r>
    </w:p>
    <w:p w14:paraId="62A8A52F" w14:textId="77777777" w:rsidR="00517CF9" w:rsidRPr="00B7558C" w:rsidRDefault="00517CF9" w:rsidP="00517CF9">
      <w:pPr>
        <w:spacing w:after="160" w:line="360" w:lineRule="auto"/>
        <w:jc w:val="both"/>
        <w:rPr>
          <w:rStyle w:val="Strong"/>
          <w:bCs w:val="0"/>
          <w:color w:val="000000" w:themeColor="text1"/>
        </w:rPr>
      </w:pPr>
    </w:p>
    <w:p w14:paraId="7AD5D84F" w14:textId="3075893A" w:rsidR="00517CF9" w:rsidRPr="005E63B2" w:rsidRDefault="002401F6" w:rsidP="002401F6">
      <w:pPr>
        <w:pStyle w:val="Heading3"/>
        <w:numPr>
          <w:ilvl w:val="0"/>
          <w:numId w:val="0"/>
        </w:numPr>
        <w:rPr>
          <w:b w:val="0"/>
          <w:lang w:val="en-US" w:eastAsia="en-US"/>
        </w:rPr>
      </w:pPr>
      <w:bookmarkStart w:id="157" w:name="_Toc81159155"/>
      <w:r>
        <w:rPr>
          <w:rStyle w:val="Strong"/>
          <w:b/>
          <w:color w:val="000000" w:themeColor="text1"/>
          <w:bdr w:val="none" w:sz="0" w:space="0" w:color="auto" w:frame="1"/>
        </w:rPr>
        <w:t>3.5.2</w:t>
      </w:r>
      <w:r w:rsidR="00517CF9" w:rsidRPr="005E63B2">
        <w:rPr>
          <w:rStyle w:val="Strong"/>
          <w:b/>
          <w:color w:val="000000" w:themeColor="text1"/>
          <w:bdr w:val="none" w:sz="0" w:space="0" w:color="auto" w:frame="1"/>
        </w:rPr>
        <w:tab/>
        <w:t>MAX30100 Pulse Oximeter Sensor</w:t>
      </w:r>
      <w:bookmarkEnd w:id="157"/>
    </w:p>
    <w:p w14:paraId="78D83F8A" w14:textId="3F617AEB" w:rsidR="00517CF9" w:rsidRPr="00B7558C" w:rsidRDefault="00517CF9" w:rsidP="00517CF9">
      <w:pPr>
        <w:spacing w:after="160"/>
        <w:jc w:val="both"/>
        <w:rPr>
          <w:color w:val="000000" w:themeColor="text1"/>
        </w:rPr>
      </w:pPr>
      <w:r w:rsidRPr="00B7558C">
        <w:rPr>
          <w:color w:val="000000" w:themeColor="text1"/>
        </w:rPr>
        <w:t xml:space="preserve">The sensor is integrated pulse oximetry and heart-rate monitor sensor solution. It combines two LED’s, a photodetector, optimized optics, and low-noise </w:t>
      </w:r>
      <w:r w:rsidR="002401F6" w:rsidRPr="00B7558C">
        <w:rPr>
          <w:color w:val="000000" w:themeColor="text1"/>
        </w:rPr>
        <w:t>analogue</w:t>
      </w:r>
      <w:r w:rsidRPr="00B7558C">
        <w:rPr>
          <w:color w:val="000000" w:themeColor="text1"/>
        </w:rPr>
        <w:t xml:space="preserve"> signal processing to detect pulse and heart-rate signals. It operates from 1.8V and 3.3V power supplies and can be powered </w:t>
      </w:r>
      <w:r w:rsidRPr="00B7558C">
        <w:rPr>
          <w:color w:val="000000" w:themeColor="text1"/>
        </w:rPr>
        <w:lastRenderedPageBreak/>
        <w:t xml:space="preserve">down through software with negligible standby current, permitting the power supply to remain connected at all times. </w:t>
      </w:r>
    </w:p>
    <w:p w14:paraId="1B0A8041" w14:textId="77777777" w:rsidR="00517CF9" w:rsidRPr="00B7558C" w:rsidRDefault="00517CF9" w:rsidP="00517CF9">
      <w:pPr>
        <w:spacing w:after="160"/>
        <w:jc w:val="both"/>
        <w:rPr>
          <w:color w:val="000000" w:themeColor="text1"/>
        </w:rPr>
      </w:pPr>
      <w:r w:rsidRPr="00B7558C">
        <w:rPr>
          <w:color w:val="000000" w:themeColor="text1"/>
        </w:rPr>
        <w:t>The device has two LEDs, one emitting red light, another emitting infrared light. For pulse rate, only the infrared light is needed. Both the red light and infrared light is used to measure oxygen levels in the blood. When the heart pumps blood, there is an increase in oxygenated blood as a result of having more blood. As the heart relaxes, the volume of oxygenated blood also decreases. By knowing the time between the increase and decrease of oxygenated blood, the pulse rate is determined.</w:t>
      </w:r>
    </w:p>
    <w:p w14:paraId="7CE6FF79" w14:textId="77777777" w:rsidR="00517CF9" w:rsidRPr="00B7558C" w:rsidRDefault="00517CF9" w:rsidP="00517CF9">
      <w:pPr>
        <w:spacing w:after="160"/>
        <w:jc w:val="both"/>
        <w:rPr>
          <w:color w:val="000000" w:themeColor="text1"/>
        </w:rPr>
      </w:pPr>
      <w:r w:rsidRPr="00B7558C">
        <w:rPr>
          <w:color w:val="000000" w:themeColor="text1"/>
        </w:rPr>
        <w:t>It turns out, oxygenated blood absorbs more infrared light and passes more red light while deoxygenated blood absorbs red light and passes more infrared light. It reads the absorption levels for both light sources and stored them in a buffer that can be read via I2C</w:t>
      </w:r>
    </w:p>
    <w:p w14:paraId="44E3B832" w14:textId="77777777" w:rsidR="00517CF9" w:rsidRPr="00B7558C" w:rsidRDefault="00517CF9" w:rsidP="00517CF9">
      <w:pPr>
        <w:pStyle w:val="NormalWeb"/>
        <w:shd w:val="clear" w:color="auto" w:fill="FFFFFF"/>
        <w:spacing w:before="0" w:beforeAutospacing="0" w:after="160" w:afterAutospacing="0" w:line="360" w:lineRule="auto"/>
        <w:jc w:val="both"/>
        <w:rPr>
          <w:color w:val="000000" w:themeColor="text1"/>
        </w:rPr>
      </w:pPr>
      <w:r w:rsidRPr="00B7558C">
        <w:rPr>
          <w:noProof/>
          <w:color w:val="000000" w:themeColor="text1"/>
        </w:rPr>
        <w:drawing>
          <wp:inline distT="0" distB="0" distL="0" distR="0" wp14:anchorId="6340DE6C" wp14:editId="32F9532B">
            <wp:extent cx="1796995" cy="1796995"/>
            <wp:effectExtent l="0" t="0" r="0" b="0"/>
            <wp:docPr id="36" name="Picture 36" descr="MAX30102 Heart Rate Sensor | Heart rate, Sensor, Ardui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descr="MAX30102 Heart Rate Sensor | Heart rate, Sensor, Arduino"/>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00060" cy="1800060"/>
                    </a:xfrm>
                    <a:prstGeom prst="rect">
                      <a:avLst/>
                    </a:prstGeom>
                    <a:noFill/>
                    <a:ln>
                      <a:noFill/>
                    </a:ln>
                  </pic:spPr>
                </pic:pic>
              </a:graphicData>
            </a:graphic>
          </wp:inline>
        </w:drawing>
      </w:r>
    </w:p>
    <w:p w14:paraId="6F1E3E16" w14:textId="6CE36477" w:rsidR="00517CF9" w:rsidRPr="00B7558C" w:rsidRDefault="00F04334" w:rsidP="00F66C94">
      <w:pPr>
        <w:pStyle w:val="NoSpacing"/>
      </w:pPr>
      <w:bookmarkStart w:id="158" w:name="_Toc80970510"/>
      <w:r>
        <w:t>Figure 3.8</w:t>
      </w:r>
      <w:r w:rsidR="00517CF9" w:rsidRPr="00B7558C">
        <w:t>: Max30102</w:t>
      </w:r>
      <w:bookmarkEnd w:id="158"/>
      <w:r w:rsidR="00517CF9" w:rsidRPr="00B7558C">
        <w:t xml:space="preserve"> </w:t>
      </w:r>
    </w:p>
    <w:p w14:paraId="7640CFB8" w14:textId="77777777" w:rsidR="00517CF9" w:rsidRPr="00B7558C" w:rsidRDefault="00517CF9" w:rsidP="00517CF9">
      <w:pPr>
        <w:pStyle w:val="NormalWeb"/>
        <w:shd w:val="clear" w:color="auto" w:fill="FFFFFF"/>
        <w:spacing w:before="0" w:beforeAutospacing="0" w:after="160" w:afterAutospacing="0" w:line="360" w:lineRule="auto"/>
        <w:jc w:val="both"/>
        <w:rPr>
          <w:color w:val="000000" w:themeColor="text1"/>
        </w:rPr>
      </w:pPr>
    </w:p>
    <w:p w14:paraId="2F6DBE41" w14:textId="6D6CA2BD" w:rsidR="00517CF9" w:rsidRPr="005E63B2" w:rsidRDefault="002401F6" w:rsidP="002401F6">
      <w:pPr>
        <w:pStyle w:val="Heading3"/>
        <w:numPr>
          <w:ilvl w:val="0"/>
          <w:numId w:val="0"/>
        </w:numPr>
        <w:rPr>
          <w:b w:val="0"/>
        </w:rPr>
      </w:pPr>
      <w:bookmarkStart w:id="159" w:name="_Toc81159156"/>
      <w:r>
        <w:rPr>
          <w:rStyle w:val="Strong"/>
          <w:b/>
          <w:color w:val="000000" w:themeColor="text1"/>
          <w:bdr w:val="none" w:sz="0" w:space="0" w:color="auto" w:frame="1"/>
        </w:rPr>
        <w:t>3.5.3</w:t>
      </w:r>
      <w:r w:rsidR="00517CF9" w:rsidRPr="005E63B2">
        <w:rPr>
          <w:rStyle w:val="Strong"/>
          <w:b/>
          <w:color w:val="000000" w:themeColor="text1"/>
          <w:bdr w:val="none" w:sz="0" w:space="0" w:color="auto" w:frame="1"/>
        </w:rPr>
        <w:tab/>
        <w:t>DS18B20 Temperature Sensor</w:t>
      </w:r>
      <w:bookmarkEnd w:id="159"/>
    </w:p>
    <w:p w14:paraId="2028998F" w14:textId="77777777" w:rsidR="00517CF9" w:rsidRPr="00B7558C" w:rsidRDefault="00517CF9" w:rsidP="005E63B2">
      <w:pPr>
        <w:pStyle w:val="NormalWeb"/>
        <w:shd w:val="clear" w:color="auto" w:fill="FFFFFF"/>
        <w:spacing w:before="0" w:beforeAutospacing="0" w:after="160" w:afterAutospacing="0" w:line="480" w:lineRule="auto"/>
        <w:jc w:val="both"/>
        <w:rPr>
          <w:color w:val="000000" w:themeColor="text1"/>
        </w:rPr>
      </w:pPr>
      <w:r w:rsidRPr="00B7558C">
        <w:rPr>
          <w:color w:val="000000" w:themeColor="text1"/>
        </w:rPr>
        <w:t>The Sensor can measure the temperature between </w:t>
      </w:r>
      <w:r w:rsidRPr="00B7558C">
        <w:rPr>
          <w:rStyle w:val="Strong"/>
          <w:color w:val="000000" w:themeColor="text1"/>
          <w:bdr w:val="none" w:sz="0" w:space="0" w:color="auto" w:frame="1"/>
        </w:rPr>
        <w:t>-55 to 125°C</w:t>
      </w:r>
      <w:r w:rsidRPr="00B7558C">
        <w:rPr>
          <w:color w:val="000000" w:themeColor="text1"/>
        </w:rPr>
        <w:t> (-67°F to +257°F). The cable is jacketed in PVC.</w:t>
      </w:r>
    </w:p>
    <w:p w14:paraId="5097C389" w14:textId="77777777" w:rsidR="00517CF9" w:rsidRPr="00B7558C" w:rsidRDefault="00517CF9" w:rsidP="005E63B2">
      <w:pPr>
        <w:pStyle w:val="NormalWeb"/>
        <w:shd w:val="clear" w:color="auto" w:fill="FFFFFF"/>
        <w:spacing w:before="0" w:beforeAutospacing="0" w:after="160" w:afterAutospacing="0" w:line="480" w:lineRule="auto"/>
        <w:jc w:val="both"/>
        <w:rPr>
          <w:color w:val="000000" w:themeColor="text1"/>
        </w:rPr>
      </w:pPr>
      <w:r w:rsidRPr="00B7558C">
        <w:rPr>
          <w:color w:val="000000" w:themeColor="text1"/>
        </w:rPr>
        <w:lastRenderedPageBreak/>
        <w:t>The sensor does not have signal degradation even over long distances because it is digital. It is a 1-wire digital temperature sensors which is fairly precise, i.e </w:t>
      </w:r>
      <w:r w:rsidRPr="00B7558C">
        <w:rPr>
          <w:rStyle w:val="Strong"/>
          <w:color w:val="000000" w:themeColor="text1"/>
          <w:bdr w:val="none" w:sz="0" w:space="0" w:color="auto" w:frame="1"/>
        </w:rPr>
        <w:t>±0.5°C</w:t>
      </w:r>
      <w:r w:rsidRPr="00B7558C">
        <w:rPr>
          <w:color w:val="000000" w:themeColor="text1"/>
        </w:rPr>
        <w:t> over much of the range. It can give up to 12 bits of precision from the onboard digital-to-analog converter. A 4.7k pull up resistor is used from the DATA to the VCC line when using the sensor.</w:t>
      </w:r>
    </w:p>
    <w:p w14:paraId="69354EA3" w14:textId="77777777" w:rsidR="00517CF9" w:rsidRPr="00B7558C" w:rsidRDefault="00517CF9" w:rsidP="00517CF9">
      <w:pPr>
        <w:pStyle w:val="NormalWeb"/>
        <w:shd w:val="clear" w:color="auto" w:fill="FFFFFF"/>
        <w:spacing w:before="0" w:beforeAutospacing="0" w:after="160" w:afterAutospacing="0" w:line="360" w:lineRule="auto"/>
        <w:jc w:val="both"/>
        <w:rPr>
          <w:color w:val="000000" w:themeColor="text1"/>
        </w:rPr>
      </w:pPr>
      <w:r w:rsidRPr="00B7558C">
        <w:rPr>
          <w:noProof/>
          <w:color w:val="000000" w:themeColor="text1"/>
        </w:rPr>
        <w:drawing>
          <wp:inline distT="0" distB="0" distL="0" distR="0" wp14:anchorId="3913AE93" wp14:editId="431D051C">
            <wp:extent cx="2989880" cy="1935678"/>
            <wp:effectExtent l="0" t="0" r="1270" b="7620"/>
            <wp:docPr id="37" name="Picture 37" descr="C:\Users\Brisstone\AppData\Local\Microsoft\Windows\INetCache\Content.MSO\D249EE2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Brisstone\AppData\Local\Microsoft\Windows\INetCache\Content.MSO\D249EE2D.t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92628" cy="1937457"/>
                    </a:xfrm>
                    <a:prstGeom prst="rect">
                      <a:avLst/>
                    </a:prstGeom>
                    <a:noFill/>
                    <a:ln>
                      <a:noFill/>
                    </a:ln>
                  </pic:spPr>
                </pic:pic>
              </a:graphicData>
            </a:graphic>
          </wp:inline>
        </w:drawing>
      </w:r>
    </w:p>
    <w:p w14:paraId="3D16A453" w14:textId="66D644F4" w:rsidR="00517CF9" w:rsidRPr="00B7558C" w:rsidRDefault="00F04334" w:rsidP="00F66C94">
      <w:pPr>
        <w:pStyle w:val="NoSpacing"/>
      </w:pPr>
      <w:bookmarkStart w:id="160" w:name="_Toc80970511"/>
      <w:r>
        <w:t>Figure 3.9</w:t>
      </w:r>
      <w:r w:rsidR="00517CF9" w:rsidRPr="00B7558C">
        <w:t>: Wired DS18B20</w:t>
      </w:r>
      <w:bookmarkEnd w:id="160"/>
    </w:p>
    <w:p w14:paraId="28AAC737" w14:textId="77777777" w:rsidR="00517CF9" w:rsidRPr="00B7558C" w:rsidRDefault="00517CF9" w:rsidP="00517CF9">
      <w:pPr>
        <w:spacing w:after="160" w:line="360" w:lineRule="auto"/>
        <w:jc w:val="both"/>
        <w:rPr>
          <w:b/>
          <w:color w:val="000000" w:themeColor="text1"/>
        </w:rPr>
      </w:pPr>
    </w:p>
    <w:p w14:paraId="3AA95243" w14:textId="4525453C" w:rsidR="00517CF9" w:rsidRPr="005E63B2" w:rsidRDefault="002401F6" w:rsidP="002401F6">
      <w:pPr>
        <w:pStyle w:val="Heading3"/>
        <w:numPr>
          <w:ilvl w:val="0"/>
          <w:numId w:val="0"/>
        </w:numPr>
        <w:rPr>
          <w:b w:val="0"/>
          <w:lang w:val="en-US" w:eastAsia="en-US"/>
        </w:rPr>
      </w:pPr>
      <w:bookmarkStart w:id="161" w:name="_Toc81159157"/>
      <w:r>
        <w:rPr>
          <w:rStyle w:val="Strong"/>
          <w:b/>
          <w:color w:val="000000" w:themeColor="text1"/>
          <w:bdr w:val="none" w:sz="0" w:space="0" w:color="auto" w:frame="1"/>
        </w:rPr>
        <w:t>3.5.4</w:t>
      </w:r>
      <w:r w:rsidR="00517CF9" w:rsidRPr="005E63B2">
        <w:rPr>
          <w:rStyle w:val="Strong"/>
          <w:b/>
          <w:color w:val="000000" w:themeColor="text1"/>
          <w:bdr w:val="none" w:sz="0" w:space="0" w:color="auto" w:frame="1"/>
        </w:rPr>
        <w:tab/>
        <w:t>DHT11 Humidity &amp; Temperature Sensor</w:t>
      </w:r>
      <w:bookmarkEnd w:id="161"/>
    </w:p>
    <w:p w14:paraId="0CC5A08C" w14:textId="77777777" w:rsidR="00517CF9" w:rsidRPr="00B7558C" w:rsidRDefault="00517CF9" w:rsidP="005E63B2">
      <w:pPr>
        <w:pStyle w:val="NormalWeb"/>
        <w:shd w:val="clear" w:color="auto" w:fill="FFFFFF"/>
        <w:spacing w:before="0" w:beforeAutospacing="0" w:after="160" w:afterAutospacing="0" w:line="480" w:lineRule="auto"/>
        <w:jc w:val="both"/>
        <w:rPr>
          <w:color w:val="000000" w:themeColor="text1"/>
        </w:rPr>
      </w:pPr>
      <w:r w:rsidRPr="00B7558C">
        <w:rPr>
          <w:rStyle w:val="Strong"/>
          <w:color w:val="000000" w:themeColor="text1"/>
          <w:bdr w:val="none" w:sz="0" w:space="0" w:color="auto" w:frame="1"/>
        </w:rPr>
        <w:t>DHT11</w:t>
      </w:r>
      <w:r w:rsidRPr="00B7558C">
        <w:rPr>
          <w:color w:val="000000" w:themeColor="text1"/>
        </w:rPr>
        <w:t> uses a capacitive </w:t>
      </w:r>
      <w:r w:rsidRPr="00B7558C">
        <w:rPr>
          <w:rStyle w:val="Strong"/>
          <w:color w:val="000000" w:themeColor="text1"/>
          <w:bdr w:val="none" w:sz="0" w:space="0" w:color="auto" w:frame="1"/>
        </w:rPr>
        <w:t>humidity sensor</w:t>
      </w:r>
      <w:r w:rsidRPr="00B7558C">
        <w:rPr>
          <w:color w:val="000000" w:themeColor="text1"/>
        </w:rPr>
        <w:t> and a </w:t>
      </w:r>
      <w:r w:rsidRPr="00B7558C">
        <w:rPr>
          <w:rStyle w:val="Strong"/>
          <w:color w:val="000000" w:themeColor="text1"/>
          <w:bdr w:val="none" w:sz="0" w:space="0" w:color="auto" w:frame="1"/>
        </w:rPr>
        <w:t>thermistor</w:t>
      </w:r>
      <w:r w:rsidRPr="00B7558C">
        <w:rPr>
          <w:color w:val="000000" w:themeColor="text1"/>
        </w:rPr>
        <w:t> to measure the surrounding air, and spits out a digital signal on the data pin (no analog input pins needed).</w:t>
      </w:r>
    </w:p>
    <w:p w14:paraId="14ACC3EC" w14:textId="77777777" w:rsidR="00517CF9" w:rsidRPr="00B7558C" w:rsidRDefault="00517CF9" w:rsidP="005E63B2">
      <w:pPr>
        <w:spacing w:after="160"/>
        <w:jc w:val="both"/>
        <w:rPr>
          <w:color w:val="000000" w:themeColor="text1"/>
          <w:shd w:val="clear" w:color="auto" w:fill="FFFFFF"/>
        </w:rPr>
      </w:pPr>
      <w:r w:rsidRPr="00B7558C">
        <w:rPr>
          <w:color w:val="000000" w:themeColor="text1"/>
          <w:shd w:val="clear" w:color="auto" w:fill="FFFFFF"/>
        </w:rPr>
        <w:t xml:space="preserve">It’s fairly simple to use and requires careful timing to grab data. </w:t>
      </w:r>
    </w:p>
    <w:p w14:paraId="42E4FCE4" w14:textId="77777777" w:rsidR="00517CF9" w:rsidRPr="00B7558C" w:rsidRDefault="00517CF9" w:rsidP="00517CF9">
      <w:pPr>
        <w:spacing w:after="160" w:line="360" w:lineRule="auto"/>
        <w:jc w:val="both"/>
        <w:rPr>
          <w:color w:val="000000" w:themeColor="text1"/>
          <w:shd w:val="clear" w:color="auto" w:fill="FFFFFF"/>
        </w:rPr>
      </w:pPr>
      <w:r w:rsidRPr="00B7558C">
        <w:rPr>
          <w:noProof/>
          <w:color w:val="000000" w:themeColor="text1"/>
          <w:lang w:val="en-US" w:eastAsia="en-US"/>
        </w:rPr>
        <w:drawing>
          <wp:inline distT="0" distB="0" distL="0" distR="0" wp14:anchorId="4B59D67E" wp14:editId="50867903">
            <wp:extent cx="1943481" cy="1662546"/>
            <wp:effectExtent l="0" t="0" r="0" b="0"/>
            <wp:docPr id="4" name="Picture 4" descr="DHT11 Temperature and humidity sensor - HUB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DHT11 Temperature and humidity sensor - HUB36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56994" cy="1674105"/>
                    </a:xfrm>
                    <a:prstGeom prst="rect">
                      <a:avLst/>
                    </a:prstGeom>
                    <a:noFill/>
                    <a:ln>
                      <a:noFill/>
                    </a:ln>
                  </pic:spPr>
                </pic:pic>
              </a:graphicData>
            </a:graphic>
          </wp:inline>
        </w:drawing>
      </w:r>
    </w:p>
    <w:p w14:paraId="65C68D98" w14:textId="7CFEBDB0" w:rsidR="00517CF9" w:rsidRPr="00940816" w:rsidRDefault="00F04334" w:rsidP="00F66C94">
      <w:pPr>
        <w:pStyle w:val="NoSpacing"/>
      </w:pPr>
      <w:bookmarkStart w:id="162" w:name="_Toc80970512"/>
      <w:r>
        <w:t>Figure 3.10</w:t>
      </w:r>
      <w:r w:rsidR="00517CF9" w:rsidRPr="00B7558C">
        <w:t>: DHT11</w:t>
      </w:r>
      <w:bookmarkEnd w:id="162"/>
    </w:p>
    <w:p w14:paraId="0D32E719" w14:textId="552A57E4" w:rsidR="00517CF9" w:rsidRPr="00B7558C" w:rsidRDefault="004067AA" w:rsidP="004067AA">
      <w:pPr>
        <w:pStyle w:val="Heading3"/>
        <w:numPr>
          <w:ilvl w:val="0"/>
          <w:numId w:val="0"/>
        </w:numPr>
        <w:rPr>
          <w:shd w:val="clear" w:color="auto" w:fill="FFFFFF"/>
        </w:rPr>
      </w:pPr>
      <w:bookmarkStart w:id="163" w:name="_Toc81159158"/>
      <w:r>
        <w:rPr>
          <w:shd w:val="clear" w:color="auto" w:fill="FFFFFF"/>
        </w:rPr>
        <w:lastRenderedPageBreak/>
        <w:t>3.5.5</w:t>
      </w:r>
      <w:r w:rsidR="00517CF9" w:rsidRPr="00B7558C">
        <w:rPr>
          <w:shd w:val="clear" w:color="auto" w:fill="FFFFFF"/>
        </w:rPr>
        <w:tab/>
        <w:t>Flex Sensors</w:t>
      </w:r>
      <w:bookmarkEnd w:id="163"/>
    </w:p>
    <w:p w14:paraId="74D86C9E" w14:textId="77777777" w:rsidR="00517CF9" w:rsidRPr="00B7558C" w:rsidRDefault="00517CF9" w:rsidP="005E63B2">
      <w:pPr>
        <w:pStyle w:val="NormalWeb"/>
        <w:shd w:val="clear" w:color="auto" w:fill="FFFFFF"/>
        <w:spacing w:before="240" w:beforeAutospacing="0" w:after="160" w:afterAutospacing="0" w:line="480" w:lineRule="auto"/>
        <w:jc w:val="both"/>
        <w:rPr>
          <w:color w:val="000000" w:themeColor="text1"/>
        </w:rPr>
      </w:pPr>
      <w:r w:rsidRPr="00B7558C">
        <w:rPr>
          <w:color w:val="000000" w:themeColor="text1"/>
        </w:rPr>
        <w:t>A flex sensor is basically a variable resistor that varies in resistance upon bending. Since the resistance is directly proportional to the amount of bending, it is often called a </w:t>
      </w:r>
      <w:r w:rsidRPr="00B7558C">
        <w:rPr>
          <w:rStyle w:val="Strong"/>
          <w:color w:val="000000" w:themeColor="text1"/>
        </w:rPr>
        <w:t>Flexible Potentiometer</w:t>
      </w:r>
      <w:r w:rsidRPr="00B7558C">
        <w:rPr>
          <w:color w:val="000000" w:themeColor="text1"/>
        </w:rPr>
        <w:t>. The Flex sensor used is about 2.2″ (5.588cm) long.</w:t>
      </w:r>
    </w:p>
    <w:p w14:paraId="2DCBCEA1" w14:textId="77777777" w:rsidR="00517CF9" w:rsidRPr="00B7558C" w:rsidRDefault="00517CF9" w:rsidP="005E63B2">
      <w:pPr>
        <w:pStyle w:val="NormalWeb"/>
        <w:shd w:val="clear" w:color="auto" w:fill="FFFFFF"/>
        <w:spacing w:before="240" w:beforeAutospacing="0" w:after="160" w:afterAutospacing="0" w:line="480" w:lineRule="auto"/>
        <w:jc w:val="both"/>
        <w:rPr>
          <w:color w:val="000000" w:themeColor="text1"/>
        </w:rPr>
      </w:pPr>
      <w:r w:rsidRPr="00B7558C">
        <w:rPr>
          <w:color w:val="000000" w:themeColor="text1"/>
          <w:shd w:val="clear" w:color="auto" w:fill="FFFFFF"/>
        </w:rPr>
        <w:t>A flex sensor consists of a phenolic resin substrate with conductive ink deposited. A segmented conductor is placed on top to form a flexible potentiometer in which resistance changes upon deflection. Flex sensors are designed to flex in only one direction – away from ink (as shown in the figure). Bending the sensor in another direction may damage it.</w:t>
      </w:r>
    </w:p>
    <w:p w14:paraId="7EC2B93F" w14:textId="77777777" w:rsidR="00517CF9" w:rsidRPr="00B7558C" w:rsidRDefault="00517CF9" w:rsidP="005E63B2">
      <w:pPr>
        <w:pStyle w:val="NormalWeb"/>
        <w:shd w:val="clear" w:color="auto" w:fill="FFFFFF"/>
        <w:spacing w:before="240" w:beforeAutospacing="0" w:after="160" w:afterAutospacing="0" w:line="480" w:lineRule="auto"/>
        <w:jc w:val="both"/>
        <w:rPr>
          <w:color w:val="000000" w:themeColor="text1"/>
        </w:rPr>
      </w:pPr>
      <w:r w:rsidRPr="00B7558C">
        <w:rPr>
          <w:color w:val="000000" w:themeColor="text1"/>
        </w:rPr>
        <w:t>When the sensor is bent, conductive layer is stretched, resulting in reduced cross section (imagine stretching a rubber band). This reduced cross section results in an increased resistance. At 90° angle, this resistance is about 100KΩ. When the sensor is straightened again, the resistance returns to its original value. By measuring the resistance, you can determine how much the sensor is bent.</w:t>
      </w:r>
    </w:p>
    <w:p w14:paraId="0F49A006" w14:textId="77777777" w:rsidR="00517CF9" w:rsidRPr="00B7558C" w:rsidRDefault="00517CF9" w:rsidP="00517CF9">
      <w:pPr>
        <w:pStyle w:val="NormalWeb"/>
        <w:shd w:val="clear" w:color="auto" w:fill="FFFFFF"/>
        <w:spacing w:before="240" w:beforeAutospacing="0" w:after="160" w:afterAutospacing="0" w:line="390" w:lineRule="atLeast"/>
        <w:rPr>
          <w:color w:val="000000" w:themeColor="text1"/>
        </w:rPr>
      </w:pPr>
      <w:r w:rsidRPr="00B7558C">
        <w:rPr>
          <w:noProof/>
          <w:color w:val="000000" w:themeColor="text1"/>
        </w:rPr>
        <w:drawing>
          <wp:inline distT="0" distB="0" distL="0" distR="0" wp14:anchorId="51DD4EBE" wp14:editId="3222A305">
            <wp:extent cx="3431969" cy="2576802"/>
            <wp:effectExtent l="0" t="0" r="0" b="0"/>
            <wp:docPr id="38" name="Picture 38" descr="Flex Sensor 2.2&amp;quot; : Amazon.in: Industrial &amp;amp; Scienti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Flex Sensor 2.2&amp;quot; : Amazon.in: Industrial &amp;amp; Scientific"/>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37284" cy="2580793"/>
                    </a:xfrm>
                    <a:prstGeom prst="rect">
                      <a:avLst/>
                    </a:prstGeom>
                    <a:noFill/>
                    <a:ln>
                      <a:noFill/>
                    </a:ln>
                  </pic:spPr>
                </pic:pic>
              </a:graphicData>
            </a:graphic>
          </wp:inline>
        </w:drawing>
      </w:r>
    </w:p>
    <w:p w14:paraId="168CBCA8" w14:textId="56DFF644" w:rsidR="00517CF9" w:rsidRPr="00B7558C" w:rsidRDefault="00F04334" w:rsidP="00F66C94">
      <w:pPr>
        <w:pStyle w:val="NoSpacing"/>
      </w:pPr>
      <w:bookmarkStart w:id="164" w:name="_Toc80970513"/>
      <w:r>
        <w:t>Figure 3.11</w:t>
      </w:r>
      <w:r w:rsidR="00517CF9" w:rsidRPr="00B7558C">
        <w:t>: Flex Sensor</w:t>
      </w:r>
      <w:bookmarkEnd w:id="164"/>
      <w:r w:rsidR="00517CF9" w:rsidRPr="00B7558C">
        <w:t xml:space="preserve"> </w:t>
      </w:r>
    </w:p>
    <w:p w14:paraId="302E2E88" w14:textId="77777777" w:rsidR="00517CF9" w:rsidRPr="00B7558C" w:rsidRDefault="00517CF9" w:rsidP="005E63B2">
      <w:pPr>
        <w:pStyle w:val="NormalWeb"/>
        <w:shd w:val="clear" w:color="auto" w:fill="FFFFFF"/>
        <w:spacing w:before="240" w:beforeAutospacing="0" w:after="160" w:afterAutospacing="0" w:line="480" w:lineRule="auto"/>
        <w:jc w:val="both"/>
        <w:rPr>
          <w:color w:val="000000" w:themeColor="text1"/>
        </w:rPr>
      </w:pPr>
      <w:r w:rsidRPr="00B7558C">
        <w:rPr>
          <w:color w:val="000000" w:themeColor="text1"/>
        </w:rPr>
        <w:lastRenderedPageBreak/>
        <w:t>The easiest way to read the flex sensor is to connect it with a fixed value resistor (usually 47kΩ) to create a voltage divider as shown in Figure 3.14. One end of the sensor is connected to power and the other to a pull-down resistor. Then the point between the fixed value pull-down resistor and the flex sensor is connected to the ADC input of an Arduino.</w:t>
      </w:r>
    </w:p>
    <w:p w14:paraId="215CA3FF" w14:textId="7D71A45F" w:rsidR="00517CF9" w:rsidRPr="005E63B2" w:rsidRDefault="00517CF9" w:rsidP="005E63B2">
      <w:pPr>
        <w:pStyle w:val="NormalWeb"/>
        <w:shd w:val="clear" w:color="auto" w:fill="FFFFFF"/>
        <w:spacing w:before="240" w:beforeAutospacing="0" w:after="160" w:afterAutospacing="0" w:line="480" w:lineRule="auto"/>
        <w:jc w:val="both"/>
        <w:rPr>
          <w:color w:val="000000" w:themeColor="text1"/>
        </w:rPr>
      </w:pPr>
      <w:r w:rsidRPr="00B7558C">
        <w:rPr>
          <w:color w:val="000000" w:themeColor="text1"/>
        </w:rPr>
        <w:t>This way a variable voltage output is created, which can be read by microcontroller ADC input.</w:t>
      </w:r>
    </w:p>
    <w:p w14:paraId="7A0C1F9C" w14:textId="77777777" w:rsidR="00517CF9" w:rsidRPr="00B7558C" w:rsidRDefault="00517CF9" w:rsidP="00517CF9">
      <w:pPr>
        <w:spacing w:after="160" w:line="360" w:lineRule="auto"/>
        <w:jc w:val="both"/>
        <w:rPr>
          <w:color w:val="000000" w:themeColor="text1"/>
          <w:shd w:val="clear" w:color="auto" w:fill="FFFFFF"/>
        </w:rPr>
      </w:pPr>
      <w:r w:rsidRPr="00B7558C">
        <w:rPr>
          <w:noProof/>
          <w:color w:val="000000" w:themeColor="text1"/>
          <w:lang w:val="en-US" w:eastAsia="en-US"/>
        </w:rPr>
        <w:drawing>
          <wp:inline distT="0" distB="0" distL="0" distR="0" wp14:anchorId="75D4C20B" wp14:editId="76962056">
            <wp:extent cx="1641641" cy="2329134"/>
            <wp:effectExtent l="0" t="0" r="0" b="0"/>
            <wp:docPr id="5" name="Picture 5" descr="flex voltage divid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flex voltage divide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652695" cy="2344817"/>
                    </a:xfrm>
                    <a:prstGeom prst="rect">
                      <a:avLst/>
                    </a:prstGeom>
                    <a:noFill/>
                    <a:ln>
                      <a:noFill/>
                    </a:ln>
                  </pic:spPr>
                </pic:pic>
              </a:graphicData>
            </a:graphic>
          </wp:inline>
        </w:drawing>
      </w:r>
    </w:p>
    <w:p w14:paraId="3E25A9CB" w14:textId="613846D0" w:rsidR="00517CF9" w:rsidRPr="00B7558C" w:rsidRDefault="00F04334" w:rsidP="00F66C94">
      <w:pPr>
        <w:pStyle w:val="NoSpacing"/>
      </w:pPr>
      <w:bookmarkStart w:id="165" w:name="_Toc80970514"/>
      <w:r>
        <w:t>Figure 3.12</w:t>
      </w:r>
      <w:r w:rsidR="00517CF9" w:rsidRPr="00B7558C">
        <w:t>: Flex Sensor Circuit</w:t>
      </w:r>
      <w:bookmarkEnd w:id="165"/>
    </w:p>
    <w:p w14:paraId="45EFAFFB" w14:textId="2A14A609" w:rsidR="00517CF9" w:rsidRPr="00B7558C" w:rsidRDefault="004067AA" w:rsidP="004067AA">
      <w:pPr>
        <w:pStyle w:val="Heading3"/>
        <w:numPr>
          <w:ilvl w:val="0"/>
          <w:numId w:val="0"/>
        </w:numPr>
        <w:rPr>
          <w:rFonts w:eastAsia="Cambria"/>
        </w:rPr>
      </w:pPr>
      <w:bookmarkStart w:id="166" w:name="_Toc81159159"/>
      <w:bookmarkStart w:id="167" w:name="_Hlk42170714"/>
      <w:r>
        <w:rPr>
          <w:rFonts w:eastAsia="Cambria"/>
        </w:rPr>
        <w:t>3.5.6</w:t>
      </w:r>
      <w:r>
        <w:rPr>
          <w:rFonts w:eastAsia="Cambria"/>
        </w:rPr>
        <w:tab/>
      </w:r>
      <w:r w:rsidR="00517CF9" w:rsidRPr="00B7558C">
        <w:rPr>
          <w:rFonts w:eastAsia="Cambria"/>
        </w:rPr>
        <w:t>Buzzer</w:t>
      </w:r>
      <w:bookmarkEnd w:id="166"/>
      <w:r w:rsidR="00517CF9" w:rsidRPr="00B7558C">
        <w:rPr>
          <w:rFonts w:eastAsia="Cambria"/>
        </w:rPr>
        <w:t xml:space="preserve"> </w:t>
      </w:r>
    </w:p>
    <w:bookmarkEnd w:id="167"/>
    <w:p w14:paraId="173F04DB" w14:textId="77777777" w:rsidR="00517CF9" w:rsidRPr="00B7558C" w:rsidRDefault="00517CF9" w:rsidP="005E63B2">
      <w:pPr>
        <w:spacing w:after="160"/>
        <w:jc w:val="both"/>
        <w:rPr>
          <w:rFonts w:eastAsia="Cambria"/>
          <w:b/>
          <w:color w:val="000000" w:themeColor="text1"/>
        </w:rPr>
      </w:pPr>
      <w:r w:rsidRPr="00B7558C">
        <w:rPr>
          <w:rFonts w:eastAsia="Cambria"/>
          <w:color w:val="000000" w:themeColor="text1"/>
        </w:rPr>
        <w:t xml:space="preserve">A buzzer (shown in Fig. 3.15) is a tiny speaker. Applying an electric signal at the right frequency will make it produce sound. This will be used to signal people in the form of tone or beep. To alert the people within the vicinity. </w:t>
      </w:r>
    </w:p>
    <w:p w14:paraId="67AA02C6" w14:textId="77777777" w:rsidR="00517CF9" w:rsidRPr="00B7558C" w:rsidRDefault="00517CF9" w:rsidP="00517CF9">
      <w:pPr>
        <w:spacing w:after="160" w:line="360" w:lineRule="auto"/>
        <w:jc w:val="both"/>
        <w:rPr>
          <w:rFonts w:eastAsia="Cambria"/>
          <w:color w:val="000000" w:themeColor="text1"/>
        </w:rPr>
      </w:pPr>
    </w:p>
    <w:p w14:paraId="00394F22" w14:textId="77777777" w:rsidR="00517CF9" w:rsidRPr="00B7558C" w:rsidRDefault="00517CF9" w:rsidP="00517CF9">
      <w:pPr>
        <w:spacing w:after="160" w:line="360" w:lineRule="auto"/>
        <w:jc w:val="both"/>
        <w:rPr>
          <w:rFonts w:eastAsia="Cambria"/>
          <w:color w:val="000000" w:themeColor="text1"/>
        </w:rPr>
      </w:pPr>
      <w:r w:rsidRPr="00B7558C">
        <w:rPr>
          <w:rFonts w:eastAsia="Cambria"/>
          <w:noProof/>
          <w:color w:val="000000" w:themeColor="text1"/>
          <w:lang w:val="en-US" w:eastAsia="en-US"/>
        </w:rPr>
        <w:drawing>
          <wp:inline distT="0" distB="0" distL="0" distR="0" wp14:anchorId="6DADC02C" wp14:editId="3DB2574A">
            <wp:extent cx="2398816" cy="1439290"/>
            <wp:effectExtent l="0" t="0" r="1905" b="8890"/>
            <wp:docPr id="28" name="Picture 28" desc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2405534" cy="1443321"/>
                    </a:xfrm>
                    <a:prstGeom prst="rect">
                      <a:avLst/>
                    </a:prstGeom>
                    <a:noFill/>
                    <a:ln>
                      <a:noFill/>
                    </a:ln>
                  </pic:spPr>
                </pic:pic>
              </a:graphicData>
            </a:graphic>
          </wp:inline>
        </w:drawing>
      </w:r>
    </w:p>
    <w:p w14:paraId="319D7FBA" w14:textId="1DE02627" w:rsidR="00517CF9" w:rsidRPr="00D302B0" w:rsidRDefault="00F04334" w:rsidP="00F66C94">
      <w:pPr>
        <w:pStyle w:val="NoSpacing"/>
        <w:rPr>
          <w:rFonts w:eastAsia="Cambria"/>
        </w:rPr>
      </w:pPr>
      <w:bookmarkStart w:id="168" w:name="_Hlk42171349"/>
      <w:bookmarkStart w:id="169" w:name="_Toc80970515"/>
      <w:r>
        <w:lastRenderedPageBreak/>
        <w:t>Figure 3.13</w:t>
      </w:r>
      <w:r w:rsidR="00517CF9" w:rsidRPr="00B7558C">
        <w:t xml:space="preserve">: </w:t>
      </w:r>
      <w:r w:rsidR="00517CF9" w:rsidRPr="00B7558C">
        <w:rPr>
          <w:rFonts w:eastAsia="Cambria"/>
        </w:rPr>
        <w:t>Buzzer</w:t>
      </w:r>
      <w:bookmarkEnd w:id="168"/>
      <w:bookmarkEnd w:id="169"/>
    </w:p>
    <w:p w14:paraId="0239DB24" w14:textId="33AC79AB" w:rsidR="00517CF9" w:rsidRPr="00B7558C" w:rsidRDefault="00FD3F56" w:rsidP="00FD3F56">
      <w:pPr>
        <w:pStyle w:val="Heading3"/>
        <w:numPr>
          <w:ilvl w:val="0"/>
          <w:numId w:val="0"/>
        </w:numPr>
      </w:pPr>
      <w:bookmarkStart w:id="170" w:name="_Toc81159160"/>
      <w:r>
        <w:t>3.5.7</w:t>
      </w:r>
      <w:r w:rsidR="00E64731">
        <w:tab/>
      </w:r>
      <w:r w:rsidR="00517CF9" w:rsidRPr="00B7558C">
        <w:t>Power Supply Unit</w:t>
      </w:r>
      <w:bookmarkEnd w:id="170"/>
    </w:p>
    <w:p w14:paraId="0098AA68" w14:textId="77777777" w:rsidR="00517CF9" w:rsidRPr="00B7558C" w:rsidRDefault="00517CF9" w:rsidP="005E63B2">
      <w:pPr>
        <w:spacing w:before="100" w:after="160"/>
        <w:ind w:right="4"/>
        <w:jc w:val="both"/>
        <w:rPr>
          <w:color w:val="000000" w:themeColor="text1"/>
        </w:rPr>
      </w:pPr>
      <w:r w:rsidRPr="00B7558C">
        <w:rPr>
          <w:color w:val="000000" w:themeColor="text1"/>
        </w:rPr>
        <w:t>9 V DC battery was used as the main source of power for the system. Since microcontrollers make use of 5 V for optimum operation.  The DC power source had to be stepped down to a stable 5 V DC source using the LM7805 regulator. It consists of three pins.</w:t>
      </w:r>
    </w:p>
    <w:p w14:paraId="7BCDFF58" w14:textId="77777777" w:rsidR="00517CF9" w:rsidRPr="00B7558C" w:rsidRDefault="00517CF9" w:rsidP="005E63B2">
      <w:pPr>
        <w:pStyle w:val="ListParagraph"/>
        <w:numPr>
          <w:ilvl w:val="0"/>
          <w:numId w:val="6"/>
        </w:numPr>
        <w:tabs>
          <w:tab w:val="clear" w:pos="1830"/>
          <w:tab w:val="clear" w:pos="4095"/>
        </w:tabs>
        <w:autoSpaceDE w:val="0"/>
        <w:autoSpaceDN w:val="0"/>
        <w:adjustRightInd w:val="0"/>
        <w:spacing w:after="160"/>
        <w:jc w:val="both"/>
        <w:rPr>
          <w:color w:val="000000" w:themeColor="text1"/>
        </w:rPr>
      </w:pPr>
      <w:r w:rsidRPr="00B7558C">
        <w:rPr>
          <w:color w:val="000000" w:themeColor="text1"/>
        </w:rPr>
        <w:t>INPUT: In this pin of the IC positive unregulated voltage is given in regulation.</w:t>
      </w:r>
    </w:p>
    <w:p w14:paraId="28C9C036" w14:textId="77777777" w:rsidR="00517CF9" w:rsidRPr="00B7558C" w:rsidRDefault="00517CF9" w:rsidP="005E63B2">
      <w:pPr>
        <w:pStyle w:val="ListParagraph"/>
        <w:numPr>
          <w:ilvl w:val="0"/>
          <w:numId w:val="6"/>
        </w:numPr>
        <w:tabs>
          <w:tab w:val="clear" w:pos="1830"/>
          <w:tab w:val="clear" w:pos="4095"/>
        </w:tabs>
        <w:autoSpaceDE w:val="0"/>
        <w:autoSpaceDN w:val="0"/>
        <w:adjustRightInd w:val="0"/>
        <w:spacing w:after="160"/>
        <w:jc w:val="both"/>
        <w:rPr>
          <w:color w:val="000000" w:themeColor="text1"/>
        </w:rPr>
      </w:pPr>
      <w:r w:rsidRPr="00B7558C">
        <w:rPr>
          <w:color w:val="000000" w:themeColor="text1"/>
        </w:rPr>
        <w:t>GROUND: In this pin where the ground is given. This pin is neutral for equally the input and output.</w:t>
      </w:r>
    </w:p>
    <w:p w14:paraId="5EDF97FB" w14:textId="77777777" w:rsidR="00517CF9" w:rsidRPr="00B7558C" w:rsidRDefault="00517CF9" w:rsidP="005E63B2">
      <w:pPr>
        <w:pStyle w:val="ListParagraph"/>
        <w:numPr>
          <w:ilvl w:val="0"/>
          <w:numId w:val="6"/>
        </w:numPr>
        <w:tabs>
          <w:tab w:val="clear" w:pos="1830"/>
          <w:tab w:val="clear" w:pos="4095"/>
        </w:tabs>
        <w:autoSpaceDE w:val="0"/>
        <w:autoSpaceDN w:val="0"/>
        <w:adjustRightInd w:val="0"/>
        <w:spacing w:after="160"/>
        <w:jc w:val="both"/>
        <w:rPr>
          <w:color w:val="000000" w:themeColor="text1"/>
        </w:rPr>
      </w:pPr>
      <w:r w:rsidRPr="00B7558C">
        <w:rPr>
          <w:color w:val="000000" w:themeColor="text1"/>
        </w:rPr>
        <w:t>OUTPUT: The output of the regulated 5V volt is taken out at this pin of the IC regulator.</w:t>
      </w:r>
    </w:p>
    <w:p w14:paraId="42D65326" w14:textId="77777777" w:rsidR="00517CF9" w:rsidRPr="00B7558C" w:rsidRDefault="00517CF9" w:rsidP="005E63B2">
      <w:pPr>
        <w:spacing w:beforeAutospacing="1" w:after="160"/>
        <w:jc w:val="both"/>
        <w:rPr>
          <w:color w:val="000000" w:themeColor="text1"/>
        </w:rPr>
      </w:pPr>
      <w:r w:rsidRPr="00B7558C">
        <w:rPr>
          <w:color w:val="000000" w:themeColor="text1"/>
        </w:rPr>
        <w:t xml:space="preserve">LM7805 regulator has </w:t>
      </w:r>
      <w:r w:rsidRPr="00B7558C">
        <w:rPr>
          <w:rFonts w:eastAsia="sans-serif"/>
          <w:color w:val="000000" w:themeColor="text1"/>
          <w:shd w:val="clear" w:color="auto" w:fill="FFFFFF"/>
        </w:rPr>
        <w:t>Input voltage range of 7V- 35V, a Current rating collector current (Ic) of 100mA and an Output voltage range of to 4.8V to 5.2V.</w:t>
      </w:r>
    </w:p>
    <w:p w14:paraId="33409FEA" w14:textId="77777777" w:rsidR="00517CF9" w:rsidRPr="00B7558C" w:rsidRDefault="00517CF9" w:rsidP="005E63B2">
      <w:pPr>
        <w:spacing w:before="100" w:after="160"/>
        <w:ind w:right="4"/>
        <w:jc w:val="both"/>
        <w:rPr>
          <w:color w:val="000000" w:themeColor="text1"/>
        </w:rPr>
      </w:pPr>
      <w:r>
        <w:rPr>
          <w:color w:val="000000" w:themeColor="text1"/>
        </w:rPr>
        <w:t>Figure 3.16</w:t>
      </w:r>
      <w:r w:rsidRPr="00B7558C">
        <w:rPr>
          <w:color w:val="000000" w:themeColor="text1"/>
        </w:rPr>
        <w:t xml:space="preserve"> shows the result of the circuit simulation. The circuit diagram for the regulated 5 V DC supply was designed and tested using CAD software Proteus, a switch was also put to ON and OFF the supply.  </w:t>
      </w:r>
    </w:p>
    <w:p w14:paraId="514395F2" w14:textId="77777777" w:rsidR="00517CF9" w:rsidRPr="00B7558C" w:rsidRDefault="00517CF9" w:rsidP="00517CF9">
      <w:pPr>
        <w:spacing w:after="160" w:line="360" w:lineRule="auto"/>
        <w:jc w:val="both"/>
        <w:rPr>
          <w:color w:val="000000" w:themeColor="text1"/>
          <w:shd w:val="clear" w:color="auto" w:fill="FFFFFF"/>
        </w:rPr>
      </w:pPr>
    </w:p>
    <w:p w14:paraId="28DC38C3" w14:textId="77777777" w:rsidR="00517CF9" w:rsidRPr="00B7558C" w:rsidRDefault="00517CF9" w:rsidP="00517CF9">
      <w:pPr>
        <w:keepNext/>
        <w:spacing w:before="100" w:after="160" w:line="360" w:lineRule="auto"/>
        <w:ind w:right="4"/>
        <w:jc w:val="both"/>
        <w:rPr>
          <w:color w:val="000000" w:themeColor="text1"/>
        </w:rPr>
      </w:pPr>
      <w:r w:rsidRPr="00B7558C">
        <w:rPr>
          <w:noProof/>
          <w:color w:val="000000" w:themeColor="text1"/>
          <w:lang w:val="en-US" w:eastAsia="en-US"/>
        </w:rPr>
        <w:lastRenderedPageBreak/>
        <w:drawing>
          <wp:inline distT="0" distB="0" distL="114300" distR="114300" wp14:anchorId="7DCB7CBC" wp14:editId="027D23C0">
            <wp:extent cx="5932805" cy="2604135"/>
            <wp:effectExtent l="0" t="0" r="10795" b="5715"/>
            <wp:docPr id="12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8"/>
                    <pic:cNvPicPr>
                      <a:picLocks noChangeAspect="1"/>
                    </pic:cNvPicPr>
                  </pic:nvPicPr>
                  <pic:blipFill>
                    <a:blip r:embed="rId26"/>
                    <a:stretch>
                      <a:fillRect/>
                    </a:stretch>
                  </pic:blipFill>
                  <pic:spPr>
                    <a:xfrm>
                      <a:off x="0" y="0"/>
                      <a:ext cx="5932805" cy="2604135"/>
                    </a:xfrm>
                    <a:prstGeom prst="rect">
                      <a:avLst/>
                    </a:prstGeom>
                    <a:noFill/>
                    <a:ln>
                      <a:noFill/>
                    </a:ln>
                  </pic:spPr>
                </pic:pic>
              </a:graphicData>
            </a:graphic>
          </wp:inline>
        </w:drawing>
      </w:r>
    </w:p>
    <w:p w14:paraId="237A4E22" w14:textId="07FF9C24" w:rsidR="00517CF9" w:rsidRPr="00B7558C" w:rsidRDefault="00F04334" w:rsidP="00F66C94">
      <w:pPr>
        <w:pStyle w:val="NoSpacing"/>
      </w:pPr>
      <w:bookmarkStart w:id="171" w:name="_Toc80970516"/>
      <w:bookmarkStart w:id="172" w:name="_Hlk42171344"/>
      <w:r>
        <w:t>Figure 3.14</w:t>
      </w:r>
      <w:r w:rsidR="00517CF9" w:rsidRPr="00B7558C">
        <w:t xml:space="preserve">: </w:t>
      </w:r>
      <w:r w:rsidR="00517CF9">
        <w:t>Power</w:t>
      </w:r>
      <w:r w:rsidR="00517CF9" w:rsidRPr="00B7558C">
        <w:t xml:space="preserve"> supply circuit simulation.</w:t>
      </w:r>
      <w:bookmarkEnd w:id="171"/>
    </w:p>
    <w:bookmarkEnd w:id="172"/>
    <w:p w14:paraId="5491A1CF" w14:textId="77777777" w:rsidR="00706BFF" w:rsidRDefault="00706BFF" w:rsidP="00517CF9">
      <w:pPr>
        <w:spacing w:after="120" w:line="360" w:lineRule="auto"/>
        <w:jc w:val="both"/>
        <w:rPr>
          <w:color w:val="000000" w:themeColor="text1"/>
          <w:shd w:val="clear" w:color="auto" w:fill="FFFFFF"/>
        </w:rPr>
      </w:pPr>
    </w:p>
    <w:p w14:paraId="30F9DF36" w14:textId="77777777" w:rsidR="00706BFF" w:rsidRDefault="00706BFF" w:rsidP="00517CF9">
      <w:pPr>
        <w:spacing w:after="120" w:line="360" w:lineRule="auto"/>
        <w:jc w:val="both"/>
        <w:rPr>
          <w:color w:val="000000" w:themeColor="text1"/>
          <w:shd w:val="clear" w:color="auto" w:fill="FFFFFF"/>
        </w:rPr>
      </w:pPr>
    </w:p>
    <w:p w14:paraId="5C3EDF14" w14:textId="77777777" w:rsidR="00706BFF" w:rsidRDefault="00706BFF" w:rsidP="00517CF9">
      <w:pPr>
        <w:spacing w:after="120" w:line="360" w:lineRule="auto"/>
        <w:jc w:val="both"/>
        <w:rPr>
          <w:color w:val="000000" w:themeColor="text1"/>
          <w:shd w:val="clear" w:color="auto" w:fill="FFFFFF"/>
        </w:rPr>
      </w:pPr>
    </w:p>
    <w:p w14:paraId="76B090B1" w14:textId="56021ED6" w:rsidR="002C74CB" w:rsidRPr="002C74CB" w:rsidRDefault="00706BFF" w:rsidP="002C74CB">
      <w:pPr>
        <w:pStyle w:val="Heading2"/>
        <w:numPr>
          <w:ilvl w:val="1"/>
          <w:numId w:val="14"/>
        </w:numPr>
        <w:rPr>
          <w:shd w:val="clear" w:color="auto" w:fill="FFFFFF"/>
        </w:rPr>
      </w:pPr>
      <w:bookmarkStart w:id="173" w:name="_Toc81159161"/>
      <w:r>
        <w:rPr>
          <w:shd w:val="clear" w:color="auto" w:fill="FFFFFF"/>
        </w:rPr>
        <w:t>LCD (Liquid Crystal Display)</w:t>
      </w:r>
      <w:bookmarkEnd w:id="173"/>
    </w:p>
    <w:p w14:paraId="5E0E352E" w14:textId="77777777" w:rsidR="002C74CB" w:rsidRPr="001D2617" w:rsidRDefault="002C74CB" w:rsidP="002C74CB">
      <w:pPr>
        <w:spacing w:line="360" w:lineRule="auto"/>
        <w:jc w:val="both"/>
        <w:rPr>
          <w:color w:val="000000" w:themeColor="text1"/>
          <w:shd w:val="clear" w:color="auto" w:fill="FFFFFF"/>
        </w:rPr>
      </w:pPr>
      <w:r w:rsidRPr="001D2617">
        <w:rPr>
          <w:color w:val="000000" w:themeColor="text1"/>
          <w:shd w:val="clear" w:color="auto" w:fill="FFFFFF"/>
        </w:rPr>
        <w:t>A </w:t>
      </w:r>
      <w:r w:rsidRPr="001D2617">
        <w:rPr>
          <w:bCs/>
          <w:color w:val="000000" w:themeColor="text1"/>
          <w:shd w:val="clear" w:color="auto" w:fill="FFFFFF"/>
        </w:rPr>
        <w:t>liquid-crystal display</w:t>
      </w:r>
      <w:r w:rsidRPr="001D2617">
        <w:rPr>
          <w:color w:val="000000" w:themeColor="text1"/>
          <w:shd w:val="clear" w:color="auto" w:fill="FFFFFF"/>
        </w:rPr>
        <w:t> (</w:t>
      </w:r>
      <w:r w:rsidRPr="001D2617">
        <w:rPr>
          <w:bCs/>
          <w:color w:val="000000" w:themeColor="text1"/>
          <w:shd w:val="clear" w:color="auto" w:fill="FFFFFF"/>
        </w:rPr>
        <w:t>LCD</w:t>
      </w:r>
      <w:r w:rsidRPr="001D2617">
        <w:rPr>
          <w:color w:val="000000" w:themeColor="text1"/>
          <w:shd w:val="clear" w:color="auto" w:fill="FFFFFF"/>
        </w:rPr>
        <w:t>) is a </w:t>
      </w:r>
      <w:hyperlink r:id="rId27" w:tooltip="Flat panel display" w:history="1">
        <w:r w:rsidRPr="001D2617">
          <w:rPr>
            <w:rStyle w:val="Hyperlink"/>
            <w:color w:val="000000" w:themeColor="text1"/>
            <w:u w:val="none"/>
            <w:shd w:val="clear" w:color="auto" w:fill="FFFFFF"/>
          </w:rPr>
          <w:t>flat-panel display</w:t>
        </w:r>
      </w:hyperlink>
      <w:r w:rsidRPr="001D2617">
        <w:rPr>
          <w:color w:val="000000" w:themeColor="text1"/>
          <w:shd w:val="clear" w:color="auto" w:fill="FFFFFF"/>
        </w:rPr>
        <w:t> or other </w:t>
      </w:r>
      <w:hyperlink r:id="rId28" w:tooltip="Electro-optic modulator" w:history="1">
        <w:r w:rsidRPr="001D2617">
          <w:rPr>
            <w:rStyle w:val="Hyperlink"/>
            <w:color w:val="000000" w:themeColor="text1"/>
            <w:u w:val="none"/>
            <w:shd w:val="clear" w:color="auto" w:fill="FFFFFF"/>
          </w:rPr>
          <w:t>electronically modulated optical device</w:t>
        </w:r>
      </w:hyperlink>
      <w:r w:rsidRPr="001D2617">
        <w:rPr>
          <w:color w:val="000000" w:themeColor="text1"/>
          <w:shd w:val="clear" w:color="auto" w:fill="FFFFFF"/>
        </w:rPr>
        <w:t> that uses the light-modulating properties of </w:t>
      </w:r>
      <w:hyperlink r:id="rId29" w:tooltip="Liquid crystal" w:history="1">
        <w:r w:rsidRPr="001D2617">
          <w:rPr>
            <w:rStyle w:val="Hyperlink"/>
            <w:color w:val="000000" w:themeColor="text1"/>
            <w:u w:val="none"/>
            <w:shd w:val="clear" w:color="auto" w:fill="FFFFFF"/>
          </w:rPr>
          <w:t>liquid crystals</w:t>
        </w:r>
      </w:hyperlink>
      <w:r w:rsidRPr="001D2617">
        <w:rPr>
          <w:color w:val="000000" w:themeColor="text1"/>
          <w:shd w:val="clear" w:color="auto" w:fill="FFFFFF"/>
        </w:rPr>
        <w:t> combined with </w:t>
      </w:r>
      <w:hyperlink r:id="rId30" w:tooltip="Polarizer" w:history="1">
        <w:r w:rsidRPr="001D2617">
          <w:rPr>
            <w:rStyle w:val="Hyperlink"/>
            <w:color w:val="000000" w:themeColor="text1"/>
            <w:u w:val="none"/>
            <w:shd w:val="clear" w:color="auto" w:fill="FFFFFF"/>
          </w:rPr>
          <w:t>polarizers</w:t>
        </w:r>
      </w:hyperlink>
      <w:r w:rsidRPr="001D2617">
        <w:rPr>
          <w:color w:val="000000" w:themeColor="text1"/>
          <w:shd w:val="clear" w:color="auto" w:fill="FFFFFF"/>
        </w:rPr>
        <w:t>. Liquid crystals do not emit light directly instead using a </w:t>
      </w:r>
      <w:hyperlink r:id="rId31" w:tooltip="Backlight" w:history="1">
        <w:r w:rsidRPr="001D2617">
          <w:rPr>
            <w:rStyle w:val="Hyperlink"/>
            <w:color w:val="000000" w:themeColor="text1"/>
            <w:u w:val="none"/>
            <w:shd w:val="clear" w:color="auto" w:fill="FFFFFF"/>
          </w:rPr>
          <w:t>backlight</w:t>
        </w:r>
      </w:hyperlink>
      <w:r w:rsidRPr="001D2617">
        <w:rPr>
          <w:color w:val="000000" w:themeColor="text1"/>
          <w:shd w:val="clear" w:color="auto" w:fill="FFFFFF"/>
        </w:rPr>
        <w:t> or </w:t>
      </w:r>
      <w:hyperlink r:id="rId32" w:tooltip="Reflector (photography)" w:history="1">
        <w:r w:rsidRPr="001D2617">
          <w:rPr>
            <w:rStyle w:val="Hyperlink"/>
            <w:color w:val="000000" w:themeColor="text1"/>
            <w:u w:val="none"/>
            <w:shd w:val="clear" w:color="auto" w:fill="FFFFFF"/>
          </w:rPr>
          <w:t>reflector</w:t>
        </w:r>
      </w:hyperlink>
      <w:r w:rsidRPr="001D2617">
        <w:rPr>
          <w:color w:val="000000" w:themeColor="text1"/>
          <w:shd w:val="clear" w:color="auto" w:fill="FFFFFF"/>
        </w:rPr>
        <w:t> to produce images in color or </w:t>
      </w:r>
      <w:hyperlink r:id="rId33" w:tooltip="Monochrome" w:history="1">
        <w:r w:rsidRPr="001D2617">
          <w:rPr>
            <w:rStyle w:val="Hyperlink"/>
            <w:color w:val="000000" w:themeColor="text1"/>
            <w:u w:val="none"/>
            <w:shd w:val="clear" w:color="auto" w:fill="FFFFFF"/>
          </w:rPr>
          <w:t>monochrome</w:t>
        </w:r>
      </w:hyperlink>
      <w:r w:rsidRPr="001D2617">
        <w:rPr>
          <w:color w:val="000000" w:themeColor="text1"/>
          <w:shd w:val="clear" w:color="auto" w:fill="FFFFFF"/>
        </w:rPr>
        <w:t>. LCDs are used in a wide range of applications, including </w:t>
      </w:r>
      <w:hyperlink r:id="rId34" w:tooltip="LCD television" w:history="1">
        <w:r w:rsidRPr="001D2617">
          <w:rPr>
            <w:rStyle w:val="Hyperlink"/>
            <w:color w:val="000000" w:themeColor="text1"/>
            <w:u w:val="none"/>
            <w:shd w:val="clear" w:color="auto" w:fill="FFFFFF"/>
          </w:rPr>
          <w:t>LCD televisions</w:t>
        </w:r>
      </w:hyperlink>
      <w:r w:rsidRPr="001D2617">
        <w:rPr>
          <w:color w:val="000000" w:themeColor="text1"/>
          <w:shd w:val="clear" w:color="auto" w:fill="FFFFFF"/>
        </w:rPr>
        <w:t>, </w:t>
      </w:r>
      <w:hyperlink r:id="rId35" w:tooltip="Computer monitor" w:history="1">
        <w:r w:rsidRPr="001D2617">
          <w:rPr>
            <w:rStyle w:val="Hyperlink"/>
            <w:color w:val="000000" w:themeColor="text1"/>
            <w:u w:val="none"/>
            <w:shd w:val="clear" w:color="auto" w:fill="FFFFFF"/>
          </w:rPr>
          <w:t>computer monitors</w:t>
        </w:r>
      </w:hyperlink>
      <w:r w:rsidRPr="001D2617">
        <w:rPr>
          <w:color w:val="000000" w:themeColor="text1"/>
          <w:shd w:val="clear" w:color="auto" w:fill="FFFFFF"/>
        </w:rPr>
        <w:t>, </w:t>
      </w:r>
      <w:hyperlink r:id="rId36" w:tooltip="Dashboard" w:history="1">
        <w:r w:rsidRPr="001D2617">
          <w:rPr>
            <w:rStyle w:val="Hyperlink"/>
            <w:color w:val="000000" w:themeColor="text1"/>
            <w:u w:val="none"/>
            <w:shd w:val="clear" w:color="auto" w:fill="FFFFFF"/>
          </w:rPr>
          <w:t>instrument panels</w:t>
        </w:r>
      </w:hyperlink>
      <w:r w:rsidRPr="001D2617">
        <w:rPr>
          <w:color w:val="000000" w:themeColor="text1"/>
          <w:shd w:val="clear" w:color="auto" w:fill="FFFFFF"/>
        </w:rPr>
        <w:t>, </w:t>
      </w:r>
      <w:hyperlink r:id="rId37" w:tooltip="Flight instruments" w:history="1">
        <w:r w:rsidRPr="001D2617">
          <w:rPr>
            <w:rStyle w:val="Hyperlink"/>
            <w:color w:val="000000" w:themeColor="text1"/>
            <w:u w:val="none"/>
            <w:shd w:val="clear" w:color="auto" w:fill="FFFFFF"/>
          </w:rPr>
          <w:t>aircraft cockpit displays</w:t>
        </w:r>
      </w:hyperlink>
      <w:r w:rsidRPr="001D2617">
        <w:rPr>
          <w:color w:val="000000" w:themeColor="text1"/>
          <w:shd w:val="clear" w:color="auto" w:fill="FFFFFF"/>
        </w:rPr>
        <w:t>, and indoor and outdoor signage. There are several types of LCD based on dimensions.</w:t>
      </w:r>
    </w:p>
    <w:p w14:paraId="621AFE33" w14:textId="77777777" w:rsidR="002C74CB" w:rsidRPr="001D2617" w:rsidRDefault="002C74CB" w:rsidP="002C74CB">
      <w:pPr>
        <w:pStyle w:val="NormalWeb"/>
        <w:shd w:val="clear" w:color="auto" w:fill="FFFFFF"/>
        <w:spacing w:before="45" w:beforeAutospacing="0" w:after="300" w:afterAutospacing="0" w:line="360" w:lineRule="auto"/>
        <w:jc w:val="both"/>
        <w:rPr>
          <w:color w:val="000000" w:themeColor="text1"/>
        </w:rPr>
      </w:pPr>
      <w:r w:rsidRPr="001D2617">
        <w:rPr>
          <w:color w:val="000000" w:themeColor="text1"/>
        </w:rPr>
        <w:t>The serial UART 16×2 LCD allows control to a parallel based LCD</w:t>
      </w:r>
      <w:r w:rsidRPr="001D2617">
        <w:rPr>
          <w:color w:val="000000" w:themeColor="text1"/>
        </w:rPr>
        <w:br/>
        <w:t>over a single-wire serial interface. The serial LCD takes care of all the HD44780 commands allowing seamless integration with any micro that can communicate over a wide range of TTL serial baud rates. The Communication with Serial 16×2 LCD requires 5V TTL serial at a default baud rate of 9600bps (8-N-1). The baud can be adjusted to any standard rate between 2400 and 38400bps. The power, ground and RX pins are all broken out to a 4-pin 2.54mm pitch header.</w:t>
      </w:r>
    </w:p>
    <w:p w14:paraId="387CEAD8" w14:textId="207663AC" w:rsidR="006B19A3" w:rsidRPr="002C74CB" w:rsidRDefault="002C74CB" w:rsidP="002C74CB">
      <w:pPr>
        <w:pStyle w:val="NormalWeb"/>
        <w:shd w:val="clear" w:color="auto" w:fill="FFFFFF"/>
        <w:spacing w:before="45" w:beforeAutospacing="0" w:after="300" w:afterAutospacing="0" w:line="360" w:lineRule="auto"/>
        <w:jc w:val="both"/>
        <w:rPr>
          <w:color w:val="000000" w:themeColor="text1"/>
        </w:rPr>
      </w:pPr>
      <w:r w:rsidRPr="001D2617">
        <w:rPr>
          <w:color w:val="000000" w:themeColor="text1"/>
        </w:rPr>
        <w:lastRenderedPageBreak/>
        <w:t>Serial 16×2 LCD shown in Figure 3.15 has the ability to dim the backlight to</w:t>
      </w:r>
      <w:r w:rsidRPr="004B79DA">
        <w:rPr>
          <w:color w:val="000000" w:themeColor="text1"/>
        </w:rPr>
        <w:t xml:space="preserve"> conserve power if needed. There is also a potentiometer on the b</w:t>
      </w:r>
      <w:r>
        <w:rPr>
          <w:color w:val="000000" w:themeColor="text1"/>
        </w:rPr>
        <w:t>ackpack to adjust the contrast.</w:t>
      </w:r>
    </w:p>
    <w:p w14:paraId="65E15CBA" w14:textId="1EEF98A1" w:rsidR="00706BFF" w:rsidRPr="00706BFF" w:rsidRDefault="00923E6C" w:rsidP="00706BFF">
      <w:pPr>
        <w:jc w:val="both"/>
      </w:pPr>
      <w:r>
        <w:rPr>
          <w:noProof/>
          <w:lang w:val="en-US" w:eastAsia="en-US"/>
        </w:rPr>
        <w:drawing>
          <wp:inline distT="0" distB="0" distL="0" distR="0" wp14:anchorId="68BF2D4E" wp14:editId="3837E22B">
            <wp:extent cx="3294899" cy="2566220"/>
            <wp:effectExtent l="0" t="0" r="127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09977" cy="2577964"/>
                    </a:xfrm>
                    <a:prstGeom prst="rect">
                      <a:avLst/>
                    </a:prstGeom>
                    <a:noFill/>
                    <a:ln>
                      <a:noFill/>
                    </a:ln>
                  </pic:spPr>
                </pic:pic>
              </a:graphicData>
            </a:graphic>
          </wp:inline>
        </w:drawing>
      </w:r>
    </w:p>
    <w:p w14:paraId="0E9041C5" w14:textId="5FAFD6D6" w:rsidR="00706BFF" w:rsidRPr="00706BFF" w:rsidRDefault="00384BD4" w:rsidP="00F66C94">
      <w:pPr>
        <w:pStyle w:val="NoSpacing"/>
        <w:jc w:val="both"/>
      </w:pPr>
      <w:bookmarkStart w:id="174" w:name="_Toc80970517"/>
      <w:r>
        <w:t>Figure 3.15</w:t>
      </w:r>
      <w:r w:rsidR="006B19A3" w:rsidRPr="00291E41">
        <w:t xml:space="preserve">: </w:t>
      </w:r>
      <w:r w:rsidR="006B19A3">
        <w:t>LCD display</w:t>
      </w:r>
      <w:bookmarkEnd w:id="174"/>
    </w:p>
    <w:p w14:paraId="70BB2D25" w14:textId="77777777" w:rsidR="00517CF9" w:rsidRPr="00470728" w:rsidRDefault="00517CF9" w:rsidP="00517CF9">
      <w:pPr>
        <w:spacing w:after="120" w:line="360" w:lineRule="auto"/>
        <w:jc w:val="both"/>
        <w:rPr>
          <w:color w:val="000000" w:themeColor="text1"/>
          <w:shd w:val="clear" w:color="auto" w:fill="FFFFFF"/>
        </w:rPr>
      </w:pPr>
    </w:p>
    <w:p w14:paraId="57BFE3BE" w14:textId="77777777" w:rsidR="00517CF9" w:rsidRDefault="00517CF9" w:rsidP="00517CF9">
      <w:pPr>
        <w:tabs>
          <w:tab w:val="clear" w:pos="1830"/>
          <w:tab w:val="clear" w:pos="4095"/>
        </w:tabs>
        <w:spacing w:after="160" w:line="259" w:lineRule="auto"/>
        <w:jc w:val="left"/>
        <w:rPr>
          <w:b/>
          <w:color w:val="000000" w:themeColor="text1"/>
        </w:rPr>
      </w:pPr>
      <w:bookmarkStart w:id="175" w:name="_Toc78678499"/>
      <w:bookmarkStart w:id="176" w:name="_Toc78678608"/>
      <w:r>
        <w:rPr>
          <w:b/>
          <w:color w:val="000000" w:themeColor="text1"/>
        </w:rPr>
        <w:br w:type="page"/>
      </w:r>
    </w:p>
    <w:p w14:paraId="7790E13D" w14:textId="77777777" w:rsidR="00517CF9" w:rsidRPr="00291E41" w:rsidRDefault="00517CF9" w:rsidP="00517CF9">
      <w:pPr>
        <w:tabs>
          <w:tab w:val="clear" w:pos="1830"/>
          <w:tab w:val="clear" w:pos="4095"/>
        </w:tabs>
        <w:spacing w:after="160" w:line="360" w:lineRule="auto"/>
        <w:rPr>
          <w:b/>
          <w:color w:val="000000" w:themeColor="text1"/>
        </w:rPr>
      </w:pPr>
      <w:r w:rsidRPr="00291E41">
        <w:rPr>
          <w:b/>
          <w:color w:val="000000" w:themeColor="text1"/>
        </w:rPr>
        <w:lastRenderedPageBreak/>
        <w:t>CHAPTER FOUR</w:t>
      </w:r>
      <w:bookmarkEnd w:id="175"/>
      <w:bookmarkEnd w:id="176"/>
    </w:p>
    <w:p w14:paraId="0C1DCC9C" w14:textId="77777777" w:rsidR="00517CF9" w:rsidRPr="00291E41" w:rsidRDefault="00517CF9" w:rsidP="00517CF9">
      <w:pPr>
        <w:pStyle w:val="Heading1"/>
        <w:spacing w:after="160" w:line="360" w:lineRule="auto"/>
        <w:rPr>
          <w:color w:val="000000" w:themeColor="text1"/>
        </w:rPr>
      </w:pPr>
      <w:bookmarkStart w:id="177" w:name="_Toc78678500"/>
      <w:bookmarkStart w:id="178" w:name="_Toc78678609"/>
      <w:bookmarkStart w:id="179" w:name="_Toc81159162"/>
      <w:r w:rsidRPr="00291E41">
        <w:rPr>
          <w:color w:val="000000" w:themeColor="text1"/>
        </w:rPr>
        <w:t>RESULTS AND DISCUSSIONS</w:t>
      </w:r>
      <w:bookmarkEnd w:id="177"/>
      <w:bookmarkEnd w:id="178"/>
      <w:bookmarkEnd w:id="179"/>
    </w:p>
    <w:p w14:paraId="6E3F426D" w14:textId="77777777" w:rsidR="00517CF9" w:rsidRPr="00291E41" w:rsidRDefault="00517CF9" w:rsidP="005E63B2">
      <w:pPr>
        <w:pStyle w:val="ListParagraph"/>
        <w:numPr>
          <w:ilvl w:val="0"/>
          <w:numId w:val="14"/>
        </w:numPr>
        <w:tabs>
          <w:tab w:val="clear" w:pos="1830"/>
          <w:tab w:val="clear" w:pos="4095"/>
        </w:tabs>
        <w:spacing w:after="160" w:line="360" w:lineRule="auto"/>
        <w:contextualSpacing w:val="0"/>
        <w:jc w:val="both"/>
        <w:outlineLvl w:val="1"/>
        <w:rPr>
          <w:b/>
          <w:bCs/>
          <w:vanish/>
          <w:color w:val="000000" w:themeColor="text1"/>
        </w:rPr>
      </w:pPr>
      <w:bookmarkStart w:id="180" w:name="_Toc31701206"/>
      <w:bookmarkStart w:id="181" w:name="_Toc31753839"/>
      <w:bookmarkStart w:id="182" w:name="_Toc31754059"/>
      <w:bookmarkStart w:id="183" w:name="_Toc31813048"/>
      <w:bookmarkStart w:id="184" w:name="_Toc31813506"/>
      <w:bookmarkStart w:id="185" w:name="_Toc31888290"/>
      <w:bookmarkStart w:id="186" w:name="_Toc31888470"/>
      <w:bookmarkStart w:id="187" w:name="_Toc31888550"/>
      <w:bookmarkStart w:id="188" w:name="_Toc31888625"/>
      <w:bookmarkStart w:id="189" w:name="_Toc31888725"/>
      <w:bookmarkStart w:id="190" w:name="_Toc31888834"/>
      <w:bookmarkStart w:id="191" w:name="_Toc78678295"/>
      <w:bookmarkStart w:id="192" w:name="_Toc78678398"/>
      <w:bookmarkStart w:id="193" w:name="_Toc78678501"/>
      <w:bookmarkStart w:id="194" w:name="_Toc78678610"/>
      <w:bookmarkStart w:id="195" w:name="_Toc80967499"/>
      <w:bookmarkStart w:id="196" w:name="_Toc80967673"/>
      <w:bookmarkStart w:id="197" w:name="_Toc80968617"/>
      <w:bookmarkStart w:id="198" w:name="_Toc80969986"/>
      <w:bookmarkStart w:id="199" w:name="_Toc81151946"/>
      <w:bookmarkStart w:id="200" w:name="_Toc81152051"/>
      <w:bookmarkStart w:id="201" w:name="_Toc81159163"/>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p>
    <w:p w14:paraId="0BE453ED" w14:textId="7AE163F9" w:rsidR="00517CF9" w:rsidRPr="00291E41" w:rsidRDefault="00517CF9" w:rsidP="00517CF9">
      <w:pPr>
        <w:pStyle w:val="Heading2"/>
        <w:numPr>
          <w:ilvl w:val="0"/>
          <w:numId w:val="0"/>
        </w:numPr>
        <w:spacing w:after="160" w:line="360" w:lineRule="auto"/>
        <w:rPr>
          <w:color w:val="000000" w:themeColor="text1"/>
        </w:rPr>
      </w:pPr>
      <w:bookmarkStart w:id="202" w:name="_Toc78678502"/>
      <w:bookmarkStart w:id="203" w:name="_Toc78678611"/>
      <w:bookmarkStart w:id="204" w:name="_Toc81159164"/>
      <w:r w:rsidRPr="00291E41">
        <w:rPr>
          <w:color w:val="000000" w:themeColor="text1"/>
        </w:rPr>
        <w:t>4</w:t>
      </w:r>
      <w:r w:rsidR="005E63B2">
        <w:rPr>
          <w:color w:val="000000" w:themeColor="text1"/>
        </w:rPr>
        <w:t>.0</w:t>
      </w:r>
      <w:r w:rsidRPr="00291E41">
        <w:rPr>
          <w:color w:val="000000" w:themeColor="text1"/>
        </w:rPr>
        <w:tab/>
        <w:t>Preamble</w:t>
      </w:r>
      <w:bookmarkEnd w:id="202"/>
      <w:bookmarkEnd w:id="203"/>
      <w:bookmarkEnd w:id="204"/>
    </w:p>
    <w:p w14:paraId="5174562E" w14:textId="77777777" w:rsidR="00517CF9" w:rsidRPr="00291E41" w:rsidRDefault="00517CF9" w:rsidP="005E63B2">
      <w:pPr>
        <w:spacing w:after="160"/>
        <w:jc w:val="both"/>
        <w:rPr>
          <w:color w:val="000000" w:themeColor="text1"/>
        </w:rPr>
      </w:pPr>
      <w:r w:rsidRPr="00291E41">
        <w:rPr>
          <w:color w:val="000000" w:themeColor="text1"/>
        </w:rPr>
        <w:t xml:space="preserve">This chapter explains all the phases of implementations carried out to achieve the functionalities, effectiveness and the efficiency of the designed system. </w:t>
      </w:r>
    </w:p>
    <w:p w14:paraId="771B0D8E" w14:textId="77777777" w:rsidR="00517CF9" w:rsidRPr="00291E41" w:rsidRDefault="00517CF9" w:rsidP="00517CF9">
      <w:pPr>
        <w:tabs>
          <w:tab w:val="clear" w:pos="1830"/>
          <w:tab w:val="clear" w:pos="4095"/>
        </w:tabs>
        <w:spacing w:before="240" w:after="160" w:line="360" w:lineRule="auto"/>
        <w:ind w:right="4"/>
        <w:jc w:val="both"/>
        <w:rPr>
          <w:b/>
        </w:rPr>
      </w:pPr>
      <w:r w:rsidRPr="00291E41">
        <w:rPr>
          <w:b/>
        </w:rPr>
        <w:t>4.1</w:t>
      </w:r>
      <w:r w:rsidRPr="00291E41">
        <w:rPr>
          <w:b/>
        </w:rPr>
        <w:tab/>
        <w:t>SYSTEM (PROTOTYPE) IMPLEMENTATION</w:t>
      </w:r>
    </w:p>
    <w:p w14:paraId="50712031" w14:textId="6AECD0E4" w:rsidR="008467B2" w:rsidRPr="008467B2" w:rsidRDefault="00517CF9" w:rsidP="008467B2">
      <w:pPr>
        <w:spacing w:before="240" w:after="160"/>
        <w:ind w:right="4"/>
        <w:jc w:val="both"/>
      </w:pPr>
      <w:r w:rsidRPr="00291E41">
        <w:t>The prototype implementation is the last step which comes after a thorough analysis of the various sections explained in chapter three. At this stage, the component values specified in the analysis of each were used to realize the section in the breadboard according to the circuit diagram presented. A system prototype implementation involves interfacing the entire hardware components together in the breadboard after carrying out the software burning. After the development of the prototype, it was then functionally tested. The circuit was implement on a Vero board to get the finished p</w:t>
      </w:r>
      <w:r w:rsidR="008467B2">
        <w:t>roduct for the complete system.</w:t>
      </w:r>
    </w:p>
    <w:p w14:paraId="6FE75040" w14:textId="2230A033" w:rsidR="00517CF9" w:rsidRPr="00291E41" w:rsidRDefault="00936978" w:rsidP="00936978">
      <w:pPr>
        <w:pStyle w:val="Heading2"/>
        <w:numPr>
          <w:ilvl w:val="0"/>
          <w:numId w:val="0"/>
        </w:numPr>
      </w:pPr>
      <w:bookmarkStart w:id="205" w:name="_Toc81159165"/>
      <w:r>
        <w:t>4.2</w:t>
      </w:r>
      <w:r w:rsidR="00517CF9" w:rsidRPr="00291E41">
        <w:tab/>
        <w:t>DEVELOPMENT ENVIRONMENT</w:t>
      </w:r>
      <w:bookmarkEnd w:id="205"/>
    </w:p>
    <w:p w14:paraId="17FE9B77" w14:textId="77777777" w:rsidR="00517CF9" w:rsidRPr="00291E41" w:rsidRDefault="00517CF9" w:rsidP="005E63B2">
      <w:pPr>
        <w:tabs>
          <w:tab w:val="clear" w:pos="1830"/>
          <w:tab w:val="clear" w:pos="4095"/>
        </w:tabs>
        <w:spacing w:after="160"/>
        <w:jc w:val="both"/>
        <w:rPr>
          <w:color w:val="000000" w:themeColor="text1"/>
        </w:rPr>
      </w:pPr>
      <w:r w:rsidRPr="00291E41">
        <w:rPr>
          <w:color w:val="000000" w:themeColor="text1"/>
        </w:rPr>
        <w:t xml:space="preserve">The webpage was development using visual studio IDE to write the HTML and CSS codes. The webpage was made responsive and less heavy to enhance the loading speed. </w:t>
      </w:r>
    </w:p>
    <w:p w14:paraId="1D9EF395" w14:textId="77777777" w:rsidR="00517CF9" w:rsidRPr="00291E41" w:rsidRDefault="00517CF9" w:rsidP="005E63B2">
      <w:pPr>
        <w:tabs>
          <w:tab w:val="clear" w:pos="1830"/>
          <w:tab w:val="clear" w:pos="4095"/>
        </w:tabs>
        <w:spacing w:after="160"/>
        <w:jc w:val="both"/>
        <w:rPr>
          <w:color w:val="000000" w:themeColor="text1"/>
        </w:rPr>
      </w:pPr>
      <w:r w:rsidRPr="00291E41">
        <w:rPr>
          <w:color w:val="000000" w:themeColor="text1"/>
        </w:rPr>
        <w:t xml:space="preserve">The health monitoring system code was written in C programming using Arduino IDE. The code debugged using the serial monitor. After the code upload to the microcontroller, the serial is opened to read the microcontroller internal operations. Figure 4.1 shows the output from the Arduino serial monitor after code upload. The IP address of the ESP 32 sever is extracted from there, and inputted into a browser to display the readings.  </w:t>
      </w:r>
    </w:p>
    <w:p w14:paraId="75F35C50" w14:textId="77777777" w:rsidR="00517CF9" w:rsidRPr="00291E41" w:rsidRDefault="00517CF9" w:rsidP="00517CF9">
      <w:pPr>
        <w:spacing w:after="160" w:line="360" w:lineRule="auto"/>
        <w:jc w:val="both"/>
        <w:rPr>
          <w:color w:val="000000" w:themeColor="text1"/>
        </w:rPr>
      </w:pPr>
      <w:r w:rsidRPr="00291E41">
        <w:rPr>
          <w:noProof/>
          <w:lang w:val="en-US" w:eastAsia="en-US"/>
        </w:rPr>
        <w:lastRenderedPageBreak/>
        <mc:AlternateContent>
          <mc:Choice Requires="wps">
            <w:drawing>
              <wp:inline distT="0" distB="0" distL="0" distR="0" wp14:anchorId="15D11C26" wp14:editId="12319568">
                <wp:extent cx="304800" cy="304800"/>
                <wp:effectExtent l="0" t="0" r="0" b="0"/>
                <wp:docPr id="1" name="Rectangle 1" descr="ESP32 SPIFFS web server IP address on Arduino serial monitor"/>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F923907" id="Rectangle 1" o:spid="_x0000_s1026" alt="ESP32 SPIFFS web server IP address on Arduino serial monitor"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" filled="f" stroked="f">
                <o:lock v:ext="edit" aspectratio="t"/>
                <w10:anchorlock/>
              </v:rect>
            </w:pict>
          </mc:Fallback>
        </mc:AlternateContent>
      </w:r>
      <w:r w:rsidRPr="00291E41">
        <w:rPr>
          <w:noProof/>
          <w:color w:val="000000" w:themeColor="text1"/>
          <w:lang w:val="en-US" w:eastAsia="en-US"/>
        </w:rPr>
        <w:drawing>
          <wp:inline distT="0" distB="0" distL="0" distR="0" wp14:anchorId="133D78B9" wp14:editId="02EA72CD">
            <wp:extent cx="5398935" cy="3502931"/>
            <wp:effectExtent l="0" t="0" r="0" b="2540"/>
            <wp:docPr id="23" name="Picture 23" descr="C:\Users\Brisstone\Pictures\ESP32-SPIFFS-web-server-IP-address-on-Arduino-serial-moni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risstone\Pictures\ESP32-SPIFFS-web-server-IP-address-on-Arduino-serial-monitor.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8726" cy="3509283"/>
                    </a:xfrm>
                    <a:prstGeom prst="rect">
                      <a:avLst/>
                    </a:prstGeom>
                    <a:noFill/>
                    <a:ln>
                      <a:noFill/>
                    </a:ln>
                  </pic:spPr>
                </pic:pic>
              </a:graphicData>
            </a:graphic>
          </wp:inline>
        </w:drawing>
      </w:r>
    </w:p>
    <w:p w14:paraId="14296A51" w14:textId="74E2749A" w:rsidR="00517CF9" w:rsidRDefault="00517CF9" w:rsidP="00F66C94">
      <w:pPr>
        <w:pStyle w:val="NoSpacing"/>
      </w:pPr>
      <w:bookmarkStart w:id="206" w:name="_Toc80970518"/>
      <w:r w:rsidRPr="00291E41">
        <w:t xml:space="preserve">Figure 4.1: </w:t>
      </w:r>
      <w:r w:rsidR="001C66A0">
        <w:t>Development Environment</w:t>
      </w:r>
      <w:bookmarkEnd w:id="206"/>
    </w:p>
    <w:p w14:paraId="7742E12F" w14:textId="77777777" w:rsidR="003D2B1B" w:rsidRPr="00291E41" w:rsidRDefault="003D2B1B" w:rsidP="00517CF9">
      <w:pPr>
        <w:spacing w:after="160" w:line="360" w:lineRule="auto"/>
        <w:jc w:val="both"/>
        <w:rPr>
          <w:b/>
          <w:color w:val="000000" w:themeColor="text1"/>
        </w:rPr>
      </w:pPr>
    </w:p>
    <w:p w14:paraId="13E065A4" w14:textId="28115797" w:rsidR="00517CF9" w:rsidRPr="00291E41" w:rsidRDefault="00936978" w:rsidP="00936978">
      <w:pPr>
        <w:pStyle w:val="Heading2"/>
        <w:numPr>
          <w:ilvl w:val="0"/>
          <w:numId w:val="0"/>
        </w:numPr>
        <w:rPr>
          <w:rFonts w:eastAsiaTheme="minorHAnsi"/>
          <w:lang w:val="en-US" w:eastAsia="en-US"/>
        </w:rPr>
      </w:pPr>
      <w:bookmarkStart w:id="207" w:name="_Toc81159166"/>
      <w:r>
        <w:rPr>
          <w:rFonts w:eastAsiaTheme="minorHAnsi"/>
          <w:lang w:val="en-US" w:eastAsia="en-US"/>
        </w:rPr>
        <w:t>4.3</w:t>
      </w:r>
      <w:r w:rsidR="00517CF9" w:rsidRPr="00291E41">
        <w:rPr>
          <w:rFonts w:eastAsiaTheme="minorHAnsi"/>
          <w:lang w:val="en-US" w:eastAsia="en-US"/>
        </w:rPr>
        <w:tab/>
        <w:t>Graphical User Interface</w:t>
      </w:r>
      <w:bookmarkEnd w:id="207"/>
      <w:r w:rsidR="00517CF9" w:rsidRPr="00291E41">
        <w:rPr>
          <w:rFonts w:eastAsiaTheme="minorHAnsi"/>
          <w:lang w:val="en-US" w:eastAsia="en-US"/>
        </w:rPr>
        <w:t xml:space="preserve"> </w:t>
      </w:r>
    </w:p>
    <w:p w14:paraId="22A8119B" w14:textId="03C4B90F" w:rsidR="00517CF9" w:rsidRPr="00291E41" w:rsidRDefault="00517CF9" w:rsidP="005E63B2">
      <w:pPr>
        <w:tabs>
          <w:tab w:val="clear" w:pos="1830"/>
          <w:tab w:val="clear" w:pos="4095"/>
        </w:tabs>
        <w:autoSpaceDE w:val="0"/>
        <w:autoSpaceDN w:val="0"/>
        <w:adjustRightInd w:val="0"/>
        <w:spacing w:after="160"/>
        <w:jc w:val="both"/>
        <w:rPr>
          <w:rFonts w:eastAsiaTheme="minorHAnsi"/>
          <w:color w:val="000000" w:themeColor="text1"/>
          <w:lang w:val="en-US" w:eastAsia="en-US"/>
        </w:rPr>
      </w:pPr>
      <w:r w:rsidRPr="00291E41">
        <w:rPr>
          <w:rFonts w:eastAsiaTheme="minorHAnsi"/>
          <w:color w:val="000000" w:themeColor="text1"/>
          <w:lang w:val="en-US" w:eastAsia="en-US"/>
        </w:rPr>
        <w:t xml:space="preserve">This Project is designed to make sure that user interface pages are easily understandable and the navigation between pages is obvious. Below </w:t>
      </w:r>
      <w:r w:rsidR="00D3124A">
        <w:rPr>
          <w:rFonts w:eastAsiaTheme="minorHAnsi"/>
          <w:color w:val="000000" w:themeColor="text1"/>
          <w:lang w:val="en-US" w:eastAsia="en-US"/>
        </w:rPr>
        <w:t>is a</w:t>
      </w:r>
      <w:r w:rsidRPr="00291E41">
        <w:rPr>
          <w:rFonts w:eastAsiaTheme="minorHAnsi"/>
          <w:color w:val="000000" w:themeColor="text1"/>
          <w:lang w:val="en-US" w:eastAsia="en-US"/>
        </w:rPr>
        <w:t xml:space="preserve"> list of web pages that user can navigate be</w:t>
      </w:r>
      <w:r w:rsidR="008467B2">
        <w:rPr>
          <w:rFonts w:eastAsiaTheme="minorHAnsi"/>
          <w:color w:val="000000" w:themeColor="text1"/>
          <w:lang w:val="en-US" w:eastAsia="en-US"/>
        </w:rPr>
        <w:t>tween and are shown in details.</w:t>
      </w:r>
    </w:p>
    <w:p w14:paraId="24B836A9" w14:textId="0DA22615" w:rsidR="00517CF9" w:rsidRPr="00291E41" w:rsidRDefault="00936978" w:rsidP="00936978">
      <w:pPr>
        <w:pStyle w:val="Heading3"/>
        <w:numPr>
          <w:ilvl w:val="0"/>
          <w:numId w:val="0"/>
        </w:numPr>
        <w:rPr>
          <w:rFonts w:eastAsiaTheme="minorHAnsi"/>
          <w:lang w:val="en-US" w:eastAsia="en-US"/>
        </w:rPr>
      </w:pPr>
      <w:bookmarkStart w:id="208" w:name="_Toc81159167"/>
      <w:r>
        <w:rPr>
          <w:rFonts w:eastAsiaTheme="minorHAnsi"/>
          <w:lang w:val="en-US" w:eastAsia="en-US"/>
        </w:rPr>
        <w:t>4.3.1</w:t>
      </w:r>
      <w:r w:rsidR="00517CF9" w:rsidRPr="00291E41">
        <w:rPr>
          <w:rFonts w:eastAsiaTheme="minorHAnsi"/>
          <w:lang w:val="en-US" w:eastAsia="en-US"/>
        </w:rPr>
        <w:tab/>
        <w:t>Web Page Login</w:t>
      </w:r>
      <w:bookmarkEnd w:id="208"/>
      <w:r w:rsidR="00517CF9" w:rsidRPr="00291E41">
        <w:rPr>
          <w:rFonts w:eastAsiaTheme="minorHAnsi"/>
          <w:lang w:val="en-US" w:eastAsia="en-US"/>
        </w:rPr>
        <w:t xml:space="preserve"> </w:t>
      </w:r>
    </w:p>
    <w:p w14:paraId="4A15B295" w14:textId="77777777" w:rsidR="00517CF9" w:rsidRPr="00291E41" w:rsidRDefault="00517CF9" w:rsidP="005E63B2">
      <w:pPr>
        <w:spacing w:after="160"/>
        <w:jc w:val="both"/>
        <w:rPr>
          <w:rFonts w:eastAsiaTheme="minorHAnsi"/>
          <w:color w:val="000000" w:themeColor="text1"/>
          <w:lang w:val="en-US" w:eastAsia="en-US"/>
        </w:rPr>
      </w:pPr>
      <w:r w:rsidRPr="00291E41">
        <w:rPr>
          <w:rFonts w:eastAsiaTheme="minorHAnsi"/>
          <w:color w:val="000000" w:themeColor="text1"/>
          <w:lang w:val="en-US" w:eastAsia="en-US"/>
        </w:rPr>
        <w:t>Here doctor or care taker enter patient’s unique credentials. Once the credentials are verified, login page will be navigated to Patient vital monitoring page where doctor or caretaker can view current vital readings of the patient. Here patient’s unique credentials must be kept confidential by the doctor and caretaker to protect privacy of the patient data.</w:t>
      </w:r>
    </w:p>
    <w:p w14:paraId="3D70D904" w14:textId="77777777" w:rsidR="00517CF9" w:rsidRPr="00291E41" w:rsidRDefault="00517CF9" w:rsidP="00517CF9">
      <w:pPr>
        <w:spacing w:after="160" w:line="360" w:lineRule="auto"/>
        <w:jc w:val="both"/>
        <w:rPr>
          <w:rFonts w:eastAsiaTheme="minorHAnsi"/>
          <w:color w:val="000000" w:themeColor="text1"/>
          <w:lang w:val="en-US" w:eastAsia="en-US"/>
        </w:rPr>
      </w:pPr>
    </w:p>
    <w:p w14:paraId="2D4254F5" w14:textId="77777777" w:rsidR="00517CF9" w:rsidRPr="00291E41" w:rsidRDefault="00517CF9" w:rsidP="00517CF9">
      <w:pPr>
        <w:spacing w:after="160" w:line="360" w:lineRule="auto"/>
        <w:jc w:val="both"/>
        <w:rPr>
          <w:rFonts w:eastAsiaTheme="minorHAnsi"/>
          <w:color w:val="000000" w:themeColor="text1"/>
          <w:lang w:val="en-US" w:eastAsia="en-US"/>
        </w:rPr>
      </w:pPr>
      <w:r w:rsidRPr="00291E41">
        <w:rPr>
          <w:noProof/>
          <w:lang w:val="en-US" w:eastAsia="en-US"/>
        </w:rPr>
        <w:lastRenderedPageBreak/>
        <w:drawing>
          <wp:inline distT="0" distB="0" distL="0" distR="0" wp14:anchorId="7CD38997" wp14:editId="05C1BEBB">
            <wp:extent cx="4930445" cy="3472952"/>
            <wp:effectExtent l="0" t="0" r="3810" b="0"/>
            <wp:docPr id="39" name="Picture 39" descr="Change Basic HTTP Authentication realm and login dialog message - Stack  Over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Change Basic HTTP Authentication realm and login dialog message - Stack  Overflow"/>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984437" cy="3510984"/>
                    </a:xfrm>
                    <a:prstGeom prst="rect">
                      <a:avLst/>
                    </a:prstGeom>
                    <a:noFill/>
                    <a:ln>
                      <a:noFill/>
                    </a:ln>
                  </pic:spPr>
                </pic:pic>
              </a:graphicData>
            </a:graphic>
          </wp:inline>
        </w:drawing>
      </w:r>
    </w:p>
    <w:p w14:paraId="64C2010F" w14:textId="77777777" w:rsidR="00517CF9" w:rsidRPr="00291E41" w:rsidRDefault="00517CF9" w:rsidP="00F66C94">
      <w:pPr>
        <w:pStyle w:val="NoSpacing"/>
        <w:jc w:val="both"/>
      </w:pPr>
      <w:bookmarkStart w:id="209" w:name="_Toc80970519"/>
      <w:r w:rsidRPr="00291E41">
        <w:t>Figure 4.2: Webpage Login</w:t>
      </w:r>
      <w:bookmarkEnd w:id="209"/>
    </w:p>
    <w:p w14:paraId="01AF9649" w14:textId="77777777" w:rsidR="00517CF9" w:rsidRPr="00291E41" w:rsidRDefault="00517CF9" w:rsidP="00517CF9">
      <w:pPr>
        <w:tabs>
          <w:tab w:val="clear" w:pos="1830"/>
          <w:tab w:val="clear" w:pos="4095"/>
        </w:tabs>
        <w:autoSpaceDE w:val="0"/>
        <w:autoSpaceDN w:val="0"/>
        <w:adjustRightInd w:val="0"/>
        <w:spacing w:after="160" w:line="360" w:lineRule="auto"/>
        <w:jc w:val="both"/>
        <w:rPr>
          <w:rFonts w:eastAsiaTheme="minorHAnsi"/>
          <w:b/>
          <w:bCs/>
          <w:color w:val="000000" w:themeColor="text1"/>
          <w:lang w:val="en-US" w:eastAsia="en-US"/>
        </w:rPr>
      </w:pPr>
    </w:p>
    <w:p w14:paraId="48252F55" w14:textId="0E973101" w:rsidR="00517CF9" w:rsidRPr="00291E41" w:rsidRDefault="00936978" w:rsidP="00936978">
      <w:pPr>
        <w:pStyle w:val="Heading3"/>
        <w:numPr>
          <w:ilvl w:val="0"/>
          <w:numId w:val="0"/>
        </w:numPr>
        <w:rPr>
          <w:rFonts w:eastAsiaTheme="minorHAnsi"/>
          <w:lang w:val="en-US" w:eastAsia="en-US"/>
        </w:rPr>
      </w:pPr>
      <w:bookmarkStart w:id="210" w:name="_Toc81159168"/>
      <w:r>
        <w:rPr>
          <w:rFonts w:eastAsiaTheme="minorHAnsi"/>
          <w:lang w:val="en-US" w:eastAsia="en-US"/>
        </w:rPr>
        <w:t>4.3.2</w:t>
      </w:r>
      <w:r w:rsidR="00517CF9" w:rsidRPr="00291E41">
        <w:rPr>
          <w:rFonts w:eastAsiaTheme="minorHAnsi"/>
          <w:lang w:val="en-US" w:eastAsia="en-US"/>
        </w:rPr>
        <w:tab/>
        <w:t>Patient’s Vital Monitoring Page</w:t>
      </w:r>
      <w:bookmarkEnd w:id="210"/>
      <w:r w:rsidR="00517CF9" w:rsidRPr="00291E41">
        <w:rPr>
          <w:rFonts w:eastAsiaTheme="minorHAnsi"/>
          <w:lang w:val="en-US" w:eastAsia="en-US"/>
        </w:rPr>
        <w:t xml:space="preserve"> </w:t>
      </w:r>
    </w:p>
    <w:p w14:paraId="5595AE4A" w14:textId="77777777" w:rsidR="00517CF9" w:rsidRPr="00291E41" w:rsidRDefault="00517CF9" w:rsidP="003D2B1B">
      <w:pPr>
        <w:tabs>
          <w:tab w:val="clear" w:pos="1830"/>
          <w:tab w:val="clear" w:pos="4095"/>
        </w:tabs>
        <w:autoSpaceDE w:val="0"/>
        <w:autoSpaceDN w:val="0"/>
        <w:adjustRightInd w:val="0"/>
        <w:spacing w:after="160"/>
        <w:jc w:val="both"/>
        <w:rPr>
          <w:rFonts w:eastAsiaTheme="minorHAnsi"/>
          <w:color w:val="000000" w:themeColor="text1"/>
          <w:lang w:val="en-US" w:eastAsia="en-US"/>
        </w:rPr>
      </w:pPr>
      <w:r w:rsidRPr="00291E41">
        <w:rPr>
          <w:rFonts w:eastAsiaTheme="minorHAnsi"/>
          <w:color w:val="000000" w:themeColor="text1"/>
          <w:lang w:val="en-US" w:eastAsia="en-US"/>
        </w:rPr>
        <w:t>After doctor or care taker login successfully, either can able to view live patient’s vital information which includes temperature, humidity, and heartbeat, of the patient. The output is displayed in the form of string in a particular interval of time. The application is very simple as it just displays the analog values followed by a statement describing the kind of value displayed.</w:t>
      </w:r>
    </w:p>
    <w:p w14:paraId="6A4C38A1" w14:textId="77777777" w:rsidR="00517CF9" w:rsidRPr="00291E41" w:rsidRDefault="00517CF9" w:rsidP="003D2B1B">
      <w:pPr>
        <w:spacing w:after="160"/>
        <w:jc w:val="both"/>
        <w:rPr>
          <w:rFonts w:eastAsiaTheme="minorHAnsi"/>
          <w:color w:val="000000" w:themeColor="text1"/>
          <w:lang w:val="en-US" w:eastAsia="en-US"/>
        </w:rPr>
      </w:pPr>
      <w:r w:rsidRPr="00291E41">
        <w:rPr>
          <w:rFonts w:eastAsiaTheme="minorHAnsi"/>
          <w:color w:val="000000" w:themeColor="text1"/>
          <w:lang w:val="en-US" w:eastAsia="en-US"/>
        </w:rPr>
        <w:t xml:space="preserve">The current readings of the patient are displayed on patient vital monitoring page without any error. In case device is not connected or any of the sensor is not attached to patient, then all the readings or respective reading would be shown as zero in case of digital values. </w:t>
      </w:r>
    </w:p>
    <w:p w14:paraId="092559F9" w14:textId="77777777" w:rsidR="00517CF9" w:rsidRPr="00291E41" w:rsidRDefault="00517CF9" w:rsidP="00517CF9">
      <w:pPr>
        <w:spacing w:after="160" w:line="360" w:lineRule="auto"/>
        <w:jc w:val="both"/>
        <w:rPr>
          <w:rFonts w:eastAsiaTheme="minorHAnsi"/>
          <w:color w:val="000000" w:themeColor="text1"/>
          <w:lang w:val="en-US" w:eastAsia="en-US"/>
        </w:rPr>
      </w:pPr>
    </w:p>
    <w:p w14:paraId="78F964FE" w14:textId="77777777" w:rsidR="00517CF9" w:rsidRPr="00291E41" w:rsidRDefault="00517CF9" w:rsidP="00517CF9">
      <w:pPr>
        <w:spacing w:after="160" w:line="360" w:lineRule="auto"/>
        <w:jc w:val="both"/>
        <w:rPr>
          <w:rFonts w:eastAsiaTheme="minorHAnsi"/>
          <w:color w:val="000000" w:themeColor="text1"/>
          <w:lang w:val="en-US" w:eastAsia="en-US"/>
        </w:rPr>
      </w:pPr>
    </w:p>
    <w:p w14:paraId="12A465AD" w14:textId="77777777" w:rsidR="00517CF9" w:rsidRPr="00291E41" w:rsidRDefault="003163BB" w:rsidP="00517CF9">
      <w:pPr>
        <w:spacing w:after="160" w:line="360" w:lineRule="auto"/>
        <w:jc w:val="both"/>
        <w:rPr>
          <w:rFonts w:eastAsiaTheme="minorHAnsi"/>
          <w:color w:val="000000" w:themeColor="text1"/>
          <w:lang w:val="en-US" w:eastAsia="en-US"/>
        </w:rPr>
      </w:pPr>
      <w:r>
        <w:rPr>
          <w:rFonts w:eastAsiaTheme="minorHAnsi"/>
          <w:noProof/>
          <w:color w:val="000000" w:themeColor="text1"/>
          <w:lang w:val="en-US" w:eastAsia="en-US"/>
        </w:rPr>
        <w:lastRenderedPageBreak/>
        <w:drawing>
          <wp:inline distT="0" distB="0" distL="0" distR="0" wp14:anchorId="2E46B2D1" wp14:editId="410877E0">
            <wp:extent cx="1819849" cy="3152851"/>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 name="WhatsApp Image 2021-08-27 at 11.52.24 AM.jpeg"/>
                    <pic:cNvPicPr/>
                  </pic:nvPicPr>
                  <pic:blipFill rotWithShape="1">
                    <a:blip r:embed="rId41" cstate="print">
                      <a:extLst>
                        <a:ext uri="{28A0092B-C50C-407E-A947-70E740481C1C}">
                          <a14:useLocalDpi xmlns:a14="http://schemas.microsoft.com/office/drawing/2010/main" val="0"/>
                        </a:ext>
                      </a:extLst>
                    </a:blip>
                    <a:srcRect t="5838" b="12465"/>
                    <a:stretch/>
                  </pic:blipFill>
                  <pic:spPr bwMode="auto">
                    <a:xfrm>
                      <a:off x="0" y="0"/>
                      <a:ext cx="1845282" cy="3196913"/>
                    </a:xfrm>
                    <a:prstGeom prst="rect">
                      <a:avLst/>
                    </a:prstGeom>
                    <a:ln>
                      <a:noFill/>
                    </a:ln>
                    <a:extLst>
                      <a:ext uri="{53640926-AAD7-44D8-BBD7-CCE9431645EC}">
                        <a14:shadowObscured xmlns:a14="http://schemas.microsoft.com/office/drawing/2010/main"/>
                      </a:ext>
                    </a:extLst>
                  </pic:spPr>
                </pic:pic>
              </a:graphicData>
            </a:graphic>
          </wp:inline>
        </w:drawing>
      </w:r>
    </w:p>
    <w:p w14:paraId="4D805E56" w14:textId="28B6B17B" w:rsidR="003D2B1B" w:rsidRDefault="00517CF9" w:rsidP="00F66C94">
      <w:pPr>
        <w:pStyle w:val="NoSpacing"/>
        <w:jc w:val="both"/>
      </w:pPr>
      <w:bookmarkStart w:id="211" w:name="_Toc80970520"/>
      <w:r w:rsidRPr="00291E41">
        <w:t>Figure 4.3: Patient’s Vital Monitoring Page</w:t>
      </w:r>
      <w:bookmarkEnd w:id="211"/>
    </w:p>
    <w:p w14:paraId="04E4A61A" w14:textId="77777777" w:rsidR="0060339D" w:rsidRDefault="0060339D" w:rsidP="00F66C94">
      <w:pPr>
        <w:pStyle w:val="NoSpacing"/>
        <w:jc w:val="both"/>
      </w:pPr>
    </w:p>
    <w:p w14:paraId="0A3786A0" w14:textId="77777777" w:rsidR="0060339D" w:rsidRDefault="0060339D" w:rsidP="0060339D">
      <w:pPr>
        <w:pStyle w:val="Heading3"/>
        <w:numPr>
          <w:ilvl w:val="0"/>
          <w:numId w:val="0"/>
        </w:numPr>
      </w:pPr>
      <w:bookmarkStart w:id="212" w:name="_Toc81159169"/>
      <w:r>
        <w:t>4.3.3</w:t>
      </w:r>
      <w:r>
        <w:tab/>
        <w:t>LIQUID CRYSTAL DISPLAY (LCD)</w:t>
      </w:r>
      <w:bookmarkEnd w:id="212"/>
    </w:p>
    <w:p w14:paraId="0F34528A" w14:textId="77777777" w:rsidR="0060339D" w:rsidRDefault="0060339D" w:rsidP="0060339D">
      <w:pPr>
        <w:pStyle w:val="NoSpacing"/>
        <w:tabs>
          <w:tab w:val="clear" w:pos="1830"/>
          <w:tab w:val="clear" w:pos="4095"/>
        </w:tabs>
        <w:jc w:val="both"/>
      </w:pPr>
      <w:r>
        <w:tab/>
        <w:t>General on-site users have access to the patient’s medical readings via the LCD. It displays the patient’s Temperature, oxygen (O2) level and the heart beat readings as shown in Figure 4.4.</w:t>
      </w:r>
    </w:p>
    <w:p w14:paraId="654F2443" w14:textId="77777777" w:rsidR="0060339D" w:rsidRDefault="0060339D" w:rsidP="0060339D">
      <w:pPr>
        <w:pStyle w:val="NoSpacing"/>
        <w:tabs>
          <w:tab w:val="clear" w:pos="1830"/>
          <w:tab w:val="clear" w:pos="4095"/>
        </w:tabs>
        <w:jc w:val="both"/>
      </w:pPr>
      <w:r>
        <w:rPr>
          <w:noProof/>
          <w:lang w:val="en-US" w:eastAsia="en-US"/>
        </w:rPr>
        <w:drawing>
          <wp:inline distT="0" distB="0" distL="0" distR="0" wp14:anchorId="329F6D13" wp14:editId="0EBD86DA">
            <wp:extent cx="4259637" cy="204511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76634" cy="2053271"/>
                    </a:xfrm>
                    <a:prstGeom prst="rect">
                      <a:avLst/>
                    </a:prstGeom>
                    <a:noFill/>
                    <a:ln>
                      <a:noFill/>
                    </a:ln>
                  </pic:spPr>
                </pic:pic>
              </a:graphicData>
            </a:graphic>
          </wp:inline>
        </w:drawing>
      </w:r>
    </w:p>
    <w:p w14:paraId="3E177B58" w14:textId="17EB1CDC" w:rsidR="0060339D" w:rsidRDefault="0060339D" w:rsidP="00F66C94">
      <w:pPr>
        <w:pStyle w:val="NoSpacing"/>
        <w:jc w:val="both"/>
      </w:pPr>
      <w:r>
        <w:t>Figure 4.4: Patient’s health readings displayed on LCD</w:t>
      </w:r>
    </w:p>
    <w:p w14:paraId="31BED839" w14:textId="77777777" w:rsidR="0060339D" w:rsidRDefault="0060339D" w:rsidP="00F66C94">
      <w:pPr>
        <w:pStyle w:val="NoSpacing"/>
        <w:jc w:val="both"/>
      </w:pPr>
    </w:p>
    <w:p w14:paraId="0179D44F" w14:textId="77777777" w:rsidR="0060339D" w:rsidRDefault="0060339D" w:rsidP="00F66C94">
      <w:pPr>
        <w:pStyle w:val="NoSpacing"/>
        <w:jc w:val="both"/>
      </w:pPr>
    </w:p>
    <w:p w14:paraId="4D7BEF1E" w14:textId="65671321" w:rsidR="00517CF9" w:rsidRPr="00291E41" w:rsidRDefault="00E8592C" w:rsidP="00E8592C">
      <w:pPr>
        <w:pStyle w:val="Heading2"/>
        <w:numPr>
          <w:ilvl w:val="0"/>
          <w:numId w:val="0"/>
        </w:numPr>
        <w:rPr>
          <w:rFonts w:eastAsiaTheme="minorHAnsi"/>
          <w:lang w:val="en-US" w:eastAsia="en-US"/>
        </w:rPr>
      </w:pPr>
      <w:bookmarkStart w:id="213" w:name="_Toc81159170"/>
      <w:r>
        <w:rPr>
          <w:rFonts w:eastAsiaTheme="minorHAnsi"/>
          <w:lang w:val="en-US" w:eastAsia="en-US"/>
        </w:rPr>
        <w:lastRenderedPageBreak/>
        <w:t>4.4</w:t>
      </w:r>
      <w:r>
        <w:rPr>
          <w:rFonts w:eastAsiaTheme="minorHAnsi"/>
          <w:lang w:val="en-US" w:eastAsia="en-US"/>
        </w:rPr>
        <w:tab/>
      </w:r>
      <w:r w:rsidR="00517CF9" w:rsidRPr="00291E41">
        <w:rPr>
          <w:rFonts w:eastAsiaTheme="minorHAnsi"/>
          <w:lang w:val="en-US" w:eastAsia="en-US"/>
        </w:rPr>
        <w:t>Operating Mechanism</w:t>
      </w:r>
      <w:bookmarkEnd w:id="213"/>
    </w:p>
    <w:p w14:paraId="26913268" w14:textId="77777777" w:rsidR="00517CF9" w:rsidRPr="00291E41" w:rsidRDefault="00517CF9" w:rsidP="003D2B1B">
      <w:pPr>
        <w:tabs>
          <w:tab w:val="clear" w:pos="1830"/>
          <w:tab w:val="clear" w:pos="4095"/>
        </w:tabs>
        <w:autoSpaceDE w:val="0"/>
        <w:autoSpaceDN w:val="0"/>
        <w:adjustRightInd w:val="0"/>
        <w:spacing w:after="160"/>
        <w:jc w:val="both"/>
        <w:rPr>
          <w:rFonts w:eastAsiaTheme="minorHAnsi"/>
          <w:color w:val="000000" w:themeColor="text1"/>
          <w:lang w:val="en-US" w:eastAsia="en-US"/>
        </w:rPr>
      </w:pPr>
      <w:r w:rsidRPr="00291E41">
        <w:rPr>
          <w:rFonts w:eastAsiaTheme="minorHAnsi"/>
          <w:color w:val="000000" w:themeColor="text1"/>
          <w:lang w:val="en-US" w:eastAsia="en-US"/>
        </w:rPr>
        <w:t>The sensors are attached to the patient’s finger and body. The heart beat sensor contains an IR sensor in it. For every pulse pump from the sensor, its output is given to the microcontroller via signal conditioning unit for amplification. Figure 4.4 shows the implemented system.</w:t>
      </w:r>
    </w:p>
    <w:p w14:paraId="3F916ED4" w14:textId="77777777" w:rsidR="003163BB" w:rsidRDefault="003163BB" w:rsidP="00517CF9">
      <w:pPr>
        <w:tabs>
          <w:tab w:val="clear" w:pos="1830"/>
          <w:tab w:val="clear" w:pos="4095"/>
        </w:tabs>
        <w:autoSpaceDE w:val="0"/>
        <w:autoSpaceDN w:val="0"/>
        <w:adjustRightInd w:val="0"/>
        <w:spacing w:after="160" w:line="360" w:lineRule="auto"/>
        <w:jc w:val="both"/>
        <w:rPr>
          <w:rFonts w:eastAsiaTheme="minorHAnsi"/>
          <w:b/>
          <w:bCs/>
          <w:color w:val="000000" w:themeColor="text1"/>
          <w:lang w:val="en-US" w:eastAsia="en-US"/>
        </w:rPr>
      </w:pPr>
      <w:r>
        <w:rPr>
          <w:rFonts w:eastAsiaTheme="minorHAnsi"/>
          <w:b/>
          <w:bCs/>
          <w:noProof/>
          <w:color w:val="000000" w:themeColor="text1"/>
          <w:lang w:val="en-US" w:eastAsia="en-US"/>
        </w:rPr>
        <w:drawing>
          <wp:inline distT="0" distB="0" distL="0" distR="0" wp14:anchorId="7F4A3F0C" wp14:editId="3B6612DE">
            <wp:extent cx="5486400" cy="4109526"/>
            <wp:effectExtent l="0" t="0" r="0" b="571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WhatsApp Image 2021-08-27 at 11.48.42 AM.jpe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544578" cy="4153104"/>
                    </a:xfrm>
                    <a:prstGeom prst="rect">
                      <a:avLst/>
                    </a:prstGeom>
                  </pic:spPr>
                </pic:pic>
              </a:graphicData>
            </a:graphic>
          </wp:inline>
        </w:drawing>
      </w:r>
    </w:p>
    <w:p w14:paraId="50AFF0DE" w14:textId="4C57A0B1" w:rsidR="003D2B1B" w:rsidRDefault="00517CF9" w:rsidP="00F66C94">
      <w:pPr>
        <w:pStyle w:val="NoSpacing"/>
        <w:jc w:val="both"/>
        <w:rPr>
          <w:rFonts w:eastAsiaTheme="minorHAnsi"/>
          <w:lang w:val="en-US" w:eastAsia="en-US"/>
        </w:rPr>
      </w:pPr>
      <w:bookmarkStart w:id="214" w:name="_Toc80970521"/>
      <w:r w:rsidRPr="00291E41">
        <w:rPr>
          <w:rFonts w:eastAsiaTheme="minorHAnsi"/>
          <w:lang w:val="en-US" w:eastAsia="en-US"/>
        </w:rPr>
        <w:t>Fig</w:t>
      </w:r>
      <w:r w:rsidR="002A3274">
        <w:rPr>
          <w:rFonts w:eastAsiaTheme="minorHAnsi"/>
          <w:lang w:val="en-US" w:eastAsia="en-US"/>
        </w:rPr>
        <w:t>ure 4.5</w:t>
      </w:r>
      <w:r w:rsidR="003D2B1B">
        <w:rPr>
          <w:rFonts w:eastAsiaTheme="minorHAnsi"/>
          <w:lang w:val="en-US" w:eastAsia="en-US"/>
        </w:rPr>
        <w:t>: T</w:t>
      </w:r>
      <w:r w:rsidRPr="00291E41">
        <w:rPr>
          <w:rFonts w:eastAsiaTheme="minorHAnsi"/>
          <w:lang w:val="en-US" w:eastAsia="en-US"/>
        </w:rPr>
        <w:t>he designed system</w:t>
      </w:r>
      <w:bookmarkEnd w:id="214"/>
    </w:p>
    <w:p w14:paraId="55EE9F6C" w14:textId="77777777" w:rsidR="00BF591E" w:rsidRPr="003163BB" w:rsidRDefault="00BF591E" w:rsidP="00F66C94">
      <w:pPr>
        <w:pStyle w:val="NoSpacing"/>
        <w:jc w:val="both"/>
        <w:rPr>
          <w:rFonts w:eastAsiaTheme="minorHAnsi"/>
          <w:lang w:val="en-US" w:eastAsia="en-US"/>
        </w:rPr>
      </w:pPr>
    </w:p>
    <w:p w14:paraId="0F978546" w14:textId="0A30C23F" w:rsidR="00517CF9" w:rsidRPr="00290165" w:rsidRDefault="006B40C2" w:rsidP="006B40C2">
      <w:pPr>
        <w:pStyle w:val="Heading2"/>
        <w:numPr>
          <w:ilvl w:val="0"/>
          <w:numId w:val="0"/>
        </w:numPr>
        <w:rPr>
          <w:rFonts w:eastAsiaTheme="minorHAnsi"/>
          <w:lang w:val="en-US" w:eastAsia="en-US"/>
        </w:rPr>
      </w:pPr>
      <w:bookmarkStart w:id="215" w:name="_Toc81159171"/>
      <w:r>
        <w:rPr>
          <w:rFonts w:eastAsiaTheme="minorHAnsi"/>
          <w:lang w:val="en-US" w:eastAsia="en-US"/>
        </w:rPr>
        <w:t>4.5</w:t>
      </w:r>
      <w:r w:rsidR="00517CF9" w:rsidRPr="00291E41">
        <w:rPr>
          <w:rFonts w:eastAsiaTheme="minorHAnsi"/>
          <w:lang w:val="en-US" w:eastAsia="en-US"/>
        </w:rPr>
        <w:tab/>
      </w:r>
      <w:r w:rsidR="00517CF9" w:rsidRPr="00290165">
        <w:rPr>
          <w:rFonts w:eastAsiaTheme="minorHAnsi"/>
          <w:lang w:val="en-US" w:eastAsia="en-US"/>
        </w:rPr>
        <w:t xml:space="preserve">SYSTEM </w:t>
      </w:r>
      <w:r w:rsidR="00517CF9" w:rsidRPr="00291E41">
        <w:rPr>
          <w:rFonts w:eastAsiaTheme="minorHAnsi"/>
          <w:lang w:val="en-US" w:eastAsia="en-US"/>
        </w:rPr>
        <w:t xml:space="preserve">FUNCTIONALITY </w:t>
      </w:r>
      <w:r w:rsidR="00517CF9" w:rsidRPr="00290165">
        <w:rPr>
          <w:rFonts w:eastAsiaTheme="minorHAnsi"/>
          <w:lang w:val="en-US" w:eastAsia="en-US"/>
        </w:rPr>
        <w:t>TEST CASES</w:t>
      </w:r>
      <w:bookmarkEnd w:id="215"/>
      <w:r w:rsidR="00517CF9" w:rsidRPr="00290165">
        <w:rPr>
          <w:rFonts w:eastAsiaTheme="minorHAnsi"/>
          <w:lang w:val="en-US" w:eastAsia="en-US"/>
        </w:rPr>
        <w:t xml:space="preserve"> </w:t>
      </w:r>
    </w:p>
    <w:p w14:paraId="42E079D0" w14:textId="77777777" w:rsidR="00517CF9" w:rsidRPr="00291E41" w:rsidRDefault="00517CF9" w:rsidP="00DD77AF">
      <w:pPr>
        <w:tabs>
          <w:tab w:val="clear" w:pos="1830"/>
          <w:tab w:val="clear" w:pos="4095"/>
        </w:tabs>
        <w:autoSpaceDE w:val="0"/>
        <w:autoSpaceDN w:val="0"/>
        <w:adjustRightInd w:val="0"/>
        <w:spacing w:after="160"/>
        <w:jc w:val="both"/>
        <w:rPr>
          <w:rFonts w:eastAsiaTheme="minorHAnsi"/>
          <w:color w:val="000000"/>
          <w:lang w:val="en-US" w:eastAsia="en-US"/>
        </w:rPr>
      </w:pPr>
      <w:r w:rsidRPr="00290165">
        <w:rPr>
          <w:rFonts w:eastAsiaTheme="minorHAnsi"/>
          <w:color w:val="000000"/>
          <w:lang w:val="en-US" w:eastAsia="en-US"/>
        </w:rPr>
        <w:t xml:space="preserve">A test case is a set of test data, preconditions, expected results and post conditions, developed for a test scenario to verify compliance against a specific requirement. I have designed and executed a few test cases to check if the project meets the functional requirements. </w:t>
      </w:r>
    </w:p>
    <w:p w14:paraId="236D4582" w14:textId="77777777" w:rsidR="00BF591E" w:rsidRDefault="00BF591E" w:rsidP="00A74589">
      <w:pPr>
        <w:pStyle w:val="Title"/>
        <w:jc w:val="left"/>
        <w:rPr>
          <w:rFonts w:eastAsiaTheme="minorHAnsi"/>
          <w:lang w:val="en-US" w:eastAsia="en-US"/>
        </w:rPr>
      </w:pPr>
      <w:bookmarkStart w:id="216" w:name="_Toc80970660"/>
    </w:p>
    <w:p w14:paraId="4D1B18AD" w14:textId="046834F1" w:rsidR="00263FD7" w:rsidRDefault="00263FD7" w:rsidP="00A74589">
      <w:pPr>
        <w:pStyle w:val="Title"/>
        <w:jc w:val="left"/>
        <w:rPr>
          <w:rFonts w:eastAsiaTheme="minorHAnsi"/>
          <w:lang w:val="en-US" w:eastAsia="en-US"/>
        </w:rPr>
      </w:pPr>
      <w:r>
        <w:rPr>
          <w:rFonts w:eastAsiaTheme="minorHAnsi"/>
          <w:lang w:val="en-US" w:eastAsia="en-US"/>
        </w:rPr>
        <w:lastRenderedPageBreak/>
        <w:t xml:space="preserve">TABLE 4.1: </w:t>
      </w:r>
      <w:r w:rsidR="005B4BAC">
        <w:rPr>
          <w:rFonts w:eastAsiaTheme="minorHAnsi"/>
          <w:lang w:val="en-US" w:eastAsia="en-US"/>
        </w:rPr>
        <w:t>System functionality test cases</w:t>
      </w:r>
      <w:bookmarkEnd w:id="216"/>
    </w:p>
    <w:p w14:paraId="066627D8" w14:textId="238E777F" w:rsidR="00517CF9" w:rsidRPr="00291E41" w:rsidRDefault="00517CF9" w:rsidP="00263FD7">
      <w:pPr>
        <w:tabs>
          <w:tab w:val="clear" w:pos="1830"/>
          <w:tab w:val="clear" w:pos="4095"/>
        </w:tabs>
        <w:autoSpaceDE w:val="0"/>
        <w:autoSpaceDN w:val="0"/>
        <w:adjustRightInd w:val="0"/>
        <w:spacing w:after="160" w:line="360" w:lineRule="auto"/>
        <w:jc w:val="left"/>
        <w:rPr>
          <w:rFonts w:eastAsiaTheme="minorHAnsi"/>
          <w:color w:val="000000"/>
          <w:lang w:val="en-US" w:eastAsia="en-US"/>
        </w:rPr>
      </w:pPr>
      <w:r w:rsidRPr="00291E41">
        <w:rPr>
          <w:b/>
          <w:bCs/>
        </w:rPr>
        <w:t xml:space="preserve">Test Objectives: </w:t>
      </w:r>
      <w:r w:rsidRPr="00291E41">
        <w:t>Navigation from Web server booting, Login page to Monitoring page</w:t>
      </w:r>
    </w:p>
    <w:tbl>
      <w:tblPr>
        <w:tblStyle w:val="TableGrid"/>
        <w:tblW w:w="9444" w:type="dxa"/>
        <w:tblLook w:val="04A0" w:firstRow="1" w:lastRow="0" w:firstColumn="1" w:lastColumn="0" w:noHBand="0" w:noVBand="1"/>
      </w:tblPr>
      <w:tblGrid>
        <w:gridCol w:w="821"/>
        <w:gridCol w:w="2362"/>
        <w:gridCol w:w="2590"/>
        <w:gridCol w:w="2228"/>
        <w:gridCol w:w="1443"/>
      </w:tblGrid>
      <w:tr w:rsidR="00EE1400" w:rsidRPr="00291E41" w14:paraId="6F799BD6" w14:textId="77777777" w:rsidTr="0089614D">
        <w:trPr>
          <w:trHeight w:val="1005"/>
        </w:trPr>
        <w:tc>
          <w:tcPr>
            <w:tcW w:w="831" w:type="dxa"/>
          </w:tcPr>
          <w:p w14:paraId="18132F3C" w14:textId="77777777" w:rsidR="00517CF9" w:rsidRPr="00291E41" w:rsidRDefault="00517CF9" w:rsidP="00BB5F0E">
            <w:pPr>
              <w:pStyle w:val="Default"/>
              <w:spacing w:after="160" w:line="360" w:lineRule="auto"/>
              <w:rPr>
                <w:b/>
                <w:bCs/>
              </w:rPr>
            </w:pPr>
            <w:r w:rsidRPr="00291E41">
              <w:rPr>
                <w:b/>
                <w:bCs/>
              </w:rPr>
              <w:t>S/N</w:t>
            </w:r>
          </w:p>
        </w:tc>
        <w:tc>
          <w:tcPr>
            <w:tcW w:w="2393" w:type="dxa"/>
          </w:tcPr>
          <w:p w14:paraId="3307D941" w14:textId="77777777" w:rsidR="00517CF9" w:rsidRPr="00291E41" w:rsidRDefault="00517CF9" w:rsidP="00BB5F0E">
            <w:pPr>
              <w:pStyle w:val="Default"/>
              <w:spacing w:after="160" w:line="360" w:lineRule="auto"/>
            </w:pPr>
            <w:r w:rsidRPr="00291E41">
              <w:rPr>
                <w:b/>
                <w:bCs/>
              </w:rPr>
              <w:t xml:space="preserve">TEST CONDITION </w:t>
            </w:r>
          </w:p>
          <w:p w14:paraId="4F265EE4" w14:textId="77777777" w:rsidR="00517CF9" w:rsidRPr="00291E41" w:rsidRDefault="00517CF9" w:rsidP="00BB5F0E">
            <w:pPr>
              <w:tabs>
                <w:tab w:val="clear" w:pos="1830"/>
                <w:tab w:val="clear" w:pos="4095"/>
              </w:tabs>
              <w:autoSpaceDE w:val="0"/>
              <w:autoSpaceDN w:val="0"/>
              <w:adjustRightInd w:val="0"/>
              <w:spacing w:after="160" w:line="360" w:lineRule="auto"/>
              <w:jc w:val="left"/>
              <w:rPr>
                <w:rFonts w:eastAsiaTheme="minorHAnsi"/>
                <w:color w:val="000000"/>
                <w:lang w:val="en-US" w:eastAsia="en-US"/>
              </w:rPr>
            </w:pPr>
          </w:p>
        </w:tc>
        <w:tc>
          <w:tcPr>
            <w:tcW w:w="2610" w:type="dxa"/>
          </w:tcPr>
          <w:p w14:paraId="0E132739" w14:textId="77777777" w:rsidR="00517CF9" w:rsidRPr="00291E41" w:rsidRDefault="00517CF9" w:rsidP="00BB5F0E">
            <w:pPr>
              <w:pStyle w:val="Default"/>
              <w:spacing w:after="160" w:line="360" w:lineRule="auto"/>
            </w:pPr>
            <w:r w:rsidRPr="00291E41">
              <w:rPr>
                <w:b/>
                <w:bCs/>
              </w:rPr>
              <w:t xml:space="preserve">INPUT SPECIFICATION </w:t>
            </w:r>
          </w:p>
          <w:p w14:paraId="0FD479BF" w14:textId="77777777" w:rsidR="00517CF9" w:rsidRPr="00291E41" w:rsidRDefault="00517CF9" w:rsidP="00BB5F0E">
            <w:pPr>
              <w:tabs>
                <w:tab w:val="clear" w:pos="1830"/>
                <w:tab w:val="clear" w:pos="4095"/>
              </w:tabs>
              <w:autoSpaceDE w:val="0"/>
              <w:autoSpaceDN w:val="0"/>
              <w:adjustRightInd w:val="0"/>
              <w:spacing w:after="160" w:line="360" w:lineRule="auto"/>
              <w:jc w:val="left"/>
              <w:rPr>
                <w:rFonts w:eastAsiaTheme="minorHAnsi"/>
                <w:color w:val="000000"/>
                <w:lang w:val="en-US" w:eastAsia="en-US"/>
              </w:rPr>
            </w:pPr>
          </w:p>
        </w:tc>
        <w:tc>
          <w:tcPr>
            <w:tcW w:w="2233" w:type="dxa"/>
          </w:tcPr>
          <w:p w14:paraId="654F452A" w14:textId="77777777" w:rsidR="00517CF9" w:rsidRPr="00291E41" w:rsidRDefault="00517CF9" w:rsidP="00BB5F0E">
            <w:pPr>
              <w:pStyle w:val="Default"/>
              <w:spacing w:after="160" w:line="360" w:lineRule="auto"/>
            </w:pPr>
            <w:r w:rsidRPr="00291E41">
              <w:rPr>
                <w:b/>
                <w:bCs/>
              </w:rPr>
              <w:t xml:space="preserve">OUTPUT SPECIFICATION </w:t>
            </w:r>
          </w:p>
          <w:p w14:paraId="2D1D3F9D" w14:textId="77777777" w:rsidR="00517CF9" w:rsidRPr="00291E41" w:rsidRDefault="00517CF9" w:rsidP="00BB5F0E">
            <w:pPr>
              <w:tabs>
                <w:tab w:val="clear" w:pos="1830"/>
                <w:tab w:val="clear" w:pos="4095"/>
              </w:tabs>
              <w:autoSpaceDE w:val="0"/>
              <w:autoSpaceDN w:val="0"/>
              <w:adjustRightInd w:val="0"/>
              <w:spacing w:after="160" w:line="360" w:lineRule="auto"/>
              <w:jc w:val="left"/>
              <w:rPr>
                <w:rFonts w:eastAsiaTheme="minorHAnsi"/>
                <w:color w:val="000000"/>
                <w:lang w:val="en-US" w:eastAsia="en-US"/>
              </w:rPr>
            </w:pPr>
          </w:p>
        </w:tc>
        <w:tc>
          <w:tcPr>
            <w:tcW w:w="1377" w:type="dxa"/>
          </w:tcPr>
          <w:p w14:paraId="561E3E54" w14:textId="77777777" w:rsidR="00517CF9" w:rsidRPr="00291E41" w:rsidRDefault="00517CF9" w:rsidP="00BB5F0E">
            <w:pPr>
              <w:pStyle w:val="Default"/>
              <w:spacing w:after="160" w:line="360" w:lineRule="auto"/>
            </w:pPr>
            <w:r w:rsidRPr="00291E41">
              <w:rPr>
                <w:b/>
                <w:bCs/>
              </w:rPr>
              <w:t xml:space="preserve">PASS/FAIL </w:t>
            </w:r>
          </w:p>
          <w:p w14:paraId="614A039E" w14:textId="77777777" w:rsidR="00517CF9" w:rsidRPr="00291E41" w:rsidRDefault="00517CF9" w:rsidP="00BB5F0E">
            <w:pPr>
              <w:tabs>
                <w:tab w:val="clear" w:pos="1830"/>
                <w:tab w:val="clear" w:pos="4095"/>
              </w:tabs>
              <w:autoSpaceDE w:val="0"/>
              <w:autoSpaceDN w:val="0"/>
              <w:adjustRightInd w:val="0"/>
              <w:spacing w:after="160" w:line="360" w:lineRule="auto"/>
              <w:jc w:val="left"/>
              <w:rPr>
                <w:rFonts w:eastAsiaTheme="minorHAnsi"/>
                <w:color w:val="000000"/>
                <w:lang w:val="en-US" w:eastAsia="en-US"/>
              </w:rPr>
            </w:pPr>
          </w:p>
        </w:tc>
      </w:tr>
      <w:tr w:rsidR="00EE1400" w:rsidRPr="00291E41" w14:paraId="1915E3B0" w14:textId="77777777" w:rsidTr="0089614D">
        <w:trPr>
          <w:trHeight w:val="642"/>
        </w:trPr>
        <w:tc>
          <w:tcPr>
            <w:tcW w:w="831" w:type="dxa"/>
          </w:tcPr>
          <w:p w14:paraId="275C5FF9" w14:textId="77777777" w:rsidR="00517CF9" w:rsidRPr="00291E41" w:rsidRDefault="00517CF9" w:rsidP="00BB5F0E">
            <w:pPr>
              <w:pStyle w:val="Default"/>
              <w:spacing w:after="160" w:line="360" w:lineRule="auto"/>
            </w:pPr>
            <w:r w:rsidRPr="00291E41">
              <w:t>1</w:t>
            </w:r>
          </w:p>
        </w:tc>
        <w:tc>
          <w:tcPr>
            <w:tcW w:w="2393" w:type="dxa"/>
          </w:tcPr>
          <w:p w14:paraId="1DDA976B" w14:textId="77777777" w:rsidR="00517CF9" w:rsidRPr="00291E41" w:rsidRDefault="00517CF9" w:rsidP="00BB5F0E">
            <w:pPr>
              <w:pStyle w:val="Default"/>
              <w:spacing w:after="160" w:line="360" w:lineRule="auto"/>
            </w:pPr>
            <w:r>
              <w:t>Web S</w:t>
            </w:r>
            <w:r w:rsidRPr="00291E41">
              <w:t>erver</w:t>
            </w:r>
            <w:r>
              <w:t xml:space="preserve"> Running</w:t>
            </w:r>
          </w:p>
          <w:p w14:paraId="65EFB40B" w14:textId="77777777" w:rsidR="00517CF9" w:rsidRPr="00291E41" w:rsidRDefault="00517CF9" w:rsidP="00BB5F0E">
            <w:pPr>
              <w:pStyle w:val="Default"/>
              <w:spacing w:after="160" w:line="360" w:lineRule="auto"/>
              <w:rPr>
                <w:b/>
                <w:bCs/>
              </w:rPr>
            </w:pPr>
          </w:p>
        </w:tc>
        <w:tc>
          <w:tcPr>
            <w:tcW w:w="2610" w:type="dxa"/>
          </w:tcPr>
          <w:p w14:paraId="37DAF179" w14:textId="77777777" w:rsidR="00517CF9" w:rsidRPr="00291E41" w:rsidRDefault="00517CF9" w:rsidP="00BB5F0E">
            <w:pPr>
              <w:pStyle w:val="Default"/>
              <w:spacing w:after="160" w:line="360" w:lineRule="auto"/>
              <w:rPr>
                <w:bCs/>
              </w:rPr>
            </w:pPr>
            <w:r w:rsidRPr="00291E41">
              <w:rPr>
                <w:bCs/>
              </w:rPr>
              <w:t>Turn on WIFI</w:t>
            </w:r>
          </w:p>
        </w:tc>
        <w:tc>
          <w:tcPr>
            <w:tcW w:w="2233" w:type="dxa"/>
          </w:tcPr>
          <w:p w14:paraId="656E82E0" w14:textId="77777777" w:rsidR="00517CF9" w:rsidRPr="00291E41" w:rsidRDefault="00517CF9" w:rsidP="00BB5F0E">
            <w:pPr>
              <w:pStyle w:val="Default"/>
              <w:spacing w:after="160" w:line="360" w:lineRule="auto"/>
              <w:rPr>
                <w:bCs/>
              </w:rPr>
            </w:pPr>
            <w:r w:rsidRPr="00291E41">
              <w:rPr>
                <w:bCs/>
              </w:rPr>
              <w:t>Client connects to the DNS.</w:t>
            </w:r>
          </w:p>
        </w:tc>
        <w:tc>
          <w:tcPr>
            <w:tcW w:w="1377" w:type="dxa"/>
          </w:tcPr>
          <w:p w14:paraId="5B9FB5FF" w14:textId="77777777" w:rsidR="00517CF9" w:rsidRPr="00291E41" w:rsidRDefault="00517CF9" w:rsidP="00BB5F0E">
            <w:pPr>
              <w:pStyle w:val="Default"/>
              <w:spacing w:after="160" w:line="360" w:lineRule="auto"/>
              <w:rPr>
                <w:b/>
                <w:bCs/>
              </w:rPr>
            </w:pPr>
            <w:r w:rsidRPr="00291E41">
              <w:rPr>
                <w:b/>
                <w:bCs/>
              </w:rPr>
              <w:t>PASS</w:t>
            </w:r>
          </w:p>
        </w:tc>
      </w:tr>
      <w:tr w:rsidR="00EE1400" w:rsidRPr="00291E41" w14:paraId="23AF4086" w14:textId="77777777" w:rsidTr="0089614D">
        <w:trPr>
          <w:trHeight w:val="1307"/>
        </w:trPr>
        <w:tc>
          <w:tcPr>
            <w:tcW w:w="831" w:type="dxa"/>
          </w:tcPr>
          <w:p w14:paraId="77CC8790" w14:textId="77777777" w:rsidR="00517CF9" w:rsidRPr="00291E41" w:rsidRDefault="00517CF9" w:rsidP="00BB5F0E">
            <w:pPr>
              <w:pStyle w:val="Default"/>
              <w:spacing w:after="160" w:line="360" w:lineRule="auto"/>
            </w:pPr>
            <w:r w:rsidRPr="00291E41">
              <w:t>2</w:t>
            </w:r>
          </w:p>
        </w:tc>
        <w:tc>
          <w:tcPr>
            <w:tcW w:w="2393" w:type="dxa"/>
          </w:tcPr>
          <w:p w14:paraId="7C799B17" w14:textId="77777777" w:rsidR="00517CF9" w:rsidRPr="00291E41" w:rsidRDefault="00517CF9" w:rsidP="00BB5F0E">
            <w:pPr>
              <w:pStyle w:val="Default"/>
              <w:spacing w:after="160" w:line="360" w:lineRule="auto"/>
            </w:pPr>
            <w:r w:rsidRPr="00291E41">
              <w:t xml:space="preserve">The user is currently on the login page </w:t>
            </w:r>
          </w:p>
          <w:p w14:paraId="603FC441" w14:textId="77777777" w:rsidR="00517CF9" w:rsidRPr="00291E41" w:rsidRDefault="00517CF9" w:rsidP="00BB5F0E">
            <w:pPr>
              <w:tabs>
                <w:tab w:val="clear" w:pos="1830"/>
                <w:tab w:val="clear" w:pos="4095"/>
              </w:tabs>
              <w:autoSpaceDE w:val="0"/>
              <w:autoSpaceDN w:val="0"/>
              <w:adjustRightInd w:val="0"/>
              <w:spacing w:after="160" w:line="360" w:lineRule="auto"/>
              <w:jc w:val="left"/>
              <w:rPr>
                <w:rFonts w:eastAsiaTheme="minorHAnsi"/>
                <w:color w:val="000000"/>
                <w:lang w:val="en-US" w:eastAsia="en-US"/>
              </w:rPr>
            </w:pPr>
          </w:p>
        </w:tc>
        <w:tc>
          <w:tcPr>
            <w:tcW w:w="2610" w:type="dxa"/>
          </w:tcPr>
          <w:p w14:paraId="0958D80B" w14:textId="77777777" w:rsidR="00517CF9" w:rsidRPr="00291E41" w:rsidRDefault="00517CF9" w:rsidP="00BB5F0E">
            <w:pPr>
              <w:pStyle w:val="Default"/>
              <w:spacing w:after="160" w:line="360" w:lineRule="auto"/>
            </w:pPr>
            <w:r w:rsidRPr="00291E41">
              <w:t xml:space="preserve">User enters credentials and clicks on login button </w:t>
            </w:r>
          </w:p>
          <w:p w14:paraId="3064DD16" w14:textId="77777777" w:rsidR="00517CF9" w:rsidRPr="00291E41" w:rsidRDefault="00517CF9" w:rsidP="00BB5F0E">
            <w:pPr>
              <w:tabs>
                <w:tab w:val="clear" w:pos="1830"/>
                <w:tab w:val="clear" w:pos="4095"/>
              </w:tabs>
              <w:autoSpaceDE w:val="0"/>
              <w:autoSpaceDN w:val="0"/>
              <w:adjustRightInd w:val="0"/>
              <w:spacing w:after="160" w:line="360" w:lineRule="auto"/>
              <w:jc w:val="left"/>
              <w:rPr>
                <w:rFonts w:eastAsiaTheme="minorHAnsi"/>
                <w:b/>
                <w:color w:val="000000"/>
                <w:lang w:val="en-US" w:eastAsia="en-US"/>
              </w:rPr>
            </w:pPr>
          </w:p>
        </w:tc>
        <w:tc>
          <w:tcPr>
            <w:tcW w:w="2233" w:type="dxa"/>
          </w:tcPr>
          <w:p w14:paraId="28826C96" w14:textId="77777777" w:rsidR="00517CF9" w:rsidRPr="00291E41" w:rsidRDefault="00517CF9" w:rsidP="00BB5F0E">
            <w:pPr>
              <w:pStyle w:val="Default"/>
              <w:spacing w:after="160" w:line="360" w:lineRule="auto"/>
            </w:pPr>
            <w:r w:rsidRPr="00291E41">
              <w:t xml:space="preserve">Directs to monitoring page </w:t>
            </w:r>
          </w:p>
          <w:p w14:paraId="2E8C76EF" w14:textId="77777777" w:rsidR="00517CF9" w:rsidRPr="00291E41" w:rsidRDefault="00517CF9" w:rsidP="00BB5F0E">
            <w:pPr>
              <w:tabs>
                <w:tab w:val="clear" w:pos="1830"/>
                <w:tab w:val="clear" w:pos="4095"/>
              </w:tabs>
              <w:autoSpaceDE w:val="0"/>
              <w:autoSpaceDN w:val="0"/>
              <w:adjustRightInd w:val="0"/>
              <w:spacing w:after="160" w:line="360" w:lineRule="auto"/>
              <w:jc w:val="left"/>
              <w:rPr>
                <w:rFonts w:eastAsiaTheme="minorHAnsi"/>
                <w:color w:val="000000"/>
                <w:lang w:val="en-US" w:eastAsia="en-US"/>
              </w:rPr>
            </w:pPr>
          </w:p>
        </w:tc>
        <w:tc>
          <w:tcPr>
            <w:tcW w:w="1377" w:type="dxa"/>
          </w:tcPr>
          <w:p w14:paraId="5DBB6A64" w14:textId="77777777" w:rsidR="00517CF9" w:rsidRPr="00291E41" w:rsidRDefault="00517CF9" w:rsidP="00BB5F0E">
            <w:pPr>
              <w:pStyle w:val="Default"/>
              <w:spacing w:after="160" w:line="360" w:lineRule="auto"/>
            </w:pPr>
            <w:r w:rsidRPr="00291E41">
              <w:t xml:space="preserve">PASS </w:t>
            </w:r>
          </w:p>
          <w:p w14:paraId="79ED67AD" w14:textId="77777777" w:rsidR="00517CF9" w:rsidRPr="00291E41" w:rsidRDefault="00517CF9" w:rsidP="00BB5F0E">
            <w:pPr>
              <w:tabs>
                <w:tab w:val="clear" w:pos="1830"/>
                <w:tab w:val="clear" w:pos="4095"/>
              </w:tabs>
              <w:autoSpaceDE w:val="0"/>
              <w:autoSpaceDN w:val="0"/>
              <w:adjustRightInd w:val="0"/>
              <w:spacing w:after="160" w:line="360" w:lineRule="auto"/>
              <w:jc w:val="left"/>
              <w:rPr>
                <w:rFonts w:eastAsiaTheme="minorHAnsi"/>
                <w:color w:val="000000"/>
                <w:lang w:val="en-US" w:eastAsia="en-US"/>
              </w:rPr>
            </w:pPr>
          </w:p>
        </w:tc>
      </w:tr>
      <w:tr w:rsidR="00EE1400" w:rsidRPr="00291E41" w14:paraId="6C2B1FB7" w14:textId="77777777" w:rsidTr="0089614D">
        <w:trPr>
          <w:trHeight w:val="1162"/>
        </w:trPr>
        <w:tc>
          <w:tcPr>
            <w:tcW w:w="831" w:type="dxa"/>
          </w:tcPr>
          <w:p w14:paraId="154B2515" w14:textId="77777777" w:rsidR="00517CF9" w:rsidRPr="00291E41" w:rsidRDefault="00517CF9" w:rsidP="00BB5F0E">
            <w:pPr>
              <w:pStyle w:val="Default"/>
              <w:spacing w:after="160" w:line="360" w:lineRule="auto"/>
            </w:pPr>
            <w:r w:rsidRPr="00291E41">
              <w:t>3</w:t>
            </w:r>
          </w:p>
        </w:tc>
        <w:tc>
          <w:tcPr>
            <w:tcW w:w="2393" w:type="dxa"/>
          </w:tcPr>
          <w:p w14:paraId="7EDA4648" w14:textId="77777777" w:rsidR="00517CF9" w:rsidRPr="00291E41" w:rsidRDefault="00517CF9" w:rsidP="00BB5F0E">
            <w:pPr>
              <w:pStyle w:val="Default"/>
              <w:spacing w:after="160" w:line="360" w:lineRule="auto"/>
            </w:pPr>
            <w:r w:rsidRPr="00291E41">
              <w:t xml:space="preserve">The user is currently on the Monitoring page </w:t>
            </w:r>
          </w:p>
          <w:p w14:paraId="16C72614" w14:textId="77777777" w:rsidR="00517CF9" w:rsidRPr="00291E41" w:rsidRDefault="00517CF9" w:rsidP="00BB5F0E">
            <w:pPr>
              <w:tabs>
                <w:tab w:val="clear" w:pos="1830"/>
                <w:tab w:val="clear" w:pos="4095"/>
              </w:tabs>
              <w:autoSpaceDE w:val="0"/>
              <w:autoSpaceDN w:val="0"/>
              <w:adjustRightInd w:val="0"/>
              <w:spacing w:after="160" w:line="360" w:lineRule="auto"/>
              <w:jc w:val="left"/>
              <w:rPr>
                <w:rFonts w:eastAsiaTheme="minorHAnsi"/>
                <w:color w:val="000000"/>
                <w:lang w:val="en-US" w:eastAsia="en-US"/>
              </w:rPr>
            </w:pPr>
          </w:p>
        </w:tc>
        <w:tc>
          <w:tcPr>
            <w:tcW w:w="2610" w:type="dxa"/>
          </w:tcPr>
          <w:p w14:paraId="710C92B9" w14:textId="77777777" w:rsidR="00517CF9" w:rsidRPr="00291E41" w:rsidRDefault="00517CF9" w:rsidP="00BB5F0E">
            <w:pPr>
              <w:tabs>
                <w:tab w:val="clear" w:pos="1830"/>
                <w:tab w:val="clear" w:pos="4095"/>
              </w:tabs>
              <w:autoSpaceDE w:val="0"/>
              <w:autoSpaceDN w:val="0"/>
              <w:adjustRightInd w:val="0"/>
              <w:spacing w:after="160" w:line="360" w:lineRule="auto"/>
              <w:jc w:val="left"/>
              <w:rPr>
                <w:rFonts w:eastAsiaTheme="minorHAnsi"/>
                <w:color w:val="000000"/>
                <w:lang w:val="en-US" w:eastAsia="en-US"/>
              </w:rPr>
            </w:pPr>
            <w:r w:rsidRPr="00291E41">
              <w:rPr>
                <w:rFonts w:eastAsiaTheme="minorHAnsi"/>
                <w:color w:val="000000"/>
                <w:lang w:val="en-US" w:eastAsia="en-US"/>
              </w:rPr>
              <w:t>Page auto-refresh</w:t>
            </w:r>
          </w:p>
        </w:tc>
        <w:tc>
          <w:tcPr>
            <w:tcW w:w="2233" w:type="dxa"/>
          </w:tcPr>
          <w:p w14:paraId="0A65ABA9" w14:textId="77777777" w:rsidR="00517CF9" w:rsidRPr="00291E41" w:rsidRDefault="00517CF9" w:rsidP="00BB5F0E">
            <w:pPr>
              <w:tabs>
                <w:tab w:val="clear" w:pos="1830"/>
                <w:tab w:val="clear" w:pos="4095"/>
              </w:tabs>
              <w:autoSpaceDE w:val="0"/>
              <w:autoSpaceDN w:val="0"/>
              <w:adjustRightInd w:val="0"/>
              <w:spacing w:after="160" w:line="360" w:lineRule="auto"/>
              <w:jc w:val="left"/>
              <w:rPr>
                <w:rFonts w:eastAsiaTheme="minorHAnsi"/>
                <w:color w:val="000000"/>
                <w:lang w:val="en-US" w:eastAsia="en-US"/>
              </w:rPr>
            </w:pPr>
            <w:r w:rsidRPr="00291E41">
              <w:rPr>
                <w:rFonts w:eastAsiaTheme="minorHAnsi"/>
                <w:color w:val="000000"/>
                <w:lang w:val="en-US" w:eastAsia="en-US"/>
              </w:rPr>
              <w:t>Get updated Readings</w:t>
            </w:r>
          </w:p>
        </w:tc>
        <w:tc>
          <w:tcPr>
            <w:tcW w:w="1377" w:type="dxa"/>
          </w:tcPr>
          <w:p w14:paraId="79772DF6" w14:textId="77777777" w:rsidR="00517CF9" w:rsidRPr="00291E41" w:rsidRDefault="00517CF9" w:rsidP="00BB5F0E">
            <w:pPr>
              <w:tabs>
                <w:tab w:val="clear" w:pos="1830"/>
                <w:tab w:val="clear" w:pos="4095"/>
              </w:tabs>
              <w:autoSpaceDE w:val="0"/>
              <w:autoSpaceDN w:val="0"/>
              <w:adjustRightInd w:val="0"/>
              <w:spacing w:after="160" w:line="360" w:lineRule="auto"/>
              <w:jc w:val="left"/>
              <w:rPr>
                <w:rFonts w:eastAsiaTheme="minorHAnsi"/>
                <w:color w:val="000000"/>
                <w:lang w:val="en-US" w:eastAsia="en-US"/>
              </w:rPr>
            </w:pPr>
            <w:r w:rsidRPr="00291E41">
              <w:rPr>
                <w:rFonts w:eastAsiaTheme="minorHAnsi"/>
                <w:color w:val="000000"/>
                <w:lang w:val="en-US" w:eastAsia="en-US"/>
              </w:rPr>
              <w:t>PASS</w:t>
            </w:r>
          </w:p>
        </w:tc>
      </w:tr>
    </w:tbl>
    <w:p w14:paraId="76A18242" w14:textId="77777777" w:rsidR="00517CF9" w:rsidRPr="00291E41" w:rsidRDefault="00517CF9" w:rsidP="00517CF9">
      <w:pPr>
        <w:tabs>
          <w:tab w:val="clear" w:pos="1830"/>
          <w:tab w:val="clear" w:pos="4095"/>
        </w:tabs>
        <w:autoSpaceDE w:val="0"/>
        <w:autoSpaceDN w:val="0"/>
        <w:adjustRightInd w:val="0"/>
        <w:spacing w:after="160" w:line="360" w:lineRule="auto"/>
        <w:jc w:val="both"/>
        <w:rPr>
          <w:rFonts w:eastAsiaTheme="minorHAnsi"/>
          <w:b/>
          <w:bCs/>
          <w:color w:val="000000" w:themeColor="text1"/>
          <w:lang w:val="en-US" w:eastAsia="en-US"/>
        </w:rPr>
      </w:pPr>
    </w:p>
    <w:p w14:paraId="2D0F0CA6" w14:textId="29C1E684" w:rsidR="00517CF9" w:rsidRPr="00291E41" w:rsidRDefault="006B40C2" w:rsidP="006B40C2">
      <w:pPr>
        <w:pStyle w:val="Heading2"/>
        <w:numPr>
          <w:ilvl w:val="0"/>
          <w:numId w:val="0"/>
        </w:numPr>
        <w:rPr>
          <w:rFonts w:eastAsiaTheme="minorHAnsi"/>
          <w:lang w:val="en-US" w:eastAsia="en-US"/>
        </w:rPr>
      </w:pPr>
      <w:bookmarkStart w:id="217" w:name="_Toc81159172"/>
      <w:r>
        <w:rPr>
          <w:rFonts w:eastAsiaTheme="minorHAnsi"/>
          <w:lang w:val="en-US" w:eastAsia="en-US"/>
        </w:rPr>
        <w:t>4.6</w:t>
      </w:r>
      <w:r w:rsidR="00517CF9" w:rsidRPr="00291E41">
        <w:rPr>
          <w:rFonts w:eastAsiaTheme="minorHAnsi"/>
          <w:lang w:val="en-US" w:eastAsia="en-US"/>
        </w:rPr>
        <w:tab/>
        <w:t>PERFORMANCE TEST</w:t>
      </w:r>
      <w:bookmarkEnd w:id="217"/>
      <w:r w:rsidR="00517CF9" w:rsidRPr="00291E41">
        <w:rPr>
          <w:rFonts w:eastAsiaTheme="minorHAnsi"/>
          <w:lang w:val="en-US" w:eastAsia="en-US"/>
        </w:rPr>
        <w:t xml:space="preserve"> </w:t>
      </w:r>
    </w:p>
    <w:p w14:paraId="3564FAB9" w14:textId="77777777" w:rsidR="00517CF9" w:rsidRPr="00291E41" w:rsidRDefault="00517CF9" w:rsidP="00263FD7">
      <w:pPr>
        <w:tabs>
          <w:tab w:val="clear" w:pos="1830"/>
          <w:tab w:val="clear" w:pos="4095"/>
        </w:tabs>
        <w:autoSpaceDE w:val="0"/>
        <w:autoSpaceDN w:val="0"/>
        <w:adjustRightInd w:val="0"/>
        <w:spacing w:after="160"/>
        <w:jc w:val="both"/>
        <w:rPr>
          <w:rFonts w:eastAsiaTheme="minorHAnsi"/>
          <w:color w:val="000000" w:themeColor="text1"/>
          <w:lang w:val="en-US" w:eastAsia="en-US"/>
        </w:rPr>
      </w:pPr>
      <w:r w:rsidRPr="00291E41">
        <w:rPr>
          <w:rFonts w:eastAsiaTheme="minorHAnsi"/>
          <w:color w:val="000000" w:themeColor="text1"/>
          <w:lang w:val="en-US" w:eastAsia="en-US"/>
        </w:rPr>
        <w:t xml:space="preserve">To validate the efficiency of the system, it was used on different patients and compared with standard instruments. </w:t>
      </w:r>
      <w:r>
        <w:rPr>
          <w:rFonts w:eastAsiaTheme="minorHAnsi"/>
          <w:color w:val="000000" w:themeColor="text1"/>
          <w:lang w:val="en-US" w:eastAsia="en-US"/>
        </w:rPr>
        <w:t>For this, a sample of 5</w:t>
      </w:r>
      <w:r w:rsidRPr="00291E41">
        <w:rPr>
          <w:rFonts w:eastAsiaTheme="minorHAnsi"/>
          <w:color w:val="000000" w:themeColor="text1"/>
          <w:lang w:val="en-US" w:eastAsia="en-US"/>
        </w:rPr>
        <w:t xml:space="preserve"> people </w:t>
      </w:r>
      <w:r>
        <w:rPr>
          <w:rFonts w:eastAsiaTheme="minorHAnsi"/>
          <w:color w:val="000000" w:themeColor="text1"/>
          <w:lang w:val="en-US" w:eastAsia="en-US"/>
        </w:rPr>
        <w:t xml:space="preserve">of different age and health status were engaged </w:t>
      </w:r>
      <w:r w:rsidRPr="00291E41">
        <w:rPr>
          <w:rFonts w:eastAsiaTheme="minorHAnsi"/>
          <w:color w:val="000000" w:themeColor="text1"/>
          <w:lang w:val="en-US" w:eastAsia="en-US"/>
        </w:rPr>
        <w:t>to</w:t>
      </w:r>
      <w:r>
        <w:rPr>
          <w:rFonts w:eastAsiaTheme="minorHAnsi"/>
          <w:color w:val="000000" w:themeColor="text1"/>
          <w:lang w:val="en-US" w:eastAsia="en-US"/>
        </w:rPr>
        <w:t xml:space="preserve"> check their health conditions using the system developed. </w:t>
      </w:r>
    </w:p>
    <w:p w14:paraId="7DF34A71" w14:textId="77777777" w:rsidR="00517CF9" w:rsidRDefault="00517CF9" w:rsidP="00263FD7">
      <w:pPr>
        <w:tabs>
          <w:tab w:val="clear" w:pos="1830"/>
          <w:tab w:val="clear" w:pos="4095"/>
        </w:tabs>
        <w:autoSpaceDE w:val="0"/>
        <w:autoSpaceDN w:val="0"/>
        <w:adjustRightInd w:val="0"/>
        <w:spacing w:after="160"/>
        <w:jc w:val="both"/>
        <w:rPr>
          <w:rFonts w:eastAsiaTheme="minorHAnsi"/>
          <w:color w:val="000000" w:themeColor="text1"/>
          <w:lang w:val="en-US" w:eastAsia="en-US"/>
        </w:rPr>
      </w:pPr>
      <w:r w:rsidRPr="00291E41">
        <w:rPr>
          <w:rFonts w:eastAsiaTheme="minorHAnsi"/>
          <w:color w:val="000000" w:themeColor="text1"/>
          <w:lang w:val="en-US" w:eastAsia="en-US"/>
        </w:rPr>
        <w:t>The results of the satisfacti</w:t>
      </w:r>
      <w:r>
        <w:rPr>
          <w:rFonts w:eastAsiaTheme="minorHAnsi"/>
          <w:color w:val="000000" w:themeColor="text1"/>
          <w:lang w:val="en-US" w:eastAsia="en-US"/>
        </w:rPr>
        <w:t>on survey can be seen in Table 4.2</w:t>
      </w:r>
      <w:r w:rsidRPr="00291E41">
        <w:rPr>
          <w:rFonts w:eastAsiaTheme="minorHAnsi"/>
          <w:color w:val="000000" w:themeColor="text1"/>
          <w:lang w:val="en-US" w:eastAsia="en-US"/>
        </w:rPr>
        <w:t>.</w:t>
      </w:r>
    </w:p>
    <w:p w14:paraId="31950B37" w14:textId="77777777" w:rsidR="0089614D" w:rsidRDefault="0089614D" w:rsidP="00263FD7">
      <w:pPr>
        <w:tabs>
          <w:tab w:val="clear" w:pos="1830"/>
          <w:tab w:val="clear" w:pos="4095"/>
        </w:tabs>
        <w:autoSpaceDE w:val="0"/>
        <w:autoSpaceDN w:val="0"/>
        <w:adjustRightInd w:val="0"/>
        <w:spacing w:after="160"/>
        <w:jc w:val="both"/>
        <w:rPr>
          <w:rFonts w:eastAsiaTheme="minorHAnsi"/>
          <w:color w:val="000000" w:themeColor="text1"/>
          <w:lang w:val="en-US" w:eastAsia="en-US"/>
        </w:rPr>
      </w:pPr>
    </w:p>
    <w:p w14:paraId="3DDBFC72" w14:textId="77777777" w:rsidR="0089614D" w:rsidRPr="00291E41" w:rsidRDefault="0089614D" w:rsidP="00263FD7">
      <w:pPr>
        <w:tabs>
          <w:tab w:val="clear" w:pos="1830"/>
          <w:tab w:val="clear" w:pos="4095"/>
        </w:tabs>
        <w:autoSpaceDE w:val="0"/>
        <w:autoSpaceDN w:val="0"/>
        <w:adjustRightInd w:val="0"/>
        <w:spacing w:after="160"/>
        <w:jc w:val="both"/>
        <w:rPr>
          <w:rFonts w:eastAsiaTheme="minorHAnsi"/>
          <w:color w:val="000000" w:themeColor="text1"/>
          <w:lang w:val="en-US" w:eastAsia="en-US"/>
        </w:rPr>
      </w:pPr>
    </w:p>
    <w:p w14:paraId="797BDCF0" w14:textId="77777777" w:rsidR="00517CF9" w:rsidRPr="00A74589" w:rsidRDefault="00517CF9" w:rsidP="00A74589">
      <w:pPr>
        <w:pStyle w:val="Title"/>
        <w:jc w:val="left"/>
        <w:rPr>
          <w:b w:val="0"/>
        </w:rPr>
      </w:pPr>
      <w:bookmarkStart w:id="218" w:name="_Toc80970522"/>
      <w:bookmarkStart w:id="219" w:name="_Toc80970661"/>
      <w:r w:rsidRPr="00A74589">
        <w:rPr>
          <w:b w:val="0"/>
        </w:rPr>
        <w:lastRenderedPageBreak/>
        <w:t>TABLE 4.2: Sensor Data Readings Collected</w:t>
      </w:r>
      <w:bookmarkEnd w:id="218"/>
      <w:bookmarkEnd w:id="219"/>
    </w:p>
    <w:tbl>
      <w:tblPr>
        <w:tblpPr w:leftFromText="180" w:rightFromText="180" w:vertAnchor="text" w:horzAnchor="margin" w:tblpXSpec="center" w:tblpY="223"/>
        <w:tblW w:w="10028" w:type="dxa"/>
        <w:tblLook w:val="04A0" w:firstRow="1" w:lastRow="0" w:firstColumn="1" w:lastColumn="0" w:noHBand="0" w:noVBand="1"/>
      </w:tblPr>
      <w:tblGrid>
        <w:gridCol w:w="1363"/>
        <w:gridCol w:w="2259"/>
        <w:gridCol w:w="2008"/>
        <w:gridCol w:w="2581"/>
        <w:gridCol w:w="1817"/>
      </w:tblGrid>
      <w:tr w:rsidR="00517CF9" w:rsidRPr="0095189B" w14:paraId="7BD1436B" w14:textId="77777777" w:rsidTr="0089614D">
        <w:trPr>
          <w:trHeight w:val="763"/>
        </w:trPr>
        <w:tc>
          <w:tcPr>
            <w:tcW w:w="1363"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FD7E830" w14:textId="77777777" w:rsidR="00517CF9" w:rsidRPr="0095189B" w:rsidRDefault="00517CF9" w:rsidP="00BB5F0E">
            <w:pPr>
              <w:tabs>
                <w:tab w:val="clear" w:pos="1830"/>
                <w:tab w:val="clear" w:pos="4095"/>
              </w:tabs>
              <w:spacing w:line="240" w:lineRule="auto"/>
              <w:jc w:val="both"/>
              <w:rPr>
                <w:b/>
                <w:bCs/>
                <w:color w:val="000000"/>
                <w:lang w:val="en-US" w:eastAsia="en-US"/>
              </w:rPr>
            </w:pPr>
            <w:r w:rsidRPr="0095189B">
              <w:rPr>
                <w:b/>
                <w:bCs/>
                <w:color w:val="000000"/>
                <w:lang w:val="en-US" w:eastAsia="en-US"/>
              </w:rPr>
              <w:t>PATIENT NO</w:t>
            </w:r>
          </w:p>
        </w:tc>
        <w:tc>
          <w:tcPr>
            <w:tcW w:w="4267" w:type="dxa"/>
            <w:gridSpan w:val="2"/>
            <w:tcBorders>
              <w:top w:val="single" w:sz="8" w:space="0" w:color="auto"/>
              <w:left w:val="nil"/>
              <w:bottom w:val="single" w:sz="8" w:space="0" w:color="auto"/>
              <w:right w:val="single" w:sz="8" w:space="0" w:color="000000"/>
            </w:tcBorders>
            <w:shd w:val="clear" w:color="auto" w:fill="auto"/>
            <w:vAlign w:val="center"/>
            <w:hideMark/>
          </w:tcPr>
          <w:p w14:paraId="38F33CCC" w14:textId="77777777" w:rsidR="00517CF9" w:rsidRPr="0095189B" w:rsidRDefault="00517CF9" w:rsidP="00BB5F0E">
            <w:pPr>
              <w:tabs>
                <w:tab w:val="clear" w:pos="1830"/>
                <w:tab w:val="clear" w:pos="4095"/>
              </w:tabs>
              <w:spacing w:line="240" w:lineRule="auto"/>
              <w:rPr>
                <w:b/>
                <w:bCs/>
                <w:color w:val="000000"/>
                <w:lang w:val="en-US" w:eastAsia="en-US"/>
              </w:rPr>
            </w:pPr>
            <w:r w:rsidRPr="0095189B">
              <w:rPr>
                <w:b/>
                <w:bCs/>
                <w:color w:val="000000"/>
                <w:lang w:val="en-US" w:eastAsia="en-US"/>
              </w:rPr>
              <w:t>TEMPERATURE (C)</w:t>
            </w:r>
          </w:p>
        </w:tc>
        <w:tc>
          <w:tcPr>
            <w:tcW w:w="4398" w:type="dxa"/>
            <w:gridSpan w:val="2"/>
            <w:tcBorders>
              <w:top w:val="single" w:sz="8" w:space="0" w:color="auto"/>
              <w:left w:val="nil"/>
              <w:bottom w:val="single" w:sz="8" w:space="0" w:color="auto"/>
              <w:right w:val="single" w:sz="8" w:space="0" w:color="000000"/>
            </w:tcBorders>
            <w:shd w:val="clear" w:color="auto" w:fill="auto"/>
            <w:vAlign w:val="center"/>
            <w:hideMark/>
          </w:tcPr>
          <w:p w14:paraId="66704343" w14:textId="77777777" w:rsidR="00517CF9" w:rsidRPr="0095189B" w:rsidRDefault="00517CF9" w:rsidP="00BB5F0E">
            <w:pPr>
              <w:tabs>
                <w:tab w:val="clear" w:pos="1830"/>
                <w:tab w:val="clear" w:pos="4095"/>
              </w:tabs>
              <w:spacing w:line="240" w:lineRule="auto"/>
              <w:rPr>
                <w:b/>
                <w:bCs/>
                <w:color w:val="000000"/>
                <w:lang w:val="en-US" w:eastAsia="en-US"/>
              </w:rPr>
            </w:pPr>
            <w:r w:rsidRPr="0095189B">
              <w:rPr>
                <w:b/>
                <w:bCs/>
                <w:color w:val="000000"/>
                <w:lang w:val="en-US" w:eastAsia="en-US"/>
              </w:rPr>
              <w:t>HEART BEATS (BPM)</w:t>
            </w:r>
          </w:p>
        </w:tc>
      </w:tr>
      <w:tr w:rsidR="00517CF9" w:rsidRPr="0095189B" w14:paraId="69B49482" w14:textId="77777777" w:rsidTr="0089614D">
        <w:trPr>
          <w:trHeight w:val="782"/>
        </w:trPr>
        <w:tc>
          <w:tcPr>
            <w:tcW w:w="1363" w:type="dxa"/>
            <w:vMerge/>
            <w:tcBorders>
              <w:top w:val="single" w:sz="8" w:space="0" w:color="auto"/>
              <w:left w:val="single" w:sz="8" w:space="0" w:color="auto"/>
              <w:bottom w:val="single" w:sz="8" w:space="0" w:color="000000"/>
              <w:right w:val="single" w:sz="8" w:space="0" w:color="auto"/>
            </w:tcBorders>
            <w:vAlign w:val="center"/>
            <w:hideMark/>
          </w:tcPr>
          <w:p w14:paraId="26145729" w14:textId="77777777" w:rsidR="00517CF9" w:rsidRPr="0095189B" w:rsidRDefault="00517CF9" w:rsidP="00BB5F0E">
            <w:pPr>
              <w:tabs>
                <w:tab w:val="clear" w:pos="1830"/>
                <w:tab w:val="clear" w:pos="4095"/>
              </w:tabs>
              <w:spacing w:line="240" w:lineRule="auto"/>
              <w:jc w:val="left"/>
              <w:rPr>
                <w:b/>
                <w:bCs/>
                <w:color w:val="000000"/>
                <w:lang w:val="en-US" w:eastAsia="en-US"/>
              </w:rPr>
            </w:pPr>
          </w:p>
        </w:tc>
        <w:tc>
          <w:tcPr>
            <w:tcW w:w="2259" w:type="dxa"/>
            <w:tcBorders>
              <w:top w:val="nil"/>
              <w:left w:val="nil"/>
              <w:bottom w:val="single" w:sz="8" w:space="0" w:color="auto"/>
              <w:right w:val="single" w:sz="8" w:space="0" w:color="auto"/>
            </w:tcBorders>
            <w:shd w:val="clear" w:color="auto" w:fill="auto"/>
            <w:vAlign w:val="center"/>
            <w:hideMark/>
          </w:tcPr>
          <w:p w14:paraId="756079F6" w14:textId="77777777" w:rsidR="00517CF9" w:rsidRPr="0095189B" w:rsidRDefault="00517CF9" w:rsidP="00BB5F0E">
            <w:pPr>
              <w:tabs>
                <w:tab w:val="clear" w:pos="1830"/>
                <w:tab w:val="clear" w:pos="4095"/>
              </w:tabs>
              <w:spacing w:line="240" w:lineRule="auto"/>
              <w:jc w:val="both"/>
              <w:rPr>
                <w:b/>
                <w:bCs/>
                <w:color w:val="000000"/>
                <w:lang w:val="en-US" w:eastAsia="en-US"/>
              </w:rPr>
            </w:pPr>
            <w:r w:rsidRPr="0095189B">
              <w:rPr>
                <w:b/>
                <w:bCs/>
                <w:color w:val="000000"/>
                <w:lang w:val="en-US" w:eastAsia="en-US"/>
              </w:rPr>
              <w:t>MEASURED</w:t>
            </w:r>
          </w:p>
        </w:tc>
        <w:tc>
          <w:tcPr>
            <w:tcW w:w="2008" w:type="dxa"/>
            <w:tcBorders>
              <w:top w:val="nil"/>
              <w:left w:val="nil"/>
              <w:bottom w:val="single" w:sz="8" w:space="0" w:color="auto"/>
              <w:right w:val="single" w:sz="8" w:space="0" w:color="auto"/>
            </w:tcBorders>
            <w:shd w:val="clear" w:color="auto" w:fill="auto"/>
            <w:vAlign w:val="center"/>
            <w:hideMark/>
          </w:tcPr>
          <w:p w14:paraId="1133C9CE" w14:textId="77777777" w:rsidR="00517CF9" w:rsidRPr="0095189B" w:rsidRDefault="00517CF9" w:rsidP="00BB5F0E">
            <w:pPr>
              <w:tabs>
                <w:tab w:val="clear" w:pos="1830"/>
                <w:tab w:val="clear" w:pos="4095"/>
              </w:tabs>
              <w:spacing w:line="240" w:lineRule="auto"/>
              <w:jc w:val="both"/>
              <w:rPr>
                <w:b/>
                <w:bCs/>
                <w:color w:val="000000"/>
                <w:lang w:val="en-US" w:eastAsia="en-US"/>
              </w:rPr>
            </w:pPr>
            <w:r w:rsidRPr="0095189B">
              <w:rPr>
                <w:b/>
                <w:bCs/>
                <w:color w:val="000000"/>
                <w:lang w:val="en-US" w:eastAsia="en-US"/>
              </w:rPr>
              <w:t>ACTUAL</w:t>
            </w:r>
          </w:p>
        </w:tc>
        <w:tc>
          <w:tcPr>
            <w:tcW w:w="2581" w:type="dxa"/>
            <w:tcBorders>
              <w:top w:val="nil"/>
              <w:left w:val="nil"/>
              <w:bottom w:val="single" w:sz="8" w:space="0" w:color="auto"/>
              <w:right w:val="single" w:sz="8" w:space="0" w:color="auto"/>
            </w:tcBorders>
            <w:shd w:val="clear" w:color="auto" w:fill="auto"/>
            <w:vAlign w:val="center"/>
            <w:hideMark/>
          </w:tcPr>
          <w:p w14:paraId="0AD1ABFF" w14:textId="77777777" w:rsidR="00517CF9" w:rsidRPr="0095189B" w:rsidRDefault="00517CF9" w:rsidP="00BB5F0E">
            <w:pPr>
              <w:tabs>
                <w:tab w:val="clear" w:pos="1830"/>
                <w:tab w:val="clear" w:pos="4095"/>
              </w:tabs>
              <w:spacing w:line="240" w:lineRule="auto"/>
              <w:jc w:val="both"/>
              <w:rPr>
                <w:b/>
                <w:bCs/>
                <w:color w:val="000000"/>
                <w:lang w:val="en-US" w:eastAsia="en-US"/>
              </w:rPr>
            </w:pPr>
            <w:r w:rsidRPr="0095189B">
              <w:rPr>
                <w:b/>
                <w:bCs/>
                <w:color w:val="000000"/>
                <w:lang w:val="en-US" w:eastAsia="en-US"/>
              </w:rPr>
              <w:t>MEASURED</w:t>
            </w:r>
          </w:p>
        </w:tc>
        <w:tc>
          <w:tcPr>
            <w:tcW w:w="1816" w:type="dxa"/>
            <w:tcBorders>
              <w:top w:val="nil"/>
              <w:left w:val="nil"/>
              <w:bottom w:val="single" w:sz="8" w:space="0" w:color="auto"/>
              <w:right w:val="single" w:sz="8" w:space="0" w:color="auto"/>
            </w:tcBorders>
            <w:shd w:val="clear" w:color="auto" w:fill="auto"/>
            <w:vAlign w:val="center"/>
            <w:hideMark/>
          </w:tcPr>
          <w:p w14:paraId="28C0060B" w14:textId="77777777" w:rsidR="00517CF9" w:rsidRPr="0095189B" w:rsidRDefault="00517CF9" w:rsidP="00BB5F0E">
            <w:pPr>
              <w:tabs>
                <w:tab w:val="clear" w:pos="1830"/>
                <w:tab w:val="clear" w:pos="4095"/>
              </w:tabs>
              <w:spacing w:line="240" w:lineRule="auto"/>
              <w:jc w:val="both"/>
              <w:rPr>
                <w:b/>
                <w:bCs/>
                <w:color w:val="000000"/>
                <w:lang w:val="en-US" w:eastAsia="en-US"/>
              </w:rPr>
            </w:pPr>
            <w:r w:rsidRPr="0095189B">
              <w:rPr>
                <w:b/>
                <w:bCs/>
                <w:color w:val="000000"/>
                <w:lang w:val="en-US" w:eastAsia="en-US"/>
              </w:rPr>
              <w:t>ACTUAL</w:t>
            </w:r>
          </w:p>
        </w:tc>
      </w:tr>
      <w:tr w:rsidR="00517CF9" w:rsidRPr="0095189B" w14:paraId="24375316" w14:textId="77777777" w:rsidTr="0089614D">
        <w:trPr>
          <w:trHeight w:val="400"/>
        </w:trPr>
        <w:tc>
          <w:tcPr>
            <w:tcW w:w="1363" w:type="dxa"/>
            <w:tcBorders>
              <w:top w:val="nil"/>
              <w:left w:val="single" w:sz="8" w:space="0" w:color="auto"/>
              <w:bottom w:val="single" w:sz="8" w:space="0" w:color="auto"/>
              <w:right w:val="single" w:sz="8" w:space="0" w:color="auto"/>
            </w:tcBorders>
            <w:shd w:val="clear" w:color="auto" w:fill="auto"/>
            <w:vAlign w:val="center"/>
            <w:hideMark/>
          </w:tcPr>
          <w:p w14:paraId="4FB22820"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1</w:t>
            </w:r>
          </w:p>
        </w:tc>
        <w:tc>
          <w:tcPr>
            <w:tcW w:w="2259" w:type="dxa"/>
            <w:tcBorders>
              <w:top w:val="nil"/>
              <w:left w:val="nil"/>
              <w:bottom w:val="single" w:sz="8" w:space="0" w:color="auto"/>
              <w:right w:val="single" w:sz="8" w:space="0" w:color="auto"/>
            </w:tcBorders>
            <w:shd w:val="clear" w:color="auto" w:fill="auto"/>
            <w:vAlign w:val="center"/>
            <w:hideMark/>
          </w:tcPr>
          <w:p w14:paraId="00BA38DB"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36</w:t>
            </w:r>
          </w:p>
        </w:tc>
        <w:tc>
          <w:tcPr>
            <w:tcW w:w="2008" w:type="dxa"/>
            <w:tcBorders>
              <w:top w:val="nil"/>
              <w:left w:val="nil"/>
              <w:bottom w:val="single" w:sz="8" w:space="0" w:color="auto"/>
              <w:right w:val="single" w:sz="8" w:space="0" w:color="auto"/>
            </w:tcBorders>
            <w:shd w:val="clear" w:color="auto" w:fill="auto"/>
            <w:vAlign w:val="center"/>
            <w:hideMark/>
          </w:tcPr>
          <w:p w14:paraId="0323EC40"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36</w:t>
            </w:r>
          </w:p>
        </w:tc>
        <w:tc>
          <w:tcPr>
            <w:tcW w:w="2581" w:type="dxa"/>
            <w:tcBorders>
              <w:top w:val="nil"/>
              <w:left w:val="nil"/>
              <w:bottom w:val="single" w:sz="8" w:space="0" w:color="auto"/>
              <w:right w:val="single" w:sz="8" w:space="0" w:color="auto"/>
            </w:tcBorders>
            <w:shd w:val="clear" w:color="auto" w:fill="auto"/>
            <w:vAlign w:val="center"/>
            <w:hideMark/>
          </w:tcPr>
          <w:p w14:paraId="142AF9B1"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110</w:t>
            </w:r>
          </w:p>
        </w:tc>
        <w:tc>
          <w:tcPr>
            <w:tcW w:w="1816" w:type="dxa"/>
            <w:tcBorders>
              <w:top w:val="nil"/>
              <w:left w:val="nil"/>
              <w:bottom w:val="single" w:sz="8" w:space="0" w:color="auto"/>
              <w:right w:val="single" w:sz="8" w:space="0" w:color="auto"/>
            </w:tcBorders>
            <w:shd w:val="clear" w:color="auto" w:fill="auto"/>
            <w:vAlign w:val="center"/>
            <w:hideMark/>
          </w:tcPr>
          <w:p w14:paraId="4FB9C13E"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111</w:t>
            </w:r>
          </w:p>
        </w:tc>
      </w:tr>
      <w:tr w:rsidR="00517CF9" w:rsidRPr="0095189B" w14:paraId="3F69AD9B" w14:textId="77777777" w:rsidTr="0089614D">
        <w:trPr>
          <w:trHeight w:val="400"/>
        </w:trPr>
        <w:tc>
          <w:tcPr>
            <w:tcW w:w="1363" w:type="dxa"/>
            <w:tcBorders>
              <w:top w:val="nil"/>
              <w:left w:val="single" w:sz="8" w:space="0" w:color="auto"/>
              <w:bottom w:val="single" w:sz="8" w:space="0" w:color="auto"/>
              <w:right w:val="single" w:sz="8" w:space="0" w:color="auto"/>
            </w:tcBorders>
            <w:shd w:val="clear" w:color="auto" w:fill="auto"/>
            <w:vAlign w:val="center"/>
            <w:hideMark/>
          </w:tcPr>
          <w:p w14:paraId="797B2FD5"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2</w:t>
            </w:r>
          </w:p>
        </w:tc>
        <w:tc>
          <w:tcPr>
            <w:tcW w:w="2259" w:type="dxa"/>
            <w:tcBorders>
              <w:top w:val="nil"/>
              <w:left w:val="nil"/>
              <w:bottom w:val="single" w:sz="8" w:space="0" w:color="auto"/>
              <w:right w:val="single" w:sz="8" w:space="0" w:color="auto"/>
            </w:tcBorders>
            <w:shd w:val="clear" w:color="auto" w:fill="auto"/>
            <w:vAlign w:val="center"/>
            <w:hideMark/>
          </w:tcPr>
          <w:p w14:paraId="05E6EB1B"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32</w:t>
            </w:r>
          </w:p>
        </w:tc>
        <w:tc>
          <w:tcPr>
            <w:tcW w:w="2008" w:type="dxa"/>
            <w:tcBorders>
              <w:top w:val="nil"/>
              <w:left w:val="nil"/>
              <w:bottom w:val="single" w:sz="8" w:space="0" w:color="auto"/>
              <w:right w:val="single" w:sz="8" w:space="0" w:color="auto"/>
            </w:tcBorders>
            <w:shd w:val="clear" w:color="auto" w:fill="auto"/>
            <w:vAlign w:val="center"/>
            <w:hideMark/>
          </w:tcPr>
          <w:p w14:paraId="06D60D81"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31</w:t>
            </w:r>
          </w:p>
        </w:tc>
        <w:tc>
          <w:tcPr>
            <w:tcW w:w="2581" w:type="dxa"/>
            <w:tcBorders>
              <w:top w:val="nil"/>
              <w:left w:val="nil"/>
              <w:bottom w:val="single" w:sz="8" w:space="0" w:color="auto"/>
              <w:right w:val="single" w:sz="8" w:space="0" w:color="auto"/>
            </w:tcBorders>
            <w:shd w:val="clear" w:color="auto" w:fill="auto"/>
            <w:vAlign w:val="center"/>
            <w:hideMark/>
          </w:tcPr>
          <w:p w14:paraId="5CD0C529"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90</w:t>
            </w:r>
          </w:p>
        </w:tc>
        <w:tc>
          <w:tcPr>
            <w:tcW w:w="1816" w:type="dxa"/>
            <w:tcBorders>
              <w:top w:val="nil"/>
              <w:left w:val="nil"/>
              <w:bottom w:val="single" w:sz="8" w:space="0" w:color="auto"/>
              <w:right w:val="single" w:sz="8" w:space="0" w:color="auto"/>
            </w:tcBorders>
            <w:shd w:val="clear" w:color="auto" w:fill="auto"/>
            <w:vAlign w:val="center"/>
            <w:hideMark/>
          </w:tcPr>
          <w:p w14:paraId="502891AE"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93</w:t>
            </w:r>
          </w:p>
        </w:tc>
      </w:tr>
      <w:tr w:rsidR="00517CF9" w:rsidRPr="0095189B" w14:paraId="0B368BD5" w14:textId="77777777" w:rsidTr="0089614D">
        <w:trPr>
          <w:trHeight w:val="400"/>
        </w:trPr>
        <w:tc>
          <w:tcPr>
            <w:tcW w:w="1363" w:type="dxa"/>
            <w:tcBorders>
              <w:top w:val="nil"/>
              <w:left w:val="single" w:sz="8" w:space="0" w:color="auto"/>
              <w:bottom w:val="single" w:sz="8" w:space="0" w:color="auto"/>
              <w:right w:val="single" w:sz="8" w:space="0" w:color="auto"/>
            </w:tcBorders>
            <w:shd w:val="clear" w:color="auto" w:fill="auto"/>
            <w:vAlign w:val="center"/>
            <w:hideMark/>
          </w:tcPr>
          <w:p w14:paraId="5435F4A4"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3</w:t>
            </w:r>
          </w:p>
        </w:tc>
        <w:tc>
          <w:tcPr>
            <w:tcW w:w="2259" w:type="dxa"/>
            <w:tcBorders>
              <w:top w:val="nil"/>
              <w:left w:val="nil"/>
              <w:bottom w:val="single" w:sz="8" w:space="0" w:color="auto"/>
              <w:right w:val="single" w:sz="8" w:space="0" w:color="auto"/>
            </w:tcBorders>
            <w:shd w:val="clear" w:color="auto" w:fill="auto"/>
            <w:vAlign w:val="center"/>
            <w:hideMark/>
          </w:tcPr>
          <w:p w14:paraId="34F70F8C"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35</w:t>
            </w:r>
          </w:p>
        </w:tc>
        <w:tc>
          <w:tcPr>
            <w:tcW w:w="2008" w:type="dxa"/>
            <w:tcBorders>
              <w:top w:val="nil"/>
              <w:left w:val="nil"/>
              <w:bottom w:val="single" w:sz="8" w:space="0" w:color="auto"/>
              <w:right w:val="single" w:sz="8" w:space="0" w:color="auto"/>
            </w:tcBorders>
            <w:shd w:val="clear" w:color="auto" w:fill="auto"/>
            <w:vAlign w:val="center"/>
            <w:hideMark/>
          </w:tcPr>
          <w:p w14:paraId="051C2AC8"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36</w:t>
            </w:r>
          </w:p>
        </w:tc>
        <w:tc>
          <w:tcPr>
            <w:tcW w:w="2581" w:type="dxa"/>
            <w:tcBorders>
              <w:top w:val="nil"/>
              <w:left w:val="nil"/>
              <w:bottom w:val="single" w:sz="8" w:space="0" w:color="auto"/>
              <w:right w:val="single" w:sz="8" w:space="0" w:color="auto"/>
            </w:tcBorders>
            <w:shd w:val="clear" w:color="auto" w:fill="auto"/>
            <w:vAlign w:val="center"/>
            <w:hideMark/>
          </w:tcPr>
          <w:p w14:paraId="24A1E19F"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120</w:t>
            </w:r>
          </w:p>
        </w:tc>
        <w:tc>
          <w:tcPr>
            <w:tcW w:w="1816" w:type="dxa"/>
            <w:tcBorders>
              <w:top w:val="nil"/>
              <w:left w:val="nil"/>
              <w:bottom w:val="single" w:sz="8" w:space="0" w:color="auto"/>
              <w:right w:val="single" w:sz="8" w:space="0" w:color="auto"/>
            </w:tcBorders>
            <w:shd w:val="clear" w:color="auto" w:fill="auto"/>
            <w:vAlign w:val="center"/>
            <w:hideMark/>
          </w:tcPr>
          <w:p w14:paraId="7159559E"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118</w:t>
            </w:r>
          </w:p>
        </w:tc>
      </w:tr>
      <w:tr w:rsidR="00517CF9" w:rsidRPr="0095189B" w14:paraId="2CD2D562" w14:textId="77777777" w:rsidTr="0089614D">
        <w:trPr>
          <w:trHeight w:val="400"/>
        </w:trPr>
        <w:tc>
          <w:tcPr>
            <w:tcW w:w="1363" w:type="dxa"/>
            <w:tcBorders>
              <w:top w:val="nil"/>
              <w:left w:val="single" w:sz="8" w:space="0" w:color="auto"/>
              <w:bottom w:val="single" w:sz="8" w:space="0" w:color="auto"/>
              <w:right w:val="single" w:sz="8" w:space="0" w:color="auto"/>
            </w:tcBorders>
            <w:shd w:val="clear" w:color="auto" w:fill="auto"/>
            <w:vAlign w:val="center"/>
            <w:hideMark/>
          </w:tcPr>
          <w:p w14:paraId="469F208D"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4</w:t>
            </w:r>
          </w:p>
        </w:tc>
        <w:tc>
          <w:tcPr>
            <w:tcW w:w="2259" w:type="dxa"/>
            <w:tcBorders>
              <w:top w:val="nil"/>
              <w:left w:val="nil"/>
              <w:bottom w:val="single" w:sz="8" w:space="0" w:color="auto"/>
              <w:right w:val="single" w:sz="8" w:space="0" w:color="auto"/>
            </w:tcBorders>
            <w:shd w:val="clear" w:color="auto" w:fill="auto"/>
            <w:vAlign w:val="center"/>
            <w:hideMark/>
          </w:tcPr>
          <w:p w14:paraId="61B0A793"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39</w:t>
            </w:r>
          </w:p>
        </w:tc>
        <w:tc>
          <w:tcPr>
            <w:tcW w:w="2008" w:type="dxa"/>
            <w:tcBorders>
              <w:top w:val="nil"/>
              <w:left w:val="nil"/>
              <w:bottom w:val="single" w:sz="8" w:space="0" w:color="auto"/>
              <w:right w:val="single" w:sz="8" w:space="0" w:color="auto"/>
            </w:tcBorders>
            <w:shd w:val="clear" w:color="auto" w:fill="auto"/>
            <w:vAlign w:val="center"/>
            <w:hideMark/>
          </w:tcPr>
          <w:p w14:paraId="511990E3"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39</w:t>
            </w:r>
          </w:p>
        </w:tc>
        <w:tc>
          <w:tcPr>
            <w:tcW w:w="2581" w:type="dxa"/>
            <w:tcBorders>
              <w:top w:val="nil"/>
              <w:left w:val="nil"/>
              <w:bottom w:val="single" w:sz="8" w:space="0" w:color="auto"/>
              <w:right w:val="single" w:sz="8" w:space="0" w:color="auto"/>
            </w:tcBorders>
            <w:shd w:val="clear" w:color="auto" w:fill="auto"/>
            <w:vAlign w:val="center"/>
            <w:hideMark/>
          </w:tcPr>
          <w:p w14:paraId="5CD8302D"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118</w:t>
            </w:r>
          </w:p>
        </w:tc>
        <w:tc>
          <w:tcPr>
            <w:tcW w:w="1816" w:type="dxa"/>
            <w:tcBorders>
              <w:top w:val="nil"/>
              <w:left w:val="nil"/>
              <w:bottom w:val="single" w:sz="8" w:space="0" w:color="auto"/>
              <w:right w:val="single" w:sz="8" w:space="0" w:color="auto"/>
            </w:tcBorders>
            <w:shd w:val="clear" w:color="auto" w:fill="auto"/>
            <w:vAlign w:val="center"/>
            <w:hideMark/>
          </w:tcPr>
          <w:p w14:paraId="6CBD14C6"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118</w:t>
            </w:r>
          </w:p>
        </w:tc>
      </w:tr>
      <w:tr w:rsidR="00517CF9" w:rsidRPr="0095189B" w14:paraId="360EAA3D" w14:textId="77777777" w:rsidTr="0089614D">
        <w:trPr>
          <w:trHeight w:val="400"/>
        </w:trPr>
        <w:tc>
          <w:tcPr>
            <w:tcW w:w="1363" w:type="dxa"/>
            <w:tcBorders>
              <w:top w:val="nil"/>
              <w:left w:val="single" w:sz="8" w:space="0" w:color="auto"/>
              <w:bottom w:val="single" w:sz="8" w:space="0" w:color="auto"/>
              <w:right w:val="single" w:sz="8" w:space="0" w:color="auto"/>
            </w:tcBorders>
            <w:shd w:val="clear" w:color="auto" w:fill="auto"/>
            <w:vAlign w:val="center"/>
            <w:hideMark/>
          </w:tcPr>
          <w:p w14:paraId="2F50E858"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5</w:t>
            </w:r>
          </w:p>
        </w:tc>
        <w:tc>
          <w:tcPr>
            <w:tcW w:w="2259" w:type="dxa"/>
            <w:tcBorders>
              <w:top w:val="nil"/>
              <w:left w:val="nil"/>
              <w:bottom w:val="single" w:sz="8" w:space="0" w:color="auto"/>
              <w:right w:val="single" w:sz="8" w:space="0" w:color="auto"/>
            </w:tcBorders>
            <w:shd w:val="clear" w:color="auto" w:fill="auto"/>
            <w:vAlign w:val="center"/>
            <w:hideMark/>
          </w:tcPr>
          <w:p w14:paraId="4DEE4658"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37</w:t>
            </w:r>
          </w:p>
        </w:tc>
        <w:tc>
          <w:tcPr>
            <w:tcW w:w="2008" w:type="dxa"/>
            <w:tcBorders>
              <w:top w:val="nil"/>
              <w:left w:val="nil"/>
              <w:bottom w:val="single" w:sz="8" w:space="0" w:color="auto"/>
              <w:right w:val="single" w:sz="8" w:space="0" w:color="auto"/>
            </w:tcBorders>
            <w:shd w:val="clear" w:color="auto" w:fill="auto"/>
            <w:vAlign w:val="center"/>
            <w:hideMark/>
          </w:tcPr>
          <w:p w14:paraId="490D77A8"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37</w:t>
            </w:r>
          </w:p>
        </w:tc>
        <w:tc>
          <w:tcPr>
            <w:tcW w:w="2581" w:type="dxa"/>
            <w:tcBorders>
              <w:top w:val="nil"/>
              <w:left w:val="nil"/>
              <w:bottom w:val="single" w:sz="8" w:space="0" w:color="auto"/>
              <w:right w:val="single" w:sz="8" w:space="0" w:color="auto"/>
            </w:tcBorders>
            <w:shd w:val="clear" w:color="auto" w:fill="auto"/>
            <w:vAlign w:val="center"/>
            <w:hideMark/>
          </w:tcPr>
          <w:p w14:paraId="24B45222"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80</w:t>
            </w:r>
          </w:p>
        </w:tc>
        <w:tc>
          <w:tcPr>
            <w:tcW w:w="1816" w:type="dxa"/>
            <w:tcBorders>
              <w:top w:val="nil"/>
              <w:left w:val="nil"/>
              <w:bottom w:val="single" w:sz="8" w:space="0" w:color="auto"/>
              <w:right w:val="single" w:sz="8" w:space="0" w:color="auto"/>
            </w:tcBorders>
            <w:shd w:val="clear" w:color="auto" w:fill="auto"/>
            <w:vAlign w:val="center"/>
            <w:hideMark/>
          </w:tcPr>
          <w:p w14:paraId="34BF9D9F" w14:textId="77777777" w:rsidR="00517CF9" w:rsidRPr="0095189B" w:rsidRDefault="00517CF9" w:rsidP="00BB5F0E">
            <w:pPr>
              <w:tabs>
                <w:tab w:val="clear" w:pos="1830"/>
                <w:tab w:val="clear" w:pos="4095"/>
              </w:tabs>
              <w:spacing w:line="240" w:lineRule="auto"/>
              <w:jc w:val="both"/>
              <w:rPr>
                <w:color w:val="000000"/>
                <w:lang w:val="en-US" w:eastAsia="en-US"/>
              </w:rPr>
            </w:pPr>
            <w:r w:rsidRPr="0095189B">
              <w:rPr>
                <w:color w:val="000000"/>
                <w:lang w:val="en-US" w:eastAsia="en-US"/>
              </w:rPr>
              <w:t>82</w:t>
            </w:r>
          </w:p>
        </w:tc>
      </w:tr>
      <w:tr w:rsidR="0089614D" w:rsidRPr="0095189B" w14:paraId="5DEAC606" w14:textId="77777777" w:rsidTr="0089614D">
        <w:trPr>
          <w:trHeight w:val="400"/>
        </w:trPr>
        <w:tc>
          <w:tcPr>
            <w:tcW w:w="1363" w:type="dxa"/>
            <w:tcBorders>
              <w:top w:val="nil"/>
              <w:left w:val="single" w:sz="8" w:space="0" w:color="auto"/>
              <w:bottom w:val="single" w:sz="8" w:space="0" w:color="auto"/>
              <w:right w:val="single" w:sz="8" w:space="0" w:color="auto"/>
            </w:tcBorders>
            <w:shd w:val="clear" w:color="auto" w:fill="auto"/>
            <w:vAlign w:val="center"/>
          </w:tcPr>
          <w:p w14:paraId="7F6DAC62" w14:textId="43AE298A" w:rsidR="0089614D" w:rsidRPr="0089614D" w:rsidRDefault="0089614D" w:rsidP="00BB5F0E">
            <w:pPr>
              <w:tabs>
                <w:tab w:val="clear" w:pos="1830"/>
                <w:tab w:val="clear" w:pos="4095"/>
              </w:tabs>
              <w:spacing w:line="240" w:lineRule="auto"/>
              <w:jc w:val="both"/>
              <w:rPr>
                <w:b/>
                <w:color w:val="000000"/>
                <w:lang w:val="en-US" w:eastAsia="en-US"/>
              </w:rPr>
            </w:pPr>
            <w:r w:rsidRPr="0089614D">
              <w:rPr>
                <w:b/>
                <w:color w:val="000000"/>
                <w:lang w:val="en-US" w:eastAsia="en-US"/>
              </w:rPr>
              <w:t>Total</w:t>
            </w:r>
          </w:p>
        </w:tc>
        <w:tc>
          <w:tcPr>
            <w:tcW w:w="2259" w:type="dxa"/>
            <w:tcBorders>
              <w:top w:val="nil"/>
              <w:left w:val="nil"/>
              <w:bottom w:val="single" w:sz="8" w:space="0" w:color="auto"/>
              <w:right w:val="single" w:sz="8" w:space="0" w:color="auto"/>
            </w:tcBorders>
            <w:shd w:val="clear" w:color="auto" w:fill="auto"/>
            <w:vAlign w:val="center"/>
          </w:tcPr>
          <w:p w14:paraId="2D7B15B4" w14:textId="31CC4435" w:rsidR="0089614D" w:rsidRPr="0089614D" w:rsidRDefault="0089614D" w:rsidP="00BB5F0E">
            <w:pPr>
              <w:tabs>
                <w:tab w:val="clear" w:pos="1830"/>
                <w:tab w:val="clear" w:pos="4095"/>
              </w:tabs>
              <w:spacing w:line="240" w:lineRule="auto"/>
              <w:jc w:val="both"/>
              <w:rPr>
                <w:b/>
                <w:color w:val="000000"/>
                <w:lang w:val="en-US" w:eastAsia="en-US"/>
              </w:rPr>
            </w:pPr>
            <w:r w:rsidRPr="0089614D">
              <w:rPr>
                <w:b/>
                <w:color w:val="000000"/>
                <w:lang w:val="en-US" w:eastAsia="en-US"/>
              </w:rPr>
              <w:t>179</w:t>
            </w:r>
          </w:p>
        </w:tc>
        <w:tc>
          <w:tcPr>
            <w:tcW w:w="2008" w:type="dxa"/>
            <w:tcBorders>
              <w:top w:val="nil"/>
              <w:left w:val="nil"/>
              <w:bottom w:val="single" w:sz="8" w:space="0" w:color="auto"/>
              <w:right w:val="single" w:sz="8" w:space="0" w:color="auto"/>
            </w:tcBorders>
            <w:shd w:val="clear" w:color="auto" w:fill="auto"/>
            <w:vAlign w:val="center"/>
          </w:tcPr>
          <w:p w14:paraId="65FC55A8" w14:textId="55048DA1" w:rsidR="0089614D" w:rsidRPr="0089614D" w:rsidRDefault="0089614D" w:rsidP="00BB5F0E">
            <w:pPr>
              <w:tabs>
                <w:tab w:val="clear" w:pos="1830"/>
                <w:tab w:val="clear" w:pos="4095"/>
              </w:tabs>
              <w:spacing w:line="240" w:lineRule="auto"/>
              <w:jc w:val="both"/>
              <w:rPr>
                <w:b/>
                <w:color w:val="000000"/>
                <w:lang w:val="en-US" w:eastAsia="en-US"/>
              </w:rPr>
            </w:pPr>
            <w:r w:rsidRPr="0089614D">
              <w:rPr>
                <w:b/>
                <w:color w:val="000000"/>
                <w:lang w:val="en-US" w:eastAsia="en-US"/>
              </w:rPr>
              <w:t>179</w:t>
            </w:r>
          </w:p>
        </w:tc>
        <w:tc>
          <w:tcPr>
            <w:tcW w:w="2581" w:type="dxa"/>
            <w:tcBorders>
              <w:top w:val="nil"/>
              <w:left w:val="nil"/>
              <w:bottom w:val="single" w:sz="8" w:space="0" w:color="auto"/>
              <w:right w:val="single" w:sz="8" w:space="0" w:color="auto"/>
            </w:tcBorders>
            <w:shd w:val="clear" w:color="auto" w:fill="auto"/>
            <w:vAlign w:val="center"/>
          </w:tcPr>
          <w:p w14:paraId="1C6F01DF" w14:textId="2ABA39EC" w:rsidR="0089614D" w:rsidRPr="0089614D" w:rsidRDefault="0089614D" w:rsidP="00BB5F0E">
            <w:pPr>
              <w:tabs>
                <w:tab w:val="clear" w:pos="1830"/>
                <w:tab w:val="clear" w:pos="4095"/>
              </w:tabs>
              <w:spacing w:line="240" w:lineRule="auto"/>
              <w:jc w:val="both"/>
              <w:rPr>
                <w:b/>
                <w:color w:val="000000"/>
                <w:lang w:val="en-US" w:eastAsia="en-US"/>
              </w:rPr>
            </w:pPr>
            <w:r w:rsidRPr="0089614D">
              <w:rPr>
                <w:b/>
                <w:color w:val="000000"/>
                <w:lang w:val="en-US" w:eastAsia="en-US"/>
              </w:rPr>
              <w:t>518</w:t>
            </w:r>
          </w:p>
        </w:tc>
        <w:tc>
          <w:tcPr>
            <w:tcW w:w="1816" w:type="dxa"/>
            <w:tcBorders>
              <w:top w:val="nil"/>
              <w:left w:val="nil"/>
              <w:bottom w:val="single" w:sz="8" w:space="0" w:color="auto"/>
              <w:right w:val="single" w:sz="8" w:space="0" w:color="auto"/>
            </w:tcBorders>
            <w:shd w:val="clear" w:color="auto" w:fill="auto"/>
            <w:vAlign w:val="center"/>
          </w:tcPr>
          <w:p w14:paraId="69A79ACE" w14:textId="454CE3CF" w:rsidR="0089614D" w:rsidRPr="0089614D" w:rsidRDefault="0089614D" w:rsidP="00BB5F0E">
            <w:pPr>
              <w:tabs>
                <w:tab w:val="clear" w:pos="1830"/>
                <w:tab w:val="clear" w:pos="4095"/>
              </w:tabs>
              <w:spacing w:line="240" w:lineRule="auto"/>
              <w:jc w:val="both"/>
              <w:rPr>
                <w:b/>
                <w:color w:val="000000"/>
                <w:lang w:val="en-US" w:eastAsia="en-US"/>
              </w:rPr>
            </w:pPr>
            <w:r w:rsidRPr="0089614D">
              <w:rPr>
                <w:b/>
                <w:color w:val="000000"/>
                <w:lang w:val="en-US" w:eastAsia="en-US"/>
              </w:rPr>
              <w:t>522</w:t>
            </w:r>
          </w:p>
        </w:tc>
      </w:tr>
    </w:tbl>
    <w:p w14:paraId="04616E17" w14:textId="77777777" w:rsidR="0089614D" w:rsidRDefault="0089614D" w:rsidP="00DD77AF">
      <w:pPr>
        <w:tabs>
          <w:tab w:val="clear" w:pos="1830"/>
          <w:tab w:val="clear" w:pos="4095"/>
        </w:tabs>
        <w:spacing w:after="160"/>
        <w:jc w:val="both"/>
        <w:rPr>
          <w:color w:val="000000" w:themeColor="text1"/>
        </w:rPr>
      </w:pPr>
    </w:p>
    <w:p w14:paraId="39E678EE" w14:textId="4811DC2A" w:rsidR="00517CF9" w:rsidRPr="00291E41" w:rsidRDefault="00517CF9" w:rsidP="00DD77AF">
      <w:pPr>
        <w:tabs>
          <w:tab w:val="clear" w:pos="1830"/>
          <w:tab w:val="clear" w:pos="4095"/>
        </w:tabs>
        <w:spacing w:after="160"/>
        <w:jc w:val="both"/>
        <w:rPr>
          <w:b/>
          <w:color w:val="000000" w:themeColor="text1"/>
        </w:rPr>
      </w:pPr>
      <w:r w:rsidRPr="0095189B">
        <w:rPr>
          <w:color w:val="000000" w:themeColor="text1"/>
        </w:rPr>
        <w:t xml:space="preserve">From the table above, it is seen </w:t>
      </w:r>
      <w:r w:rsidR="00730EC9">
        <w:rPr>
          <w:color w:val="000000" w:themeColor="text1"/>
        </w:rPr>
        <w:t>t</w:t>
      </w:r>
      <w:r w:rsidRPr="0095189B">
        <w:rPr>
          <w:color w:val="000000" w:themeColor="text1"/>
        </w:rPr>
        <w:t>hat the temperature reading have an accuracy of 100% a</w:t>
      </w:r>
      <w:r w:rsidR="00730EC9">
        <w:rPr>
          <w:color w:val="000000" w:themeColor="text1"/>
        </w:rPr>
        <w:t xml:space="preserve">nd the </w:t>
      </w:r>
      <w:r w:rsidRPr="0095189B">
        <w:rPr>
          <w:color w:val="000000" w:themeColor="text1"/>
        </w:rPr>
        <w:t>hea</w:t>
      </w:r>
      <w:r>
        <w:rPr>
          <w:color w:val="000000" w:themeColor="text1"/>
        </w:rPr>
        <w:t>r</w:t>
      </w:r>
      <w:r w:rsidR="00730EC9">
        <w:rPr>
          <w:color w:val="000000" w:themeColor="text1"/>
        </w:rPr>
        <w:t>t</w:t>
      </w:r>
      <w:r w:rsidRPr="0095189B">
        <w:rPr>
          <w:color w:val="000000" w:themeColor="text1"/>
        </w:rPr>
        <w:t xml:space="preserve">beat </w:t>
      </w:r>
      <w:r w:rsidR="00730EC9">
        <w:rPr>
          <w:color w:val="000000" w:themeColor="text1"/>
        </w:rPr>
        <w:t xml:space="preserve">has </w:t>
      </w:r>
      <w:r w:rsidRPr="0095189B">
        <w:rPr>
          <w:color w:val="000000" w:themeColor="text1"/>
        </w:rPr>
        <w:t>an error rate of 0.77%.</w:t>
      </w:r>
      <w:r w:rsidRPr="00291E41">
        <w:rPr>
          <w:b/>
          <w:color w:val="000000" w:themeColor="text1"/>
        </w:rPr>
        <w:br w:type="page"/>
      </w:r>
    </w:p>
    <w:p w14:paraId="59BA225E" w14:textId="77777777" w:rsidR="00517CF9" w:rsidRPr="00B7558C" w:rsidRDefault="00517CF9" w:rsidP="00517CF9">
      <w:pPr>
        <w:spacing w:after="120" w:line="360" w:lineRule="auto"/>
        <w:rPr>
          <w:b/>
          <w:color w:val="000000" w:themeColor="text1"/>
        </w:rPr>
      </w:pPr>
      <w:r w:rsidRPr="00B7558C">
        <w:rPr>
          <w:b/>
          <w:color w:val="000000" w:themeColor="text1"/>
        </w:rPr>
        <w:lastRenderedPageBreak/>
        <w:t>CHAPTER 5</w:t>
      </w:r>
    </w:p>
    <w:p w14:paraId="54C55D2B" w14:textId="77777777" w:rsidR="00517CF9" w:rsidRPr="00B7558C" w:rsidRDefault="00517CF9" w:rsidP="00517CF9">
      <w:pPr>
        <w:pStyle w:val="Default"/>
        <w:spacing w:after="120" w:line="360" w:lineRule="auto"/>
        <w:jc w:val="center"/>
        <w:rPr>
          <w:b/>
          <w:color w:val="000000" w:themeColor="text1"/>
        </w:rPr>
      </w:pPr>
      <w:r w:rsidRPr="00B7558C">
        <w:rPr>
          <w:b/>
          <w:color w:val="000000" w:themeColor="text1"/>
        </w:rPr>
        <w:t>CONCLUSION AND RECOMMENDATION</w:t>
      </w:r>
    </w:p>
    <w:p w14:paraId="32941F7A" w14:textId="47457F1B" w:rsidR="00517CF9" w:rsidRDefault="00FC0617" w:rsidP="00FC0617">
      <w:pPr>
        <w:pStyle w:val="Heading2"/>
        <w:numPr>
          <w:ilvl w:val="0"/>
          <w:numId w:val="0"/>
        </w:numPr>
      </w:pPr>
      <w:bookmarkStart w:id="220" w:name="_Toc81159173"/>
      <w:r>
        <w:t>5.1</w:t>
      </w:r>
      <w:r>
        <w:tab/>
      </w:r>
      <w:r w:rsidR="00517CF9" w:rsidRPr="00B7558C">
        <w:t>CONCLUSION</w:t>
      </w:r>
      <w:bookmarkEnd w:id="220"/>
    </w:p>
    <w:p w14:paraId="77885186" w14:textId="77777777" w:rsidR="00517CF9" w:rsidRPr="006A38A9" w:rsidRDefault="00517CF9" w:rsidP="00E70176">
      <w:pPr>
        <w:tabs>
          <w:tab w:val="clear" w:pos="1830"/>
          <w:tab w:val="clear" w:pos="4095"/>
        </w:tabs>
        <w:autoSpaceDE w:val="0"/>
        <w:autoSpaceDN w:val="0"/>
        <w:adjustRightInd w:val="0"/>
        <w:spacing w:after="160"/>
        <w:jc w:val="both"/>
        <w:rPr>
          <w:color w:val="000000" w:themeColor="text1"/>
        </w:rPr>
      </w:pPr>
      <w:r w:rsidRPr="00B7558C">
        <w:rPr>
          <w:color w:val="000000" w:themeColor="text1"/>
        </w:rPr>
        <w:t xml:space="preserve">The project provides low-cost solution to enhance the remote monitoring capability of existing health care system by using </w:t>
      </w:r>
      <w:r>
        <w:rPr>
          <w:color w:val="000000" w:themeColor="text1"/>
        </w:rPr>
        <w:t xml:space="preserve">web server. The </w:t>
      </w:r>
      <w:r>
        <w:rPr>
          <w:rFonts w:eastAsiaTheme="minorHAnsi"/>
          <w:lang w:val="en-US" w:eastAsia="en-US"/>
        </w:rPr>
        <w:t xml:space="preserve">system </w:t>
      </w:r>
      <w:r w:rsidRPr="006A38A9">
        <w:rPr>
          <w:rFonts w:eastAsiaTheme="minorHAnsi"/>
          <w:lang w:val="en-US" w:eastAsia="en-US"/>
        </w:rPr>
        <w:t xml:space="preserve">can wirelessly monitor vital signs of patients in real-time and medical personnel can respond as the case warrants.  The sensor readings can be accessed from any device with browser. If the obtained current values exceed the threshold value an alarm system is triggered and the response is displayed on the webpage. </w:t>
      </w:r>
    </w:p>
    <w:p w14:paraId="43AC8973" w14:textId="77777777" w:rsidR="00517CF9" w:rsidRPr="006A38A9" w:rsidRDefault="00517CF9" w:rsidP="00E70176">
      <w:pPr>
        <w:tabs>
          <w:tab w:val="clear" w:pos="1830"/>
          <w:tab w:val="clear" w:pos="4095"/>
        </w:tabs>
        <w:autoSpaceDE w:val="0"/>
        <w:autoSpaceDN w:val="0"/>
        <w:adjustRightInd w:val="0"/>
        <w:spacing w:after="160"/>
        <w:jc w:val="both"/>
        <w:rPr>
          <w:rFonts w:eastAsiaTheme="minorHAnsi"/>
          <w:lang w:val="en-US" w:eastAsia="en-US"/>
        </w:rPr>
      </w:pPr>
      <w:r w:rsidRPr="006A38A9">
        <w:rPr>
          <w:rFonts w:eastAsiaTheme="minorHAnsi"/>
          <w:lang w:val="en-US" w:eastAsia="en-US"/>
        </w:rPr>
        <w:t xml:space="preserve">This system is helpful for patients who need healthcare services at 24/7. By using this method where the doctor can check his patient anywhere, anytime. </w:t>
      </w:r>
      <w:r w:rsidRPr="00B7558C">
        <w:rPr>
          <w:color w:val="000000" w:themeColor="text1"/>
        </w:rPr>
        <w:t>It uses three sensors such as IR Pulse rat</w:t>
      </w:r>
      <w:r>
        <w:rPr>
          <w:color w:val="000000" w:themeColor="text1"/>
        </w:rPr>
        <w:t>e, Body temperature</w:t>
      </w:r>
      <w:r w:rsidRPr="00B7558C">
        <w:rPr>
          <w:color w:val="000000" w:themeColor="text1"/>
        </w:rPr>
        <w:t xml:space="preserve"> monitoring. The sensors are operated and vital information is transmitted to the microcontroller</w:t>
      </w:r>
      <w:r>
        <w:rPr>
          <w:color w:val="000000" w:themeColor="text1"/>
        </w:rPr>
        <w:t>.</w:t>
      </w:r>
    </w:p>
    <w:p w14:paraId="4D21DFB6" w14:textId="77777777" w:rsidR="00517CF9" w:rsidRPr="00B7558C" w:rsidRDefault="00517CF9" w:rsidP="00E70176">
      <w:pPr>
        <w:tabs>
          <w:tab w:val="clear" w:pos="1830"/>
          <w:tab w:val="clear" w:pos="4095"/>
        </w:tabs>
        <w:autoSpaceDE w:val="0"/>
        <w:autoSpaceDN w:val="0"/>
        <w:adjustRightInd w:val="0"/>
        <w:spacing w:after="160"/>
        <w:jc w:val="both"/>
        <w:rPr>
          <w:color w:val="000000" w:themeColor="text1"/>
        </w:rPr>
      </w:pPr>
      <w:r w:rsidRPr="006A38A9">
        <w:rPr>
          <w:rFonts w:eastAsiaTheme="minorHAnsi"/>
          <w:color w:val="000000" w:themeColor="text1"/>
          <w:lang w:val="en-US" w:eastAsia="en-US"/>
        </w:rPr>
        <w:t>The hardware for the project is implemented and the output results are verified successfully.</w:t>
      </w:r>
      <w:r>
        <w:rPr>
          <w:rFonts w:eastAsiaTheme="minorHAnsi"/>
          <w:color w:val="000000" w:themeColor="text1"/>
          <w:lang w:val="en-US" w:eastAsia="en-US"/>
        </w:rPr>
        <w:t xml:space="preserve"> </w:t>
      </w:r>
      <w:r w:rsidRPr="00B7558C">
        <w:rPr>
          <w:color w:val="000000" w:themeColor="text1"/>
        </w:rPr>
        <w:t>The system can be installed for testing the health parameters of patient’s in their home for health care monitoring and the wireless sensor network can operate on an area of 6-10 square meters.</w:t>
      </w:r>
    </w:p>
    <w:p w14:paraId="27902847" w14:textId="77777777" w:rsidR="00517CF9" w:rsidRPr="00B7558C" w:rsidRDefault="00517CF9" w:rsidP="00517CF9">
      <w:pPr>
        <w:tabs>
          <w:tab w:val="clear" w:pos="1830"/>
          <w:tab w:val="clear" w:pos="4095"/>
        </w:tabs>
        <w:autoSpaceDE w:val="0"/>
        <w:autoSpaceDN w:val="0"/>
        <w:adjustRightInd w:val="0"/>
        <w:spacing w:after="160" w:line="360" w:lineRule="auto"/>
        <w:jc w:val="both"/>
        <w:rPr>
          <w:color w:val="000000" w:themeColor="text1"/>
        </w:rPr>
      </w:pPr>
    </w:p>
    <w:p w14:paraId="6065F97E" w14:textId="5891C6E5" w:rsidR="00517CF9" w:rsidRPr="00B7558C" w:rsidRDefault="00FC0617" w:rsidP="00FC0617">
      <w:pPr>
        <w:pStyle w:val="Heading2"/>
        <w:numPr>
          <w:ilvl w:val="0"/>
          <w:numId w:val="0"/>
        </w:numPr>
      </w:pPr>
      <w:bookmarkStart w:id="221" w:name="_Toc81159174"/>
      <w:r>
        <w:t>5.2</w:t>
      </w:r>
      <w:r>
        <w:tab/>
      </w:r>
      <w:r w:rsidR="00517CF9" w:rsidRPr="00B7558C">
        <w:t>RECOMMENDATION</w:t>
      </w:r>
      <w:bookmarkEnd w:id="221"/>
    </w:p>
    <w:p w14:paraId="43213E79" w14:textId="77777777" w:rsidR="00517CF9" w:rsidRPr="00B7558C" w:rsidRDefault="00517CF9" w:rsidP="00E70176">
      <w:pPr>
        <w:tabs>
          <w:tab w:val="clear" w:pos="1830"/>
          <w:tab w:val="clear" w:pos="4095"/>
        </w:tabs>
        <w:autoSpaceDE w:val="0"/>
        <w:autoSpaceDN w:val="0"/>
        <w:adjustRightInd w:val="0"/>
        <w:spacing w:after="160"/>
        <w:jc w:val="both"/>
        <w:rPr>
          <w:color w:val="000000" w:themeColor="text1"/>
        </w:rPr>
      </w:pPr>
      <w:r>
        <w:rPr>
          <w:color w:val="000000" w:themeColor="text1"/>
        </w:rPr>
        <w:t>This</w:t>
      </w:r>
      <w:r w:rsidRPr="00B7558C">
        <w:rPr>
          <w:color w:val="000000" w:themeColor="text1"/>
        </w:rPr>
        <w:t xml:space="preserve"> System can be enhanced to detect and collect data of several anomalies for monitoring purpose such as home ultrasound, Brain signal monitoring, Tumour detection etc.</w:t>
      </w:r>
      <w:r>
        <w:rPr>
          <w:color w:val="000000" w:themeColor="text1"/>
        </w:rPr>
        <w:t xml:space="preserve"> </w:t>
      </w:r>
      <w:r w:rsidRPr="00B7558C">
        <w:rPr>
          <w:color w:val="000000" w:themeColor="text1"/>
        </w:rPr>
        <w:t>The interface can be designed to control which sensors can be used by consumers according to their needs.</w:t>
      </w:r>
    </w:p>
    <w:p w14:paraId="6D6690C7" w14:textId="77777777" w:rsidR="00517CF9" w:rsidRPr="00B7558C" w:rsidRDefault="00517CF9" w:rsidP="00E70176">
      <w:pPr>
        <w:tabs>
          <w:tab w:val="clear" w:pos="1830"/>
          <w:tab w:val="clear" w:pos="4095"/>
        </w:tabs>
        <w:autoSpaceDE w:val="0"/>
        <w:autoSpaceDN w:val="0"/>
        <w:adjustRightInd w:val="0"/>
        <w:spacing w:after="160"/>
        <w:jc w:val="both"/>
        <w:rPr>
          <w:color w:val="000000" w:themeColor="text1"/>
        </w:rPr>
      </w:pPr>
      <w:r w:rsidRPr="00B7558C">
        <w:rPr>
          <w:color w:val="000000" w:themeColor="text1"/>
        </w:rPr>
        <w:lastRenderedPageBreak/>
        <w:t>Web UI can be enhanced to perform several activities which include controlling the hardware, real-time graphs, history and analysis graphs to observe anomalies etc.</w:t>
      </w:r>
      <w:r>
        <w:rPr>
          <w:color w:val="000000" w:themeColor="text1"/>
        </w:rPr>
        <w:t xml:space="preserve"> </w:t>
      </w:r>
      <w:r w:rsidRPr="00B7558C">
        <w:rPr>
          <w:color w:val="000000" w:themeColor="text1"/>
        </w:rPr>
        <w:t>Tackle Distributed denial of service. DDOS, and Data privacy/security especially of medical systems.</w:t>
      </w:r>
    </w:p>
    <w:p w14:paraId="12CD26EB" w14:textId="77777777" w:rsidR="00517CF9" w:rsidRPr="00B7558C" w:rsidRDefault="00517CF9" w:rsidP="00517CF9">
      <w:pPr>
        <w:tabs>
          <w:tab w:val="clear" w:pos="1830"/>
          <w:tab w:val="clear" w:pos="4095"/>
        </w:tabs>
        <w:autoSpaceDE w:val="0"/>
        <w:autoSpaceDN w:val="0"/>
        <w:adjustRightInd w:val="0"/>
        <w:spacing w:after="160" w:line="360" w:lineRule="auto"/>
        <w:jc w:val="both"/>
        <w:rPr>
          <w:color w:val="000000" w:themeColor="text1"/>
        </w:rPr>
      </w:pPr>
    </w:p>
    <w:p w14:paraId="635ACC54" w14:textId="77777777" w:rsidR="00517CF9" w:rsidRPr="00B7558C" w:rsidRDefault="00517CF9" w:rsidP="00517CF9">
      <w:pPr>
        <w:tabs>
          <w:tab w:val="clear" w:pos="1830"/>
          <w:tab w:val="clear" w:pos="4095"/>
        </w:tabs>
        <w:autoSpaceDE w:val="0"/>
        <w:autoSpaceDN w:val="0"/>
        <w:adjustRightInd w:val="0"/>
        <w:spacing w:after="160" w:line="360" w:lineRule="auto"/>
        <w:jc w:val="both"/>
        <w:rPr>
          <w:rFonts w:eastAsiaTheme="minorHAnsi"/>
          <w:color w:val="000000" w:themeColor="text1"/>
          <w:lang w:val="en-US" w:eastAsia="en-US"/>
        </w:rPr>
      </w:pPr>
    </w:p>
    <w:p w14:paraId="33A700B4" w14:textId="6D4AF8B7" w:rsidR="00A617F3" w:rsidRDefault="00A617F3" w:rsidP="00F81D87"/>
    <w:p w14:paraId="70347180" w14:textId="26F3206E" w:rsidR="0033252F" w:rsidRDefault="0033252F" w:rsidP="00F81D87"/>
    <w:p w14:paraId="582FE936" w14:textId="4112A0DF" w:rsidR="0033252F" w:rsidRDefault="0033252F" w:rsidP="00F81D87"/>
    <w:p w14:paraId="02B26634" w14:textId="11078E8B" w:rsidR="0033252F" w:rsidRDefault="0033252F" w:rsidP="00F81D87"/>
    <w:p w14:paraId="69F42012" w14:textId="557F3E82" w:rsidR="0033252F" w:rsidRDefault="0033252F" w:rsidP="00F81D87"/>
    <w:p w14:paraId="0D8DF79E" w14:textId="1A611B94" w:rsidR="0033252F" w:rsidRDefault="0033252F" w:rsidP="00F81D87"/>
    <w:p w14:paraId="1A6BB291" w14:textId="30AE2830" w:rsidR="0033252F" w:rsidRDefault="0033252F" w:rsidP="00F81D87"/>
    <w:p w14:paraId="2448862B" w14:textId="0D4FD31A" w:rsidR="0033252F" w:rsidRDefault="0033252F" w:rsidP="00F81D87"/>
    <w:p w14:paraId="4A6237C1" w14:textId="77777777" w:rsidR="0033252F" w:rsidRDefault="0033252F" w:rsidP="00F81D87"/>
    <w:p w14:paraId="06F14995" w14:textId="77777777" w:rsidR="00A617F3" w:rsidRDefault="00A617F3" w:rsidP="00F81D87"/>
    <w:p w14:paraId="1CA2F41E" w14:textId="77777777" w:rsidR="00AE1BDC" w:rsidRDefault="00AE1BDC" w:rsidP="00AE1BDC"/>
    <w:p w14:paraId="421896E1" w14:textId="77777777" w:rsidR="00880E3F" w:rsidRDefault="00880E3F" w:rsidP="00AE1BDC"/>
    <w:p w14:paraId="446113C6" w14:textId="77777777" w:rsidR="00880E3F" w:rsidRDefault="00880E3F" w:rsidP="00AE1BDC"/>
    <w:p w14:paraId="5B406B32" w14:textId="77777777" w:rsidR="00880E3F" w:rsidRDefault="00880E3F" w:rsidP="00AE1BDC"/>
    <w:p w14:paraId="515D35F4" w14:textId="77777777" w:rsidR="00880E3F" w:rsidRDefault="00880E3F" w:rsidP="00AE1BDC"/>
    <w:p w14:paraId="7FEBB4D8" w14:textId="77777777" w:rsidR="00880E3F" w:rsidRDefault="00880E3F" w:rsidP="00AE1BDC"/>
    <w:p w14:paraId="1085AF31" w14:textId="77777777" w:rsidR="00880E3F" w:rsidRDefault="00880E3F" w:rsidP="00AE1BDC"/>
    <w:p w14:paraId="739EB3DA" w14:textId="77777777" w:rsidR="00880E3F" w:rsidRDefault="00880E3F" w:rsidP="00AE1BDC"/>
    <w:p w14:paraId="5418A253" w14:textId="13C2361F" w:rsidR="00FC3737" w:rsidRDefault="00FC3737" w:rsidP="00F81D87">
      <w:pPr>
        <w:pStyle w:val="Heading1"/>
      </w:pPr>
      <w:bookmarkStart w:id="222" w:name="_Toc81159175"/>
      <w:r>
        <w:lastRenderedPageBreak/>
        <w:t>REFERENCES</w:t>
      </w:r>
      <w:bookmarkEnd w:id="222"/>
    </w:p>
    <w:sdt>
      <w:sdtPr>
        <w:id w:val="-332371913"/>
        <w:docPartObj>
          <w:docPartGallery w:val="Bibliographies"/>
          <w:docPartUnique/>
        </w:docPartObj>
      </w:sdtPr>
      <w:sdtEndPr>
        <w:rPr>
          <w:b/>
          <w:bCs/>
        </w:rPr>
      </w:sdtEndPr>
      <w:sdtContent>
        <w:p w14:paraId="5DB95AD7" w14:textId="28AC6B92" w:rsidR="00F51E9F" w:rsidRDefault="00F51E9F" w:rsidP="00EB32AB">
          <w:pPr>
            <w:jc w:val="both"/>
          </w:pPr>
          <w:r>
            <w:t>Arun K P. Aswin Suresh., &amp; Jibin M T. Jithin C, (2018). Comatose Patient Monitoring</w:t>
          </w:r>
        </w:p>
        <w:p w14:paraId="2ADEC299" w14:textId="77777777" w:rsidR="00F51E9F" w:rsidRDefault="00F51E9F" w:rsidP="00F51E9F">
          <w:pPr>
            <w:autoSpaceDE w:val="0"/>
            <w:autoSpaceDN w:val="0"/>
            <w:adjustRightInd w:val="0"/>
            <w:spacing w:line="360" w:lineRule="auto"/>
            <w:ind w:left="540"/>
            <w:jc w:val="both"/>
          </w:pPr>
          <w:r>
            <w:t>System using Neural Oscillation and Mind Wave, International Journal of Engineering</w:t>
          </w:r>
        </w:p>
        <w:p w14:paraId="3EDC2EEA" w14:textId="77777777" w:rsidR="00F51E9F" w:rsidRDefault="00F51E9F" w:rsidP="00F51E9F">
          <w:pPr>
            <w:autoSpaceDE w:val="0"/>
            <w:autoSpaceDN w:val="0"/>
            <w:adjustRightInd w:val="0"/>
            <w:spacing w:line="360" w:lineRule="auto"/>
            <w:ind w:left="540"/>
            <w:jc w:val="both"/>
          </w:pPr>
          <w:r>
            <w:t>Research &amp; Technology (IJERT) ISSN: 2278-0181, www.ijert.org RTICCT</w:t>
          </w:r>
        </w:p>
        <w:p w14:paraId="20009DDA" w14:textId="77777777" w:rsidR="00F51E9F" w:rsidRDefault="00F51E9F" w:rsidP="00F51E9F">
          <w:pPr>
            <w:autoSpaceDE w:val="0"/>
            <w:autoSpaceDN w:val="0"/>
            <w:adjustRightInd w:val="0"/>
            <w:spacing w:line="360" w:lineRule="auto"/>
            <w:ind w:left="540"/>
            <w:jc w:val="both"/>
          </w:pPr>
        </w:p>
        <w:p w14:paraId="52B47BAD" w14:textId="77777777" w:rsidR="00F51E9F" w:rsidRDefault="00F51E9F" w:rsidP="00F51E9F">
          <w:pPr>
            <w:autoSpaceDE w:val="0"/>
            <w:autoSpaceDN w:val="0"/>
            <w:adjustRightInd w:val="0"/>
            <w:spacing w:line="360" w:lineRule="auto"/>
            <w:ind w:left="540" w:hanging="540"/>
            <w:jc w:val="both"/>
          </w:pPr>
          <w:r>
            <w:t>B. Praveen Kumar, &amp; K. Mahendrakan, (2014). Prevention of Accident Due To Drowsy by Using Eye Blink in International Journal of Innovative Research in Science, Engineering and Technology Vol. 3, Issue 5, ISSN: 2319-8753</w:t>
          </w:r>
        </w:p>
        <w:p w14:paraId="70F980A0" w14:textId="77777777" w:rsidR="00F51E9F" w:rsidRDefault="00F51E9F" w:rsidP="00F51E9F">
          <w:pPr>
            <w:autoSpaceDE w:val="0"/>
            <w:autoSpaceDN w:val="0"/>
            <w:adjustRightInd w:val="0"/>
            <w:spacing w:line="360" w:lineRule="auto"/>
            <w:ind w:left="540" w:hanging="540"/>
            <w:jc w:val="both"/>
          </w:pPr>
        </w:p>
        <w:p w14:paraId="580D4819" w14:textId="5D440BD6" w:rsidR="00F51E9F" w:rsidRPr="00035F55" w:rsidRDefault="00F51E9F" w:rsidP="00035F55">
          <w:pPr>
            <w:pStyle w:val="Default"/>
            <w:spacing w:after="6" w:line="360" w:lineRule="auto"/>
            <w:ind w:left="450" w:hanging="450"/>
            <w:jc w:val="both"/>
            <w:rPr>
              <w:sz w:val="22"/>
              <w:szCs w:val="16"/>
            </w:rPr>
          </w:pPr>
          <w:r>
            <w:rPr>
              <w:sz w:val="22"/>
              <w:szCs w:val="16"/>
            </w:rPr>
            <w:t>Emna, M.</w:t>
          </w:r>
          <w:r w:rsidRPr="00FA0019">
            <w:rPr>
              <w:sz w:val="22"/>
              <w:szCs w:val="16"/>
            </w:rPr>
            <w:t>, Ernes</w:t>
          </w:r>
          <w:r>
            <w:rPr>
              <w:sz w:val="22"/>
              <w:szCs w:val="16"/>
            </w:rPr>
            <w:t xml:space="preserve">to, E., &amp; Khalil, D. (2017). </w:t>
          </w:r>
          <w:r w:rsidRPr="00FA0019">
            <w:rPr>
              <w:sz w:val="22"/>
              <w:szCs w:val="16"/>
            </w:rPr>
            <w:t>A Model-Driven Methodol</w:t>
          </w:r>
          <w:r>
            <w:rPr>
              <w:sz w:val="22"/>
              <w:szCs w:val="16"/>
            </w:rPr>
            <w:t xml:space="preserve">ogy for the Design of Autonomic </w:t>
          </w:r>
          <w:r w:rsidRPr="00FA0019">
            <w:rPr>
              <w:sz w:val="22"/>
              <w:szCs w:val="16"/>
            </w:rPr>
            <w:t>and Cognitive IoT-Based Sys</w:t>
          </w:r>
          <w:r>
            <w:rPr>
              <w:sz w:val="22"/>
              <w:szCs w:val="16"/>
            </w:rPr>
            <w:t>tems: Application to Healthcare</w:t>
          </w:r>
          <w:r w:rsidRPr="00FA0019">
            <w:rPr>
              <w:sz w:val="22"/>
              <w:szCs w:val="16"/>
            </w:rPr>
            <w:t>, IEEE transactions on e</w:t>
          </w:r>
          <w:r>
            <w:rPr>
              <w:sz w:val="22"/>
              <w:szCs w:val="16"/>
            </w:rPr>
            <w:t xml:space="preserve">merging topics </w:t>
          </w:r>
          <w:r w:rsidRPr="00FA0019">
            <w:rPr>
              <w:sz w:val="22"/>
              <w:szCs w:val="16"/>
            </w:rPr>
            <w:t>in computa</w:t>
          </w:r>
          <w:r>
            <w:rPr>
              <w:sz w:val="22"/>
              <w:szCs w:val="16"/>
            </w:rPr>
            <w:t xml:space="preserve">tional Intelligence, vol. 1, no. 9. </w:t>
          </w:r>
        </w:p>
        <w:p w14:paraId="10120743" w14:textId="77777777" w:rsidR="00F51E9F" w:rsidRPr="00FA0019" w:rsidRDefault="00F51E9F" w:rsidP="00F51E9F">
          <w:pPr>
            <w:pStyle w:val="Default"/>
            <w:spacing w:after="6" w:line="360" w:lineRule="auto"/>
            <w:ind w:left="450" w:hanging="450"/>
            <w:jc w:val="both"/>
            <w:rPr>
              <w:sz w:val="22"/>
              <w:szCs w:val="16"/>
            </w:rPr>
          </w:pPr>
        </w:p>
        <w:p w14:paraId="1CBCFDCA" w14:textId="77777777" w:rsidR="00035F55" w:rsidRDefault="00F51E9F" w:rsidP="00035F55">
          <w:pPr>
            <w:pStyle w:val="Default"/>
            <w:spacing w:after="6" w:line="360" w:lineRule="auto"/>
            <w:ind w:left="450" w:hanging="450"/>
            <w:jc w:val="both"/>
            <w:rPr>
              <w:sz w:val="22"/>
              <w:szCs w:val="16"/>
            </w:rPr>
          </w:pPr>
          <w:r>
            <w:rPr>
              <w:sz w:val="22"/>
              <w:szCs w:val="16"/>
            </w:rPr>
            <w:t xml:space="preserve">Geethanjali R., </w:t>
          </w:r>
          <w:r w:rsidRPr="00FA0019">
            <w:rPr>
              <w:sz w:val="22"/>
              <w:szCs w:val="16"/>
            </w:rPr>
            <w:t>Fathima</w:t>
          </w:r>
          <w:r>
            <w:rPr>
              <w:sz w:val="22"/>
              <w:szCs w:val="16"/>
            </w:rPr>
            <w:t xml:space="preserve"> K. M., Harini S., Sabitha M. (2019). </w:t>
          </w:r>
          <w:r w:rsidRPr="00FA0019">
            <w:rPr>
              <w:sz w:val="22"/>
              <w:szCs w:val="16"/>
            </w:rPr>
            <w:t>Heal</w:t>
          </w:r>
          <w:r>
            <w:rPr>
              <w:sz w:val="22"/>
              <w:szCs w:val="16"/>
            </w:rPr>
            <w:t>th monitoring for coma patients</w:t>
          </w:r>
          <w:r w:rsidRPr="00FA0019">
            <w:rPr>
              <w:sz w:val="22"/>
              <w:szCs w:val="16"/>
            </w:rPr>
            <w:t>, International Journal of Emerging Research &amp; Dev</w:t>
          </w:r>
          <w:r>
            <w:rPr>
              <w:sz w:val="22"/>
              <w:szCs w:val="16"/>
            </w:rPr>
            <w:t>elopment, vol. 2, Issue 3</w:t>
          </w:r>
          <w:r w:rsidRPr="00FA0019">
            <w:rPr>
              <w:sz w:val="22"/>
              <w:szCs w:val="16"/>
            </w:rPr>
            <w:t xml:space="preserve">. </w:t>
          </w:r>
        </w:p>
        <w:p w14:paraId="378E6686" w14:textId="77777777" w:rsidR="00035F55" w:rsidRDefault="00035F55" w:rsidP="00035F55">
          <w:pPr>
            <w:pStyle w:val="Default"/>
            <w:spacing w:after="6" w:line="360" w:lineRule="auto"/>
            <w:ind w:left="450" w:hanging="450"/>
            <w:jc w:val="both"/>
            <w:rPr>
              <w:sz w:val="22"/>
              <w:szCs w:val="16"/>
            </w:rPr>
          </w:pPr>
        </w:p>
        <w:p w14:paraId="70A8C39D" w14:textId="6AE952FF" w:rsidR="00F51E9F" w:rsidRDefault="00035F55" w:rsidP="00035F55">
          <w:pPr>
            <w:pStyle w:val="Default"/>
            <w:spacing w:after="6" w:line="360" w:lineRule="auto"/>
            <w:ind w:left="450" w:hanging="450"/>
            <w:jc w:val="both"/>
            <w:rPr>
              <w:sz w:val="22"/>
              <w:szCs w:val="16"/>
            </w:rPr>
          </w:pPr>
          <w:r w:rsidRPr="00FA0019">
            <w:rPr>
              <w:sz w:val="22"/>
              <w:szCs w:val="16"/>
            </w:rPr>
            <w:t>J</w:t>
          </w:r>
          <w:r>
            <w:rPr>
              <w:sz w:val="22"/>
              <w:szCs w:val="16"/>
            </w:rPr>
            <w:t>osphine, M.,</w:t>
          </w:r>
          <w:r w:rsidRPr="00FA0019">
            <w:rPr>
              <w:sz w:val="22"/>
              <w:szCs w:val="16"/>
            </w:rPr>
            <w:t xml:space="preserve"> Hamsag</w:t>
          </w:r>
          <w:r>
            <w:rPr>
              <w:sz w:val="22"/>
              <w:szCs w:val="16"/>
            </w:rPr>
            <w:t xml:space="preserve">eetha, P., Monisha, P., &amp; Yuvarani, S. (2018). </w:t>
          </w:r>
          <w:r w:rsidRPr="00FA0019">
            <w:rPr>
              <w:sz w:val="22"/>
              <w:szCs w:val="16"/>
            </w:rPr>
            <w:t>Body Movement and Heart Beat Monitoring For Coma P</w:t>
          </w:r>
          <w:r>
            <w:rPr>
              <w:sz w:val="22"/>
              <w:szCs w:val="16"/>
            </w:rPr>
            <w:t>atient Using IoT</w:t>
          </w:r>
          <w:r w:rsidRPr="00FA0019">
            <w:rPr>
              <w:sz w:val="22"/>
              <w:szCs w:val="16"/>
            </w:rPr>
            <w:t>, International Journal of Innovative Research in Science, Engineering and Technology, Vol.</w:t>
          </w:r>
          <w:r>
            <w:rPr>
              <w:sz w:val="22"/>
              <w:szCs w:val="16"/>
            </w:rPr>
            <w:t xml:space="preserve"> 7, Special Issue 2.</w:t>
          </w:r>
        </w:p>
        <w:p w14:paraId="214657E7" w14:textId="77777777" w:rsidR="00035F55" w:rsidRDefault="00035F55" w:rsidP="00035F55">
          <w:pPr>
            <w:spacing w:line="360" w:lineRule="auto"/>
            <w:ind w:left="540" w:hanging="540"/>
            <w:jc w:val="both"/>
          </w:pPr>
          <w:r w:rsidRPr="00E75F24">
            <w:t>Kayode-Iyasere EO, Obasohan AO, &amp; Odiase FE. (2019). Medical coma in a secondary health centre in Benin City, Nigeria: A 3-year review. Port Harcourt Med J; 13:58-62</w:t>
          </w:r>
        </w:p>
        <w:p w14:paraId="0799C507" w14:textId="3BE1FEED" w:rsidR="00035F55" w:rsidRDefault="00035F55" w:rsidP="00035F55">
          <w:pPr>
            <w:spacing w:line="360" w:lineRule="auto"/>
            <w:ind w:left="540" w:hanging="540"/>
            <w:jc w:val="both"/>
            <w:rPr>
              <w:shd w:val="clear" w:color="auto" w:fill="FFFFFF"/>
            </w:rPr>
          </w:pPr>
          <w:r w:rsidRPr="00E75F24">
            <w:rPr>
              <w:shd w:val="clear" w:color="auto" w:fill="FFFFFF"/>
            </w:rPr>
            <w:t>Kanich W, Brady W.J, Huff J.S, Perron A.</w:t>
          </w:r>
          <w:r>
            <w:rPr>
              <w:shd w:val="clear" w:color="auto" w:fill="FFFFFF"/>
            </w:rPr>
            <w:t xml:space="preserve">D, Holstege C, Lindbeck G, </w:t>
          </w:r>
          <w:r w:rsidRPr="00E75F24">
            <w:rPr>
              <w:i/>
              <w:iCs/>
              <w:shd w:val="clear" w:color="auto" w:fill="FFFFFF"/>
            </w:rPr>
            <w:t xml:space="preserve">et al. </w:t>
          </w:r>
          <w:r>
            <w:rPr>
              <w:iCs/>
              <w:shd w:val="clear" w:color="auto" w:fill="FFFFFF"/>
            </w:rPr>
            <w:t>(</w:t>
          </w:r>
          <w:r w:rsidRPr="00E75F24">
            <w:rPr>
              <w:iCs/>
              <w:shd w:val="clear" w:color="auto" w:fill="FFFFFF"/>
            </w:rPr>
            <w:t>2002).</w:t>
          </w:r>
          <w:r w:rsidRPr="00E75F24">
            <w:rPr>
              <w:shd w:val="clear" w:color="auto" w:fill="FFFFFF"/>
            </w:rPr>
            <w:t> Altered mental status: Evaluation and etiology in the ED. Am J Emerg Med</w:t>
          </w:r>
          <w:r>
            <w:rPr>
              <w:shd w:val="clear" w:color="auto" w:fill="FFFFFF"/>
            </w:rPr>
            <w:t>;20:613-7.</w:t>
          </w:r>
        </w:p>
        <w:p w14:paraId="30D2E27E" w14:textId="77777777" w:rsidR="00E862D1" w:rsidRPr="00035F55" w:rsidRDefault="00E862D1" w:rsidP="00035F55">
          <w:pPr>
            <w:spacing w:line="360" w:lineRule="auto"/>
            <w:ind w:left="540" w:hanging="540"/>
            <w:jc w:val="both"/>
            <w:rPr>
              <w:shd w:val="clear" w:color="auto" w:fill="FFFFFF"/>
            </w:rPr>
          </w:pPr>
        </w:p>
        <w:p w14:paraId="156556BF" w14:textId="77777777" w:rsidR="00F51E9F" w:rsidRDefault="00F51E9F" w:rsidP="00F51E9F">
          <w:pPr>
            <w:pStyle w:val="Default"/>
            <w:spacing w:after="6" w:line="360" w:lineRule="auto"/>
            <w:ind w:left="450" w:hanging="450"/>
            <w:jc w:val="both"/>
            <w:rPr>
              <w:sz w:val="22"/>
              <w:szCs w:val="16"/>
            </w:rPr>
          </w:pPr>
          <w:r w:rsidRPr="00FA0019">
            <w:rPr>
              <w:sz w:val="22"/>
              <w:szCs w:val="16"/>
            </w:rPr>
            <w:t xml:space="preserve">Koganti, </w:t>
          </w:r>
          <w:r>
            <w:rPr>
              <w:sz w:val="22"/>
              <w:szCs w:val="16"/>
            </w:rPr>
            <w:t xml:space="preserve">S., </w:t>
          </w:r>
          <w:r w:rsidRPr="00FA0019">
            <w:rPr>
              <w:sz w:val="22"/>
              <w:szCs w:val="16"/>
            </w:rPr>
            <w:t>Suma,</w:t>
          </w:r>
          <w:r>
            <w:rPr>
              <w:sz w:val="22"/>
              <w:szCs w:val="16"/>
            </w:rPr>
            <w:t xml:space="preserve"> H.,</w:t>
          </w:r>
          <w:r w:rsidRPr="00FA0019">
            <w:rPr>
              <w:sz w:val="22"/>
              <w:szCs w:val="16"/>
            </w:rPr>
            <w:t xml:space="preserve"> Appaji</w:t>
          </w:r>
          <w:r>
            <w:rPr>
              <w:sz w:val="22"/>
              <w:szCs w:val="16"/>
            </w:rPr>
            <w:t>,</w:t>
          </w:r>
          <w:r w:rsidRPr="00FA0019">
            <w:rPr>
              <w:sz w:val="22"/>
              <w:szCs w:val="16"/>
            </w:rPr>
            <w:t xml:space="preserve"> M. </w:t>
          </w:r>
          <w:r>
            <w:rPr>
              <w:sz w:val="22"/>
              <w:szCs w:val="16"/>
            </w:rPr>
            <w:t xml:space="preserve">(2015). Abhishek </w:t>
          </w:r>
          <w:r w:rsidRPr="00FA0019">
            <w:rPr>
              <w:sz w:val="22"/>
              <w:szCs w:val="16"/>
            </w:rPr>
            <w:t>Analysis and Monitoring of Coma Patients usin</w:t>
          </w:r>
          <w:r>
            <w:rPr>
              <w:sz w:val="22"/>
              <w:szCs w:val="16"/>
            </w:rPr>
            <w:t>g Wearable Motion Sensor System</w:t>
          </w:r>
          <w:r w:rsidRPr="00FA0019">
            <w:rPr>
              <w:sz w:val="22"/>
              <w:szCs w:val="16"/>
            </w:rPr>
            <w:t>, International Journal of Science and Research (IJ</w:t>
          </w:r>
          <w:r>
            <w:rPr>
              <w:sz w:val="22"/>
              <w:szCs w:val="16"/>
            </w:rPr>
            <w:t>SR), Volume 4 Issue 9.</w:t>
          </w:r>
        </w:p>
        <w:p w14:paraId="75F00C32" w14:textId="77777777" w:rsidR="00E862D1" w:rsidRPr="00E75F24" w:rsidRDefault="00E862D1" w:rsidP="00E862D1">
          <w:pPr>
            <w:pStyle w:val="Default"/>
            <w:spacing w:line="360" w:lineRule="auto"/>
            <w:ind w:left="450" w:hanging="450"/>
            <w:jc w:val="both"/>
          </w:pPr>
        </w:p>
        <w:p w14:paraId="501FA26D" w14:textId="688EFDFD" w:rsidR="00E862D1" w:rsidRPr="00E862D1" w:rsidRDefault="00E862D1" w:rsidP="00E862D1">
          <w:pPr>
            <w:spacing w:line="360" w:lineRule="auto"/>
            <w:ind w:left="540" w:hanging="540"/>
            <w:jc w:val="both"/>
          </w:pPr>
          <w:r w:rsidRPr="00E75F24">
            <w:rPr>
              <w:lang w:val="en-US" w:eastAsia="en-US"/>
            </w:rPr>
            <w:t>Lukeman O</w:t>
          </w:r>
          <w:r w:rsidRPr="00E75F24">
            <w:t>.</w:t>
          </w:r>
          <w:r w:rsidRPr="00E75F24">
            <w:rPr>
              <w:lang w:val="en-US" w:eastAsia="en-US"/>
            </w:rPr>
            <w:t>F, Datti M</w:t>
          </w:r>
          <w:r w:rsidRPr="00E75F24">
            <w:t>.</w:t>
          </w:r>
          <w:r w:rsidRPr="00E75F24">
            <w:rPr>
              <w:lang w:val="en-US" w:eastAsia="en-US"/>
            </w:rPr>
            <w:t xml:space="preserve">A, Geoffrey O, Yusuf AM, Musbau R, </w:t>
          </w:r>
          <w:r w:rsidRPr="00E75F24">
            <w:t xml:space="preserve">&amp; </w:t>
          </w:r>
          <w:r w:rsidRPr="00E75F24">
            <w:rPr>
              <w:lang w:val="en-US" w:eastAsia="en-US"/>
            </w:rPr>
            <w:t>Shakira OD.</w:t>
          </w:r>
          <w:r w:rsidRPr="00E75F24">
            <w:t xml:space="preserve"> (2012).</w:t>
          </w:r>
          <w:r w:rsidRPr="00E75F24">
            <w:rPr>
              <w:lang w:val="en-US" w:eastAsia="en-US"/>
            </w:rPr>
            <w:t xml:space="preserve"> Etiology and outcome of medical coma in a tertiary hospital in North Western Nigeria. Ann Niger Med; 6:92-7.  </w:t>
          </w:r>
        </w:p>
        <w:p w14:paraId="6BBDA8D6" w14:textId="5181742D" w:rsidR="00F51E9F" w:rsidRPr="00035F55" w:rsidRDefault="00035F55" w:rsidP="00035F55">
          <w:pPr>
            <w:spacing w:line="360" w:lineRule="auto"/>
            <w:ind w:left="540" w:hanging="540"/>
            <w:jc w:val="both"/>
          </w:pPr>
          <w:r w:rsidRPr="00E75F24">
            <w:lastRenderedPageBreak/>
            <w:t>M. Sathya, S. Madhan, &amp; K. Jayanthi. (2018). Internet of things (IoT) based health monitoring system and challenges International Journal of Engineering &amp;Technology, 7 (1.7) 175-178 International Journal of Engineering &amp; Technology Website: www.sciencepubco.co</w:t>
          </w:r>
          <w:r>
            <w:t>m/index.php/IJET Research paper</w:t>
          </w:r>
        </w:p>
        <w:p w14:paraId="66031692" w14:textId="77777777" w:rsidR="00F51E9F" w:rsidRDefault="00F51E9F" w:rsidP="00F51E9F">
          <w:pPr>
            <w:autoSpaceDE w:val="0"/>
            <w:autoSpaceDN w:val="0"/>
            <w:adjustRightInd w:val="0"/>
            <w:spacing w:line="240" w:lineRule="auto"/>
            <w:jc w:val="both"/>
            <w:rPr>
              <w:color w:val="000000"/>
              <w:szCs w:val="16"/>
            </w:rPr>
          </w:pPr>
        </w:p>
        <w:p w14:paraId="1F85D08F" w14:textId="77777777" w:rsidR="00F51E9F" w:rsidRDefault="00F51E9F" w:rsidP="00F51E9F">
          <w:pPr>
            <w:autoSpaceDE w:val="0"/>
            <w:autoSpaceDN w:val="0"/>
            <w:adjustRightInd w:val="0"/>
            <w:spacing w:line="360" w:lineRule="auto"/>
            <w:ind w:left="540" w:hanging="540"/>
            <w:jc w:val="both"/>
          </w:pPr>
          <w:r>
            <w:t>Molugu Surya V, Bindu S M, Aishwarya B, Dhanush B N, &amp; Manjunath R  ounte, (2018). Security and   privacy challenges in the Internet of Things. Proceedings of the 2nd International Conference on Trends in Electronics and Informatics (ICOEI), IEEE Conference Record: # 42666; IEEE Xplore ISBN: 978-1-5386 3570-4</w:t>
          </w:r>
        </w:p>
        <w:p w14:paraId="7E1EB018" w14:textId="77777777" w:rsidR="00035F55" w:rsidRPr="00E75F24" w:rsidRDefault="00035F55" w:rsidP="00035F55">
          <w:pPr>
            <w:spacing w:line="360" w:lineRule="auto"/>
            <w:jc w:val="both"/>
          </w:pPr>
        </w:p>
        <w:p w14:paraId="7A567E21" w14:textId="77777777" w:rsidR="00035F55" w:rsidRPr="00E75F24" w:rsidRDefault="00035F55" w:rsidP="00035F55">
          <w:pPr>
            <w:spacing w:line="360" w:lineRule="auto"/>
            <w:ind w:left="540" w:hanging="540"/>
            <w:jc w:val="both"/>
          </w:pPr>
          <w:r w:rsidRPr="00E75F24">
            <w:t xml:space="preserve">Naveen Kansal, Hardeep O.  &amp; Singh Dhillon. (2011) Advanced Coma Patient Monitoring System International Journal of Scientific &amp; Engineering Research Volume 2, Issue 6, June-2011 1 ISSN 2229-5518 IJSER </w:t>
          </w:r>
          <w:hyperlink r:id="rId44" w:history="1">
            <w:r w:rsidRPr="00E75F24">
              <w:rPr>
                <w:rStyle w:val="Hyperlink"/>
                <w:color w:val="auto"/>
              </w:rPr>
              <w:t>http://www.ijser.org</w:t>
            </w:r>
          </w:hyperlink>
        </w:p>
        <w:p w14:paraId="6B9EB88A" w14:textId="77777777" w:rsidR="00F51E9F" w:rsidRDefault="00F51E9F" w:rsidP="00035F55">
          <w:pPr>
            <w:autoSpaceDE w:val="0"/>
            <w:autoSpaceDN w:val="0"/>
            <w:adjustRightInd w:val="0"/>
            <w:spacing w:line="360" w:lineRule="auto"/>
            <w:jc w:val="both"/>
          </w:pPr>
        </w:p>
        <w:p w14:paraId="431A87FC" w14:textId="77777777" w:rsidR="00F51E9F" w:rsidRDefault="00F51E9F" w:rsidP="00F51E9F">
          <w:pPr>
            <w:autoSpaceDE w:val="0"/>
            <w:autoSpaceDN w:val="0"/>
            <w:adjustRightInd w:val="0"/>
            <w:spacing w:line="360" w:lineRule="auto"/>
            <w:ind w:left="540" w:hanging="540"/>
            <w:jc w:val="both"/>
          </w:pPr>
          <w:r>
            <w:t>Rahul P. Deshmukh, &amp; Prof. A.R.Wadhekar (2016), Smart sensors techniques to monitor comatose patients using embedded system.</w:t>
          </w:r>
        </w:p>
        <w:p w14:paraId="6BDFA024" w14:textId="77777777" w:rsidR="00F51E9F" w:rsidRDefault="00F51E9F" w:rsidP="00F51E9F">
          <w:pPr>
            <w:autoSpaceDE w:val="0"/>
            <w:autoSpaceDN w:val="0"/>
            <w:adjustRightInd w:val="0"/>
            <w:spacing w:line="360" w:lineRule="auto"/>
            <w:ind w:left="540" w:hanging="540"/>
            <w:jc w:val="both"/>
          </w:pPr>
        </w:p>
        <w:p w14:paraId="7D0F7DDC" w14:textId="77777777" w:rsidR="00F51E9F" w:rsidRDefault="00F51E9F" w:rsidP="00F51E9F">
          <w:pPr>
            <w:pStyle w:val="Default"/>
            <w:spacing w:after="6" w:line="360" w:lineRule="auto"/>
            <w:ind w:left="450" w:hanging="450"/>
            <w:jc w:val="both"/>
            <w:rPr>
              <w:sz w:val="22"/>
              <w:szCs w:val="16"/>
            </w:rPr>
          </w:pPr>
          <w:r w:rsidRPr="00FA0019">
            <w:rPr>
              <w:sz w:val="22"/>
              <w:szCs w:val="16"/>
            </w:rPr>
            <w:t>Sandeep,</w:t>
          </w:r>
          <w:r>
            <w:rPr>
              <w:sz w:val="22"/>
              <w:szCs w:val="16"/>
            </w:rPr>
            <w:t xml:space="preserve"> S., Esther, R, &amp; Sumalatha, G. (2018). </w:t>
          </w:r>
          <w:r w:rsidRPr="00FA0019">
            <w:rPr>
              <w:sz w:val="22"/>
              <w:szCs w:val="16"/>
            </w:rPr>
            <w:t>Monitoring of Health P</w:t>
          </w:r>
          <w:r>
            <w:rPr>
              <w:sz w:val="22"/>
              <w:szCs w:val="16"/>
            </w:rPr>
            <w:t>arameters by Using Raspberry Pi</w:t>
          </w:r>
          <w:r w:rsidRPr="00FA0019">
            <w:rPr>
              <w:sz w:val="22"/>
              <w:szCs w:val="16"/>
            </w:rPr>
            <w:t>, International Journals of Advanced Research in Computer Science and Software Enginee</w:t>
          </w:r>
          <w:r>
            <w:rPr>
              <w:sz w:val="22"/>
              <w:szCs w:val="16"/>
            </w:rPr>
            <w:t>ring, vol. 7, Issue-4.</w:t>
          </w:r>
        </w:p>
        <w:p w14:paraId="01C183CE" w14:textId="77777777" w:rsidR="00E862D1" w:rsidRDefault="00E862D1" w:rsidP="00E862D1">
          <w:pPr>
            <w:pStyle w:val="Default"/>
            <w:spacing w:after="6" w:line="360" w:lineRule="auto"/>
            <w:jc w:val="both"/>
            <w:rPr>
              <w:sz w:val="22"/>
              <w:szCs w:val="16"/>
            </w:rPr>
          </w:pPr>
        </w:p>
        <w:p w14:paraId="0AE4ACB0" w14:textId="77777777" w:rsidR="00E862D1" w:rsidRDefault="00E862D1" w:rsidP="00E862D1">
          <w:pPr>
            <w:spacing w:line="360" w:lineRule="auto"/>
            <w:ind w:left="540" w:hanging="540"/>
            <w:jc w:val="both"/>
          </w:pPr>
          <w:r w:rsidRPr="00E75F24">
            <w:t>Shivleela Patil, &amp; Dr. Sanjay Pardeshi, (2015). Health monitoring system using IoT International Research Journal of Engineering and Technology (IRJET) e-ISSN: 2395-0056 Volume: 05 Issue: 04 | Apr-2018 www.irjet.net p-ISSN: 2395-0072</w:t>
          </w:r>
        </w:p>
        <w:p w14:paraId="32A79C6A" w14:textId="77777777" w:rsidR="00DE637C" w:rsidRDefault="00DE637C" w:rsidP="00E862D1">
          <w:pPr>
            <w:spacing w:line="360" w:lineRule="auto"/>
            <w:ind w:left="540" w:hanging="540"/>
            <w:jc w:val="both"/>
          </w:pPr>
        </w:p>
        <w:p w14:paraId="28E7E83E" w14:textId="03D2A4C7" w:rsidR="00DE637C" w:rsidRPr="00E75F24" w:rsidRDefault="00DE637C" w:rsidP="00E862D1">
          <w:pPr>
            <w:spacing w:line="360" w:lineRule="auto"/>
            <w:ind w:left="540" w:hanging="540"/>
            <w:jc w:val="both"/>
          </w:pPr>
          <w:r w:rsidRPr="002F62D1">
            <w:rPr>
              <w:shd w:val="clear" w:color="auto" w:fill="FFFFFF"/>
            </w:rPr>
            <w:t>Stanley J. Swierzewski MD 3</w:t>
          </w:r>
          <w:r w:rsidRPr="002F62D1">
            <w:rPr>
              <w:shd w:val="clear" w:color="auto" w:fill="FFFFFF"/>
              <w:vertAlign w:val="superscript"/>
            </w:rPr>
            <w:t>rd</w:t>
          </w:r>
          <w:r w:rsidRPr="002F62D1">
            <w:rPr>
              <w:shd w:val="clear" w:color="auto" w:fill="FFFFFF"/>
            </w:rPr>
            <w:t xml:space="preserve">. </w:t>
          </w:r>
          <w:r w:rsidR="00F44039">
            <w:rPr>
              <w:shd w:val="clear" w:color="auto" w:fill="FFFFFF"/>
            </w:rPr>
            <w:t xml:space="preserve">9 (2015) </w:t>
          </w:r>
          <w:r w:rsidRPr="002F62D1">
            <w:rPr>
              <w:shd w:val="clear" w:color="auto" w:fill="FFFFFF"/>
            </w:rPr>
            <w:t>Healt</w:t>
          </w:r>
          <w:r w:rsidR="00F44039">
            <w:rPr>
              <w:shd w:val="clear" w:color="auto" w:fill="FFFFFF"/>
            </w:rPr>
            <w:t>h Communities. Com/Coma/causes.</w:t>
          </w:r>
          <w:r w:rsidRPr="002F62D1">
            <w:rPr>
              <w:shd w:val="clear" w:color="auto" w:fill="FFFFFF"/>
            </w:rPr>
            <w:t> </w:t>
          </w:r>
        </w:p>
        <w:p w14:paraId="536B14AC" w14:textId="77777777" w:rsidR="00E862D1" w:rsidRDefault="00E862D1" w:rsidP="00F51E9F">
          <w:pPr>
            <w:pStyle w:val="Default"/>
            <w:spacing w:after="6" w:line="360" w:lineRule="auto"/>
            <w:ind w:left="450" w:hanging="450"/>
            <w:jc w:val="both"/>
            <w:rPr>
              <w:sz w:val="22"/>
              <w:szCs w:val="16"/>
            </w:rPr>
          </w:pPr>
        </w:p>
        <w:p w14:paraId="565C59A1" w14:textId="77777777" w:rsidR="00F51E9F" w:rsidRDefault="00F51E9F" w:rsidP="00F51E9F">
          <w:pPr>
            <w:autoSpaceDE w:val="0"/>
            <w:autoSpaceDN w:val="0"/>
            <w:adjustRightInd w:val="0"/>
            <w:spacing w:line="240" w:lineRule="auto"/>
            <w:ind w:left="540" w:hanging="540"/>
            <w:jc w:val="both"/>
          </w:pPr>
        </w:p>
        <w:p w14:paraId="2FE7674E" w14:textId="77777777" w:rsidR="00F51E9F" w:rsidRDefault="00F51E9F" w:rsidP="00F51E9F">
          <w:pPr>
            <w:autoSpaceDE w:val="0"/>
            <w:autoSpaceDN w:val="0"/>
            <w:adjustRightInd w:val="0"/>
            <w:spacing w:line="360" w:lineRule="auto"/>
            <w:ind w:left="540" w:hanging="540"/>
            <w:jc w:val="both"/>
          </w:pPr>
          <w:r>
            <w:t>Suliman M Fati, Amgad M, Dheeraj C. Mungur, &amp; Ahmad B (2018). Integrated Health Monitoring System using GSM and IoT, International Conference on Smart Computing and Electronic Enterprise. (ICSCEE).</w:t>
          </w:r>
        </w:p>
        <w:p w14:paraId="5B72F1CD" w14:textId="77777777" w:rsidR="00F51E9F" w:rsidRDefault="00F51E9F" w:rsidP="00F51E9F">
          <w:pPr>
            <w:autoSpaceDE w:val="0"/>
            <w:autoSpaceDN w:val="0"/>
            <w:adjustRightInd w:val="0"/>
            <w:spacing w:line="360" w:lineRule="auto"/>
            <w:ind w:left="540" w:hanging="540"/>
            <w:jc w:val="both"/>
          </w:pPr>
        </w:p>
        <w:p w14:paraId="63B336D6" w14:textId="77777777" w:rsidR="00F51E9F" w:rsidRDefault="00F51E9F" w:rsidP="00F51E9F">
          <w:pPr>
            <w:autoSpaceDE w:val="0"/>
            <w:autoSpaceDN w:val="0"/>
            <w:adjustRightInd w:val="0"/>
            <w:spacing w:line="360" w:lineRule="auto"/>
            <w:ind w:left="540" w:hanging="540"/>
            <w:jc w:val="both"/>
          </w:pPr>
          <w:r>
            <w:lastRenderedPageBreak/>
            <w:t>Unnikrishnan.C, &amp; Ramesh.P, (2017). Early warning of Brain death in Hypoglycemic Coma using FPGA based Wearable device. International Conference on Innovations in information Embedded and Communication Systems (ICIIECS)</w:t>
          </w:r>
        </w:p>
        <w:p w14:paraId="6D4BA920" w14:textId="77777777" w:rsidR="00F51E9F" w:rsidRDefault="00F51E9F" w:rsidP="00F51E9F">
          <w:pPr>
            <w:autoSpaceDE w:val="0"/>
            <w:autoSpaceDN w:val="0"/>
            <w:adjustRightInd w:val="0"/>
            <w:spacing w:line="360" w:lineRule="auto"/>
            <w:ind w:left="360" w:hanging="270"/>
            <w:jc w:val="both"/>
          </w:pPr>
        </w:p>
        <w:p w14:paraId="0AA4145C" w14:textId="77777777" w:rsidR="00F51E9F" w:rsidRDefault="00F51E9F" w:rsidP="00F51E9F">
          <w:pPr>
            <w:autoSpaceDE w:val="0"/>
            <w:autoSpaceDN w:val="0"/>
            <w:adjustRightInd w:val="0"/>
            <w:spacing w:line="360" w:lineRule="auto"/>
            <w:jc w:val="both"/>
          </w:pPr>
          <w:r>
            <w:t>Y Ichimaru, H Tanaka, K Hirata, &amp; S. Katayama, (1994). Central Regulation of l/f</w:t>
          </w:r>
        </w:p>
        <w:p w14:paraId="09432C95" w14:textId="304F2B32" w:rsidR="00F51E9F" w:rsidRDefault="00F51E9F" w:rsidP="00EB32AB">
          <w:pPr>
            <w:autoSpaceDE w:val="0"/>
            <w:autoSpaceDN w:val="0"/>
            <w:adjustRightInd w:val="0"/>
            <w:spacing w:line="360" w:lineRule="auto"/>
            <w:ind w:left="360" w:firstLine="180"/>
            <w:jc w:val="both"/>
          </w:pPr>
          <w:r>
            <w:t>Fluctuations of Heart Rate Variability in Patients with Coma</w:t>
          </w:r>
          <w:r w:rsidR="00EB32AB">
            <w:t xml:space="preserve">, 0276- 6547/94 $4.00 </w:t>
          </w:r>
        </w:p>
        <w:p w14:paraId="3B0B01C1" w14:textId="77777777" w:rsidR="00EB32AB" w:rsidRDefault="00EB32AB" w:rsidP="00EB32AB">
          <w:pPr>
            <w:autoSpaceDE w:val="0"/>
            <w:autoSpaceDN w:val="0"/>
            <w:adjustRightInd w:val="0"/>
            <w:spacing w:line="360" w:lineRule="auto"/>
            <w:ind w:left="360" w:firstLine="180"/>
            <w:jc w:val="both"/>
          </w:pPr>
        </w:p>
        <w:p w14:paraId="21F830CE" w14:textId="76EED913" w:rsidR="00EB32AB" w:rsidRDefault="00EB32AB" w:rsidP="00EB32AB">
          <w:pPr>
            <w:pStyle w:val="Heading1"/>
            <w:jc w:val="left"/>
            <w:rPr>
              <w:b w:val="0"/>
            </w:rPr>
          </w:pPr>
          <w:bookmarkStart w:id="223" w:name="_Toc81152064"/>
          <w:bookmarkStart w:id="224" w:name="_Toc81159176"/>
          <w:r w:rsidRPr="00494B12">
            <w:rPr>
              <w:b w:val="0"/>
            </w:rPr>
            <w:t>https://developer.mozilla.org/en-US/docs/Learn/</w:t>
          </w:r>
          <w:bookmarkEnd w:id="223"/>
          <w:bookmarkEnd w:id="224"/>
        </w:p>
        <w:p w14:paraId="452D0C61" w14:textId="77777777" w:rsidR="00494B12" w:rsidRPr="0026477B" w:rsidRDefault="00494B12" w:rsidP="00494B12">
          <w:pPr>
            <w:jc w:val="left"/>
          </w:pPr>
          <w:r w:rsidRPr="0026477B">
            <w:t>https://www.medicalnewstoday.com/articles/173655#symptoms</w:t>
          </w:r>
        </w:p>
        <w:p w14:paraId="4FD06D4E" w14:textId="77777777" w:rsidR="00F51E9F" w:rsidRPr="00F51E9F" w:rsidRDefault="00F51E9F" w:rsidP="00EB32AB">
          <w:pPr>
            <w:jc w:val="both"/>
          </w:pPr>
        </w:p>
        <w:p w14:paraId="45815864" w14:textId="11109115" w:rsidR="003D0166" w:rsidRDefault="00C968B7" w:rsidP="003D0166"/>
      </w:sdtContent>
    </w:sdt>
    <w:p w14:paraId="0273E16E" w14:textId="5EB0C1F9" w:rsidR="00FC3737" w:rsidRPr="005265C7" w:rsidRDefault="00FC3737" w:rsidP="00F81D87">
      <w:pPr>
        <w:pStyle w:val="Bibliography"/>
        <w:ind w:left="720" w:hanging="720"/>
        <w:jc w:val="left"/>
        <w:rPr>
          <w:noProof/>
        </w:rPr>
      </w:pPr>
    </w:p>
    <w:p w14:paraId="0D7A18BE" w14:textId="77777777" w:rsidR="00F245CA" w:rsidRPr="005265C7" w:rsidRDefault="00F245CA" w:rsidP="00F81D87">
      <w:pPr>
        <w:tabs>
          <w:tab w:val="clear" w:pos="1830"/>
          <w:tab w:val="clear" w:pos="4095"/>
        </w:tabs>
        <w:jc w:val="both"/>
        <w:rPr>
          <w:b/>
          <w:bCs/>
        </w:rPr>
      </w:pPr>
    </w:p>
    <w:sectPr w:rsidR="00F245CA" w:rsidRPr="005265C7" w:rsidSect="00D3124A">
      <w:pgSz w:w="12240" w:h="15840"/>
      <w:pgMar w:top="1440" w:right="1440" w:bottom="1440" w:left="1440" w:header="720" w:footer="720" w:gutter="0"/>
      <w:pgNumType w:start="6"/>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F9D28A" w14:textId="77777777" w:rsidR="00C968B7" w:rsidRDefault="00C968B7" w:rsidP="003E7E90">
      <w:pPr>
        <w:spacing w:line="240" w:lineRule="auto"/>
      </w:pPr>
      <w:r>
        <w:separator/>
      </w:r>
    </w:p>
  </w:endnote>
  <w:endnote w:type="continuationSeparator" w:id="0">
    <w:p w14:paraId="25F4302F" w14:textId="77777777" w:rsidR="00C968B7" w:rsidRDefault="00C968B7" w:rsidP="003E7E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ans-serif">
    <w:altName w:val="Segoe Print"/>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7331828"/>
      <w:docPartObj>
        <w:docPartGallery w:val="Page Numbers (Bottom of Page)"/>
        <w:docPartUnique/>
      </w:docPartObj>
    </w:sdtPr>
    <w:sdtEndPr>
      <w:rPr>
        <w:noProof/>
      </w:rPr>
    </w:sdtEndPr>
    <w:sdtContent>
      <w:p w14:paraId="39C64FE5" w14:textId="367AEF52" w:rsidR="00EC6E09" w:rsidRDefault="00EC6E09" w:rsidP="00E20189">
        <w:pPr>
          <w:pStyle w:val="Footer"/>
          <w:rPr>
            <w:noProof/>
          </w:rPr>
        </w:pPr>
        <w:r>
          <w:fldChar w:fldCharType="begin"/>
        </w:r>
        <w:r>
          <w:instrText xml:space="preserve"> PAGE   \* MERGEFORMAT </w:instrText>
        </w:r>
        <w:r>
          <w:fldChar w:fldCharType="separate"/>
        </w:r>
        <w:r w:rsidR="004E24BD">
          <w:rPr>
            <w:noProof/>
          </w:rPr>
          <w:t>ii</w:t>
        </w:r>
        <w:r>
          <w:rPr>
            <w:noProof/>
          </w:rPr>
          <w:fldChar w:fldCharType="end"/>
        </w:r>
      </w:p>
    </w:sdtContent>
  </w:sdt>
  <w:p w14:paraId="15A4BA23" w14:textId="77777777" w:rsidR="00EC6E09" w:rsidRDefault="00EC6E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F9B634" w14:textId="16EF2942" w:rsidR="00EC6E09" w:rsidRDefault="00EC6E09">
    <w:pPr>
      <w:pStyle w:val="Footer"/>
    </w:pPr>
  </w:p>
  <w:p w14:paraId="700E8E95" w14:textId="77777777" w:rsidR="00EC6E09" w:rsidRDefault="00EC6E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4724435"/>
      <w:docPartObj>
        <w:docPartGallery w:val="Page Numbers (Bottom of Page)"/>
        <w:docPartUnique/>
      </w:docPartObj>
    </w:sdtPr>
    <w:sdtEndPr>
      <w:rPr>
        <w:noProof/>
      </w:rPr>
    </w:sdtEndPr>
    <w:sdtContent>
      <w:p w14:paraId="2421E308" w14:textId="684B7104" w:rsidR="00D3124A" w:rsidRDefault="00D3124A">
        <w:pPr>
          <w:pStyle w:val="Footer"/>
        </w:pPr>
        <w:r>
          <w:fldChar w:fldCharType="begin"/>
        </w:r>
        <w:r>
          <w:instrText xml:space="preserve"> PAGE   \* MERGEFORMAT </w:instrText>
        </w:r>
        <w:r>
          <w:fldChar w:fldCharType="separate"/>
        </w:r>
        <w:r w:rsidR="004E24BD">
          <w:rPr>
            <w:noProof/>
          </w:rPr>
          <w:t>9</w:t>
        </w:r>
        <w:r>
          <w:rPr>
            <w:noProof/>
          </w:rPr>
          <w:fldChar w:fldCharType="end"/>
        </w:r>
      </w:p>
    </w:sdtContent>
  </w:sdt>
  <w:p w14:paraId="74AF3BC0" w14:textId="46F315DD" w:rsidR="00EC6E09" w:rsidRDefault="00EC6E09" w:rsidP="00943B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F551DB" w14:textId="77777777" w:rsidR="00C968B7" w:rsidRDefault="00C968B7" w:rsidP="003E7E90">
      <w:pPr>
        <w:spacing w:line="240" w:lineRule="auto"/>
      </w:pPr>
      <w:r>
        <w:separator/>
      </w:r>
    </w:p>
  </w:footnote>
  <w:footnote w:type="continuationSeparator" w:id="0">
    <w:p w14:paraId="5BC6589F" w14:textId="77777777" w:rsidR="00C968B7" w:rsidRDefault="00C968B7" w:rsidP="003E7E9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F"/>
    <w:multiLevelType w:val="hybridMultilevel"/>
    <w:tmpl w:val="02C2477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23A2F"/>
    <w:multiLevelType w:val="hybridMultilevel"/>
    <w:tmpl w:val="97B0C7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B07CA1"/>
    <w:multiLevelType w:val="multilevel"/>
    <w:tmpl w:val="C1BA854C"/>
    <w:lvl w:ilvl="0">
      <w:start w:val="1"/>
      <w:numFmt w:val="decimal"/>
      <w:lvlText w:val="%1."/>
      <w:lvlJc w:val="left"/>
      <w:pPr>
        <w:ind w:left="630" w:hanging="360"/>
      </w:pPr>
    </w:lvl>
    <w:lvl w:ilvl="1">
      <w:start w:val="1"/>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3" w15:restartNumberingAfterBreak="0">
    <w:nsid w:val="0B0D22BF"/>
    <w:multiLevelType w:val="hybridMultilevel"/>
    <w:tmpl w:val="80D4A434"/>
    <w:lvl w:ilvl="0" w:tplc="04090011">
      <w:start w:val="1"/>
      <w:numFmt w:val="decimal"/>
      <w:lvlText w:val="%1)"/>
      <w:lvlJc w:val="left"/>
      <w:pPr>
        <w:ind w:left="1503" w:hanging="360"/>
      </w:pPr>
    </w:lvl>
    <w:lvl w:ilvl="1" w:tplc="04090019" w:tentative="1">
      <w:start w:val="1"/>
      <w:numFmt w:val="lowerLetter"/>
      <w:lvlText w:val="%2."/>
      <w:lvlJc w:val="left"/>
      <w:pPr>
        <w:ind w:left="2223" w:hanging="360"/>
      </w:pPr>
    </w:lvl>
    <w:lvl w:ilvl="2" w:tplc="0409001B" w:tentative="1">
      <w:start w:val="1"/>
      <w:numFmt w:val="lowerRoman"/>
      <w:lvlText w:val="%3."/>
      <w:lvlJc w:val="right"/>
      <w:pPr>
        <w:ind w:left="2943" w:hanging="180"/>
      </w:pPr>
    </w:lvl>
    <w:lvl w:ilvl="3" w:tplc="0409000F" w:tentative="1">
      <w:start w:val="1"/>
      <w:numFmt w:val="decimal"/>
      <w:lvlText w:val="%4."/>
      <w:lvlJc w:val="left"/>
      <w:pPr>
        <w:ind w:left="3663" w:hanging="360"/>
      </w:pPr>
    </w:lvl>
    <w:lvl w:ilvl="4" w:tplc="04090019" w:tentative="1">
      <w:start w:val="1"/>
      <w:numFmt w:val="lowerLetter"/>
      <w:lvlText w:val="%5."/>
      <w:lvlJc w:val="left"/>
      <w:pPr>
        <w:ind w:left="4383" w:hanging="360"/>
      </w:pPr>
    </w:lvl>
    <w:lvl w:ilvl="5" w:tplc="0409001B" w:tentative="1">
      <w:start w:val="1"/>
      <w:numFmt w:val="lowerRoman"/>
      <w:lvlText w:val="%6."/>
      <w:lvlJc w:val="right"/>
      <w:pPr>
        <w:ind w:left="5103" w:hanging="180"/>
      </w:pPr>
    </w:lvl>
    <w:lvl w:ilvl="6" w:tplc="0409000F" w:tentative="1">
      <w:start w:val="1"/>
      <w:numFmt w:val="decimal"/>
      <w:lvlText w:val="%7."/>
      <w:lvlJc w:val="left"/>
      <w:pPr>
        <w:ind w:left="5823" w:hanging="360"/>
      </w:pPr>
    </w:lvl>
    <w:lvl w:ilvl="7" w:tplc="04090019" w:tentative="1">
      <w:start w:val="1"/>
      <w:numFmt w:val="lowerLetter"/>
      <w:lvlText w:val="%8."/>
      <w:lvlJc w:val="left"/>
      <w:pPr>
        <w:ind w:left="6543" w:hanging="360"/>
      </w:pPr>
    </w:lvl>
    <w:lvl w:ilvl="8" w:tplc="0409001B" w:tentative="1">
      <w:start w:val="1"/>
      <w:numFmt w:val="lowerRoman"/>
      <w:lvlText w:val="%9."/>
      <w:lvlJc w:val="right"/>
      <w:pPr>
        <w:ind w:left="7263" w:hanging="180"/>
      </w:pPr>
    </w:lvl>
  </w:abstractNum>
  <w:abstractNum w:abstractNumId="4" w15:restartNumberingAfterBreak="0">
    <w:nsid w:val="0E54603E"/>
    <w:multiLevelType w:val="hybridMultilevel"/>
    <w:tmpl w:val="C6182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0B5D46"/>
    <w:multiLevelType w:val="hybridMultilevel"/>
    <w:tmpl w:val="15D039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483E23"/>
    <w:multiLevelType w:val="multilevel"/>
    <w:tmpl w:val="CFD0E6CE"/>
    <w:lvl w:ilvl="0">
      <w:start w:val="3"/>
      <w:numFmt w:val="decimal"/>
      <w:lvlText w:val="%1"/>
      <w:lvlJc w:val="left"/>
      <w:pPr>
        <w:ind w:left="480" w:hanging="480"/>
      </w:pPr>
      <w:rPr>
        <w:rFonts w:eastAsia="Cambria" w:hint="default"/>
        <w:b w:val="0"/>
      </w:rPr>
    </w:lvl>
    <w:lvl w:ilvl="1">
      <w:start w:val="2"/>
      <w:numFmt w:val="decimal"/>
      <w:lvlText w:val="%1.%2"/>
      <w:lvlJc w:val="left"/>
      <w:pPr>
        <w:ind w:left="480" w:hanging="480"/>
      </w:pPr>
      <w:rPr>
        <w:rFonts w:eastAsia="Cambria" w:hint="default"/>
        <w:b/>
      </w:rPr>
    </w:lvl>
    <w:lvl w:ilvl="2">
      <w:start w:val="2"/>
      <w:numFmt w:val="decimal"/>
      <w:lvlText w:val="%1.%2.%3"/>
      <w:lvlJc w:val="left"/>
      <w:pPr>
        <w:ind w:left="720" w:hanging="720"/>
      </w:pPr>
      <w:rPr>
        <w:rFonts w:eastAsia="Cambria" w:hint="default"/>
        <w:b/>
      </w:rPr>
    </w:lvl>
    <w:lvl w:ilvl="3">
      <w:start w:val="1"/>
      <w:numFmt w:val="decimal"/>
      <w:lvlText w:val="%1.%2.%3.%4"/>
      <w:lvlJc w:val="left"/>
      <w:pPr>
        <w:ind w:left="720" w:hanging="720"/>
      </w:pPr>
      <w:rPr>
        <w:rFonts w:eastAsia="Cambria" w:hint="default"/>
        <w:b w:val="0"/>
      </w:rPr>
    </w:lvl>
    <w:lvl w:ilvl="4">
      <w:start w:val="1"/>
      <w:numFmt w:val="decimal"/>
      <w:lvlText w:val="%1.%2.%3.%4.%5"/>
      <w:lvlJc w:val="left"/>
      <w:pPr>
        <w:ind w:left="1080" w:hanging="1080"/>
      </w:pPr>
      <w:rPr>
        <w:rFonts w:eastAsia="Cambria" w:hint="default"/>
        <w:b w:val="0"/>
      </w:rPr>
    </w:lvl>
    <w:lvl w:ilvl="5">
      <w:start w:val="1"/>
      <w:numFmt w:val="decimal"/>
      <w:lvlText w:val="%1.%2.%3.%4.%5.%6"/>
      <w:lvlJc w:val="left"/>
      <w:pPr>
        <w:ind w:left="1080" w:hanging="1080"/>
      </w:pPr>
      <w:rPr>
        <w:rFonts w:eastAsia="Cambria" w:hint="default"/>
        <w:b w:val="0"/>
      </w:rPr>
    </w:lvl>
    <w:lvl w:ilvl="6">
      <w:start w:val="1"/>
      <w:numFmt w:val="decimal"/>
      <w:lvlText w:val="%1.%2.%3.%4.%5.%6.%7"/>
      <w:lvlJc w:val="left"/>
      <w:pPr>
        <w:ind w:left="1440" w:hanging="1440"/>
      </w:pPr>
      <w:rPr>
        <w:rFonts w:eastAsia="Cambria" w:hint="default"/>
        <w:b w:val="0"/>
      </w:rPr>
    </w:lvl>
    <w:lvl w:ilvl="7">
      <w:start w:val="1"/>
      <w:numFmt w:val="decimal"/>
      <w:lvlText w:val="%1.%2.%3.%4.%5.%6.%7.%8"/>
      <w:lvlJc w:val="left"/>
      <w:pPr>
        <w:ind w:left="1440" w:hanging="1440"/>
      </w:pPr>
      <w:rPr>
        <w:rFonts w:eastAsia="Cambria" w:hint="default"/>
        <w:b w:val="0"/>
      </w:rPr>
    </w:lvl>
    <w:lvl w:ilvl="8">
      <w:start w:val="1"/>
      <w:numFmt w:val="decimal"/>
      <w:lvlText w:val="%1.%2.%3.%4.%5.%6.%7.%8.%9"/>
      <w:lvlJc w:val="left"/>
      <w:pPr>
        <w:ind w:left="1800" w:hanging="1800"/>
      </w:pPr>
      <w:rPr>
        <w:rFonts w:eastAsia="Cambria" w:hint="default"/>
        <w:b w:val="0"/>
      </w:rPr>
    </w:lvl>
  </w:abstractNum>
  <w:abstractNum w:abstractNumId="7" w15:restartNumberingAfterBreak="0">
    <w:nsid w:val="359376A9"/>
    <w:multiLevelType w:val="multilevel"/>
    <w:tmpl w:val="359376A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39EF4B4D"/>
    <w:multiLevelType w:val="hybridMultilevel"/>
    <w:tmpl w:val="196E138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7D3CAC"/>
    <w:multiLevelType w:val="hybridMultilevel"/>
    <w:tmpl w:val="BC46686C"/>
    <w:lvl w:ilvl="0" w:tplc="04090013">
      <w:start w:val="1"/>
      <w:numFmt w:val="upperRoman"/>
      <w:lvlText w:val="%1."/>
      <w:lvlJc w:val="righ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0" w15:restartNumberingAfterBreak="0">
    <w:nsid w:val="4CC851A5"/>
    <w:multiLevelType w:val="multilevel"/>
    <w:tmpl w:val="094AD6DE"/>
    <w:lvl w:ilvl="0">
      <w:start w:val="1"/>
      <w:numFmt w:val="decimal"/>
      <w:lvlText w:val="%1"/>
      <w:lvlJc w:val="left"/>
      <w:pPr>
        <w:ind w:left="660" w:hanging="660"/>
      </w:pPr>
      <w:rPr>
        <w:rFonts w:hint="default"/>
      </w:rPr>
    </w:lvl>
    <w:lvl w:ilvl="1">
      <w:start w:val="1"/>
      <w:numFmt w:val="decimal"/>
      <w:lvlText w:val="%1.%2"/>
      <w:lvlJc w:val="left"/>
      <w:pPr>
        <w:ind w:left="660" w:hanging="660"/>
      </w:pPr>
      <w:rPr>
        <w:rFonts w:hint="default"/>
        <w:b/>
        <w:bCs/>
      </w:rPr>
    </w:lvl>
    <w:lvl w:ilvl="2">
      <w:start w:val="1"/>
      <w:numFmt w:val="decimal"/>
      <w:lvlText w:val="%1.%2.%3"/>
      <w:lvlJc w:val="left"/>
      <w:pPr>
        <w:ind w:left="720" w:hanging="720"/>
      </w:pPr>
      <w:rPr>
        <w:rFonts w:hint="default"/>
      </w:rPr>
    </w:lvl>
    <w:lvl w:ilvl="3">
      <w:start w:val="1"/>
      <w:numFmt w:val="decimal"/>
      <w:pStyle w:val="Heading4"/>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CE63167"/>
    <w:multiLevelType w:val="hybridMultilevel"/>
    <w:tmpl w:val="D26860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E11E85"/>
    <w:multiLevelType w:val="multilevel"/>
    <w:tmpl w:val="22A67B96"/>
    <w:lvl w:ilvl="0">
      <w:start w:val="1"/>
      <w:numFmt w:val="decimal"/>
      <w:lvlText w:val="%1"/>
      <w:lvlJc w:val="left"/>
      <w:pPr>
        <w:ind w:left="660" w:hanging="660"/>
      </w:pPr>
      <w:rPr>
        <w:rFonts w:hint="default"/>
      </w:rPr>
    </w:lvl>
    <w:lvl w:ilvl="1">
      <w:start w:val="1"/>
      <w:numFmt w:val="decimal"/>
      <w:pStyle w:val="Heading2"/>
      <w:lvlText w:val="%1.%2"/>
      <w:lvlJc w:val="left"/>
      <w:pPr>
        <w:ind w:left="660" w:hanging="6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D2B5294"/>
    <w:multiLevelType w:val="multilevel"/>
    <w:tmpl w:val="7C02F950"/>
    <w:lvl w:ilvl="0">
      <w:start w:val="3"/>
      <w:numFmt w:val="decimal"/>
      <w:lvlText w:val="%1"/>
      <w:lvlJc w:val="left"/>
      <w:pPr>
        <w:ind w:left="480" w:hanging="480"/>
      </w:pPr>
      <w:rPr>
        <w:rFonts w:hint="default"/>
        <w:b w:val="0"/>
      </w:rPr>
    </w:lvl>
    <w:lvl w:ilvl="1">
      <w:start w:val="6"/>
      <w:numFmt w:val="decimal"/>
      <w:lvlText w:val="%1.%2"/>
      <w:lvlJc w:val="left"/>
      <w:pPr>
        <w:ind w:left="480" w:hanging="48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abstractNumId w:val="12"/>
  </w:num>
  <w:num w:numId="2">
    <w:abstractNumId w:val="10"/>
  </w:num>
  <w:num w:numId="3">
    <w:abstractNumId w:val="2"/>
  </w:num>
  <w:num w:numId="4">
    <w:abstractNumId w:val="0"/>
  </w:num>
  <w:num w:numId="5">
    <w:abstractNumId w:val="11"/>
  </w:num>
  <w:num w:numId="6">
    <w:abstractNumId w:val="7"/>
  </w:num>
  <w:num w:numId="7">
    <w:abstractNumId w:val="6"/>
  </w:num>
  <w:num w:numId="8">
    <w:abstractNumId w:val="9"/>
  </w:num>
  <w:num w:numId="9">
    <w:abstractNumId w:val="8"/>
  </w:num>
  <w:num w:numId="10">
    <w:abstractNumId w:val="3"/>
  </w:num>
  <w:num w:numId="11">
    <w:abstractNumId w:val="4"/>
  </w:num>
  <w:num w:numId="12">
    <w:abstractNumId w:val="5"/>
  </w:num>
  <w:num w:numId="13">
    <w:abstractNumId w:val="1"/>
  </w:num>
  <w:num w:numId="14">
    <w:abstractNumId w:val="13"/>
  </w:num>
  <w:num w:numId="15">
    <w:abstractNumId w:val="12"/>
    <w:lvlOverride w:ilvl="0">
      <w:startOverride w:val="3"/>
    </w:lvlOverride>
    <w:lvlOverride w:ilvl="1">
      <w:startOverride w:val="2"/>
    </w:lvlOverride>
    <w:lvlOverride w:ilvl="2">
      <w:startOverride w:val="2"/>
    </w:lvlOverride>
  </w:num>
  <w:num w:numId="16">
    <w:abstractNumId w:val="12"/>
    <w:lvlOverride w:ilvl="0">
      <w:startOverride w:val="3"/>
    </w:lvlOverride>
    <w:lvlOverride w:ilvl="1">
      <w:startOverride w:val="2"/>
    </w:lvlOverride>
    <w:lvlOverride w:ilvl="2">
      <w:startOverride w:val="2"/>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24F4"/>
    <w:rsid w:val="00002A0F"/>
    <w:rsid w:val="00002A24"/>
    <w:rsid w:val="00004599"/>
    <w:rsid w:val="00004882"/>
    <w:rsid w:val="00006009"/>
    <w:rsid w:val="000072A6"/>
    <w:rsid w:val="0000791A"/>
    <w:rsid w:val="00007E5D"/>
    <w:rsid w:val="0001095D"/>
    <w:rsid w:val="0001277E"/>
    <w:rsid w:val="000204F0"/>
    <w:rsid w:val="0002151D"/>
    <w:rsid w:val="00022DE9"/>
    <w:rsid w:val="0002359A"/>
    <w:rsid w:val="00023D61"/>
    <w:rsid w:val="0002571C"/>
    <w:rsid w:val="00026670"/>
    <w:rsid w:val="00026E35"/>
    <w:rsid w:val="000301D4"/>
    <w:rsid w:val="00030440"/>
    <w:rsid w:val="0003178F"/>
    <w:rsid w:val="00035F55"/>
    <w:rsid w:val="00037B3A"/>
    <w:rsid w:val="00037E6F"/>
    <w:rsid w:val="00041E0C"/>
    <w:rsid w:val="000422C6"/>
    <w:rsid w:val="000429FD"/>
    <w:rsid w:val="000435CC"/>
    <w:rsid w:val="00050E0E"/>
    <w:rsid w:val="00050F44"/>
    <w:rsid w:val="00052465"/>
    <w:rsid w:val="000536CA"/>
    <w:rsid w:val="000547A5"/>
    <w:rsid w:val="00056627"/>
    <w:rsid w:val="0006207F"/>
    <w:rsid w:val="00062761"/>
    <w:rsid w:val="00063560"/>
    <w:rsid w:val="000811EA"/>
    <w:rsid w:val="000828E9"/>
    <w:rsid w:val="00087454"/>
    <w:rsid w:val="00091B69"/>
    <w:rsid w:val="00092924"/>
    <w:rsid w:val="00095416"/>
    <w:rsid w:val="000975AA"/>
    <w:rsid w:val="000A34EB"/>
    <w:rsid w:val="000A3732"/>
    <w:rsid w:val="000A3B65"/>
    <w:rsid w:val="000A5DA7"/>
    <w:rsid w:val="000B4AB8"/>
    <w:rsid w:val="000B6A4E"/>
    <w:rsid w:val="000B778D"/>
    <w:rsid w:val="000C04A3"/>
    <w:rsid w:val="000C079A"/>
    <w:rsid w:val="000C3796"/>
    <w:rsid w:val="000C7D97"/>
    <w:rsid w:val="000D12C0"/>
    <w:rsid w:val="000D1B46"/>
    <w:rsid w:val="000D3440"/>
    <w:rsid w:val="000D621A"/>
    <w:rsid w:val="000D6C00"/>
    <w:rsid w:val="000E133F"/>
    <w:rsid w:val="000E1EBA"/>
    <w:rsid w:val="000E5EE8"/>
    <w:rsid w:val="000F0E18"/>
    <w:rsid w:val="000F208F"/>
    <w:rsid w:val="000F3844"/>
    <w:rsid w:val="000F3864"/>
    <w:rsid w:val="000F5B76"/>
    <w:rsid w:val="000F6184"/>
    <w:rsid w:val="000F70B1"/>
    <w:rsid w:val="001003CD"/>
    <w:rsid w:val="0010547D"/>
    <w:rsid w:val="00105599"/>
    <w:rsid w:val="00107F00"/>
    <w:rsid w:val="00113777"/>
    <w:rsid w:val="00122024"/>
    <w:rsid w:val="00123123"/>
    <w:rsid w:val="0012356D"/>
    <w:rsid w:val="001244A0"/>
    <w:rsid w:val="00127886"/>
    <w:rsid w:val="00130FBA"/>
    <w:rsid w:val="00132CDD"/>
    <w:rsid w:val="001356AB"/>
    <w:rsid w:val="001362FF"/>
    <w:rsid w:val="001363BF"/>
    <w:rsid w:val="001367DA"/>
    <w:rsid w:val="00136AA8"/>
    <w:rsid w:val="00142E6C"/>
    <w:rsid w:val="001470F2"/>
    <w:rsid w:val="00153BCB"/>
    <w:rsid w:val="00157C2C"/>
    <w:rsid w:val="001607EE"/>
    <w:rsid w:val="00161B17"/>
    <w:rsid w:val="00162140"/>
    <w:rsid w:val="00163FF5"/>
    <w:rsid w:val="00164C84"/>
    <w:rsid w:val="00165287"/>
    <w:rsid w:val="0016738C"/>
    <w:rsid w:val="0016799F"/>
    <w:rsid w:val="00173989"/>
    <w:rsid w:val="00173E18"/>
    <w:rsid w:val="00174335"/>
    <w:rsid w:val="00175468"/>
    <w:rsid w:val="00176081"/>
    <w:rsid w:val="00182328"/>
    <w:rsid w:val="001831DF"/>
    <w:rsid w:val="00183CCC"/>
    <w:rsid w:val="00184232"/>
    <w:rsid w:val="0018748A"/>
    <w:rsid w:val="001920A3"/>
    <w:rsid w:val="001921CD"/>
    <w:rsid w:val="001929AA"/>
    <w:rsid w:val="00195CF5"/>
    <w:rsid w:val="001967F4"/>
    <w:rsid w:val="001A0748"/>
    <w:rsid w:val="001A2F4B"/>
    <w:rsid w:val="001A3267"/>
    <w:rsid w:val="001A3CE3"/>
    <w:rsid w:val="001A3FC4"/>
    <w:rsid w:val="001B057B"/>
    <w:rsid w:val="001B19D0"/>
    <w:rsid w:val="001B2AEC"/>
    <w:rsid w:val="001B2E74"/>
    <w:rsid w:val="001B2FE1"/>
    <w:rsid w:val="001B40A2"/>
    <w:rsid w:val="001B4418"/>
    <w:rsid w:val="001B448C"/>
    <w:rsid w:val="001C1D8C"/>
    <w:rsid w:val="001C426F"/>
    <w:rsid w:val="001C5E39"/>
    <w:rsid w:val="001C66A0"/>
    <w:rsid w:val="001C6CA4"/>
    <w:rsid w:val="001D0291"/>
    <w:rsid w:val="001D077A"/>
    <w:rsid w:val="001D3211"/>
    <w:rsid w:val="001E17A4"/>
    <w:rsid w:val="001E4C09"/>
    <w:rsid w:val="001E639C"/>
    <w:rsid w:val="001E72C6"/>
    <w:rsid w:val="001E78B1"/>
    <w:rsid w:val="001F3B19"/>
    <w:rsid w:val="001F43AD"/>
    <w:rsid w:val="001F4673"/>
    <w:rsid w:val="001F5B9D"/>
    <w:rsid w:val="001F5CDF"/>
    <w:rsid w:val="001F5E26"/>
    <w:rsid w:val="001F6E8D"/>
    <w:rsid w:val="00201FC8"/>
    <w:rsid w:val="00202ABA"/>
    <w:rsid w:val="00203DCD"/>
    <w:rsid w:val="002058F0"/>
    <w:rsid w:val="00207CAB"/>
    <w:rsid w:val="00211D00"/>
    <w:rsid w:val="0021697A"/>
    <w:rsid w:val="002179B3"/>
    <w:rsid w:val="002201D6"/>
    <w:rsid w:val="00222717"/>
    <w:rsid w:val="0022320E"/>
    <w:rsid w:val="0022391B"/>
    <w:rsid w:val="00225711"/>
    <w:rsid w:val="002301CA"/>
    <w:rsid w:val="002330BD"/>
    <w:rsid w:val="002401F6"/>
    <w:rsid w:val="002417BD"/>
    <w:rsid w:val="0024310E"/>
    <w:rsid w:val="00244C5A"/>
    <w:rsid w:val="00244EC7"/>
    <w:rsid w:val="00246A31"/>
    <w:rsid w:val="00252EC1"/>
    <w:rsid w:val="00253E26"/>
    <w:rsid w:val="00257C39"/>
    <w:rsid w:val="00257DB4"/>
    <w:rsid w:val="00262908"/>
    <w:rsid w:val="0026373A"/>
    <w:rsid w:val="00263E84"/>
    <w:rsid w:val="00263FD7"/>
    <w:rsid w:val="0026477B"/>
    <w:rsid w:val="00266FBE"/>
    <w:rsid w:val="002708FE"/>
    <w:rsid w:val="00273A55"/>
    <w:rsid w:val="00273DD8"/>
    <w:rsid w:val="002741F2"/>
    <w:rsid w:val="00275118"/>
    <w:rsid w:val="002816D1"/>
    <w:rsid w:val="002875BD"/>
    <w:rsid w:val="00287F1C"/>
    <w:rsid w:val="002925AF"/>
    <w:rsid w:val="0029695F"/>
    <w:rsid w:val="00297FC4"/>
    <w:rsid w:val="002A0026"/>
    <w:rsid w:val="002A2518"/>
    <w:rsid w:val="002A3274"/>
    <w:rsid w:val="002A34F1"/>
    <w:rsid w:val="002A456F"/>
    <w:rsid w:val="002A47CF"/>
    <w:rsid w:val="002A52EB"/>
    <w:rsid w:val="002A6CB7"/>
    <w:rsid w:val="002B211B"/>
    <w:rsid w:val="002B25E8"/>
    <w:rsid w:val="002B5AF7"/>
    <w:rsid w:val="002B5DFC"/>
    <w:rsid w:val="002C0497"/>
    <w:rsid w:val="002C11F3"/>
    <w:rsid w:val="002C1800"/>
    <w:rsid w:val="002C3DE7"/>
    <w:rsid w:val="002C4067"/>
    <w:rsid w:val="002C434A"/>
    <w:rsid w:val="002C74CB"/>
    <w:rsid w:val="002C79D2"/>
    <w:rsid w:val="002D0506"/>
    <w:rsid w:val="002D0639"/>
    <w:rsid w:val="002D5B88"/>
    <w:rsid w:val="002D7A38"/>
    <w:rsid w:val="002E1FA8"/>
    <w:rsid w:val="002E21B9"/>
    <w:rsid w:val="002E24B4"/>
    <w:rsid w:val="002E403F"/>
    <w:rsid w:val="002E5508"/>
    <w:rsid w:val="002E70E6"/>
    <w:rsid w:val="002F0367"/>
    <w:rsid w:val="002F3016"/>
    <w:rsid w:val="002F62D1"/>
    <w:rsid w:val="002F7481"/>
    <w:rsid w:val="00300B52"/>
    <w:rsid w:val="00301658"/>
    <w:rsid w:val="00303E47"/>
    <w:rsid w:val="00304499"/>
    <w:rsid w:val="00304CFE"/>
    <w:rsid w:val="003064D1"/>
    <w:rsid w:val="003100B6"/>
    <w:rsid w:val="003106DB"/>
    <w:rsid w:val="00311BCF"/>
    <w:rsid w:val="00312CDC"/>
    <w:rsid w:val="003163BB"/>
    <w:rsid w:val="00316C91"/>
    <w:rsid w:val="00320DE1"/>
    <w:rsid w:val="00320DF0"/>
    <w:rsid w:val="00322D83"/>
    <w:rsid w:val="003255AF"/>
    <w:rsid w:val="00326B3B"/>
    <w:rsid w:val="00327F43"/>
    <w:rsid w:val="00330C0A"/>
    <w:rsid w:val="003310AD"/>
    <w:rsid w:val="0033252F"/>
    <w:rsid w:val="00332B9C"/>
    <w:rsid w:val="003341AF"/>
    <w:rsid w:val="00335BCC"/>
    <w:rsid w:val="00335E2C"/>
    <w:rsid w:val="00342793"/>
    <w:rsid w:val="00342A36"/>
    <w:rsid w:val="0034319A"/>
    <w:rsid w:val="00347023"/>
    <w:rsid w:val="00353F75"/>
    <w:rsid w:val="00354791"/>
    <w:rsid w:val="00357998"/>
    <w:rsid w:val="00357B7F"/>
    <w:rsid w:val="00357D9A"/>
    <w:rsid w:val="003611CF"/>
    <w:rsid w:val="00361DBE"/>
    <w:rsid w:val="003625D3"/>
    <w:rsid w:val="00364CE4"/>
    <w:rsid w:val="00365396"/>
    <w:rsid w:val="00367ECF"/>
    <w:rsid w:val="00370E08"/>
    <w:rsid w:val="00371DD9"/>
    <w:rsid w:val="0037439F"/>
    <w:rsid w:val="0037453D"/>
    <w:rsid w:val="00375A76"/>
    <w:rsid w:val="00376A3B"/>
    <w:rsid w:val="0037703D"/>
    <w:rsid w:val="00377517"/>
    <w:rsid w:val="00381277"/>
    <w:rsid w:val="00381A20"/>
    <w:rsid w:val="0038282C"/>
    <w:rsid w:val="00384272"/>
    <w:rsid w:val="00384BD4"/>
    <w:rsid w:val="00386B3F"/>
    <w:rsid w:val="00387968"/>
    <w:rsid w:val="00391C24"/>
    <w:rsid w:val="003954FD"/>
    <w:rsid w:val="003A206B"/>
    <w:rsid w:val="003A2515"/>
    <w:rsid w:val="003A2970"/>
    <w:rsid w:val="003B0779"/>
    <w:rsid w:val="003B0C11"/>
    <w:rsid w:val="003B1B57"/>
    <w:rsid w:val="003B201E"/>
    <w:rsid w:val="003B2599"/>
    <w:rsid w:val="003B2765"/>
    <w:rsid w:val="003B2925"/>
    <w:rsid w:val="003B3131"/>
    <w:rsid w:val="003B3243"/>
    <w:rsid w:val="003B3C97"/>
    <w:rsid w:val="003B4031"/>
    <w:rsid w:val="003B4772"/>
    <w:rsid w:val="003B4A57"/>
    <w:rsid w:val="003B718C"/>
    <w:rsid w:val="003C1162"/>
    <w:rsid w:val="003C5844"/>
    <w:rsid w:val="003C711D"/>
    <w:rsid w:val="003D0166"/>
    <w:rsid w:val="003D042F"/>
    <w:rsid w:val="003D2B1B"/>
    <w:rsid w:val="003D2ED2"/>
    <w:rsid w:val="003D4079"/>
    <w:rsid w:val="003D56A8"/>
    <w:rsid w:val="003D6825"/>
    <w:rsid w:val="003D6BA2"/>
    <w:rsid w:val="003D7C41"/>
    <w:rsid w:val="003E0564"/>
    <w:rsid w:val="003E077E"/>
    <w:rsid w:val="003E1820"/>
    <w:rsid w:val="003E210B"/>
    <w:rsid w:val="003E2495"/>
    <w:rsid w:val="003E2568"/>
    <w:rsid w:val="003E64D3"/>
    <w:rsid w:val="003E7282"/>
    <w:rsid w:val="003E7E90"/>
    <w:rsid w:val="003F1F5E"/>
    <w:rsid w:val="003F359F"/>
    <w:rsid w:val="003F35B6"/>
    <w:rsid w:val="003F6BAA"/>
    <w:rsid w:val="004019CE"/>
    <w:rsid w:val="004031CA"/>
    <w:rsid w:val="0040577B"/>
    <w:rsid w:val="00405ADD"/>
    <w:rsid w:val="004067AA"/>
    <w:rsid w:val="00406CA8"/>
    <w:rsid w:val="0041080E"/>
    <w:rsid w:val="00411BE3"/>
    <w:rsid w:val="00412E46"/>
    <w:rsid w:val="00414F7D"/>
    <w:rsid w:val="00415A79"/>
    <w:rsid w:val="0041724B"/>
    <w:rsid w:val="0041754E"/>
    <w:rsid w:val="00417B37"/>
    <w:rsid w:val="00417BF7"/>
    <w:rsid w:val="00420A05"/>
    <w:rsid w:val="0042528A"/>
    <w:rsid w:val="0042569B"/>
    <w:rsid w:val="00430250"/>
    <w:rsid w:val="00430385"/>
    <w:rsid w:val="0043041C"/>
    <w:rsid w:val="00431429"/>
    <w:rsid w:val="00432EFD"/>
    <w:rsid w:val="00434763"/>
    <w:rsid w:val="00435ACE"/>
    <w:rsid w:val="00436D97"/>
    <w:rsid w:val="004379D2"/>
    <w:rsid w:val="004414FF"/>
    <w:rsid w:val="00441F30"/>
    <w:rsid w:val="00444E80"/>
    <w:rsid w:val="00450148"/>
    <w:rsid w:val="004505BD"/>
    <w:rsid w:val="0045284E"/>
    <w:rsid w:val="00455182"/>
    <w:rsid w:val="00457493"/>
    <w:rsid w:val="00457541"/>
    <w:rsid w:val="00457B75"/>
    <w:rsid w:val="004600E7"/>
    <w:rsid w:val="0046530B"/>
    <w:rsid w:val="00465743"/>
    <w:rsid w:val="00470B0A"/>
    <w:rsid w:val="00473F8B"/>
    <w:rsid w:val="0047568C"/>
    <w:rsid w:val="00477FFA"/>
    <w:rsid w:val="004807D1"/>
    <w:rsid w:val="004810DF"/>
    <w:rsid w:val="00483524"/>
    <w:rsid w:val="00484CC2"/>
    <w:rsid w:val="00486D85"/>
    <w:rsid w:val="00492355"/>
    <w:rsid w:val="00494B12"/>
    <w:rsid w:val="00494B9F"/>
    <w:rsid w:val="004952ED"/>
    <w:rsid w:val="00495736"/>
    <w:rsid w:val="004958FB"/>
    <w:rsid w:val="00496A83"/>
    <w:rsid w:val="004A02D1"/>
    <w:rsid w:val="004A5BB6"/>
    <w:rsid w:val="004A729B"/>
    <w:rsid w:val="004B3572"/>
    <w:rsid w:val="004B3E73"/>
    <w:rsid w:val="004B6E36"/>
    <w:rsid w:val="004B7634"/>
    <w:rsid w:val="004B793B"/>
    <w:rsid w:val="004B79B8"/>
    <w:rsid w:val="004C017F"/>
    <w:rsid w:val="004C09AC"/>
    <w:rsid w:val="004C0B5D"/>
    <w:rsid w:val="004C1374"/>
    <w:rsid w:val="004C2A54"/>
    <w:rsid w:val="004C3373"/>
    <w:rsid w:val="004C3B6F"/>
    <w:rsid w:val="004C615C"/>
    <w:rsid w:val="004C7758"/>
    <w:rsid w:val="004D345C"/>
    <w:rsid w:val="004D522A"/>
    <w:rsid w:val="004E12E1"/>
    <w:rsid w:val="004E1631"/>
    <w:rsid w:val="004E24BD"/>
    <w:rsid w:val="004F3D08"/>
    <w:rsid w:val="004F4268"/>
    <w:rsid w:val="004F4A91"/>
    <w:rsid w:val="004F568C"/>
    <w:rsid w:val="004F5AAA"/>
    <w:rsid w:val="004F7DD5"/>
    <w:rsid w:val="004F7FDD"/>
    <w:rsid w:val="0050151D"/>
    <w:rsid w:val="005022EF"/>
    <w:rsid w:val="005042F6"/>
    <w:rsid w:val="00505BAF"/>
    <w:rsid w:val="005069BD"/>
    <w:rsid w:val="005124F4"/>
    <w:rsid w:val="005133AC"/>
    <w:rsid w:val="0051378A"/>
    <w:rsid w:val="0051623A"/>
    <w:rsid w:val="00517795"/>
    <w:rsid w:val="00517CF9"/>
    <w:rsid w:val="00523DA6"/>
    <w:rsid w:val="005265C7"/>
    <w:rsid w:val="00527070"/>
    <w:rsid w:val="005279A5"/>
    <w:rsid w:val="00532CC1"/>
    <w:rsid w:val="00536173"/>
    <w:rsid w:val="00537772"/>
    <w:rsid w:val="005403EF"/>
    <w:rsid w:val="00540610"/>
    <w:rsid w:val="00541C72"/>
    <w:rsid w:val="00543B39"/>
    <w:rsid w:val="00544E48"/>
    <w:rsid w:val="00547D81"/>
    <w:rsid w:val="00550D86"/>
    <w:rsid w:val="00551CC8"/>
    <w:rsid w:val="00554D1D"/>
    <w:rsid w:val="0055546B"/>
    <w:rsid w:val="00555CBB"/>
    <w:rsid w:val="00556C66"/>
    <w:rsid w:val="00556D99"/>
    <w:rsid w:val="00561209"/>
    <w:rsid w:val="0056150C"/>
    <w:rsid w:val="005627C0"/>
    <w:rsid w:val="00563206"/>
    <w:rsid w:val="005652A1"/>
    <w:rsid w:val="00565556"/>
    <w:rsid w:val="00566661"/>
    <w:rsid w:val="00571887"/>
    <w:rsid w:val="00576A6A"/>
    <w:rsid w:val="00577850"/>
    <w:rsid w:val="005802B1"/>
    <w:rsid w:val="00580702"/>
    <w:rsid w:val="005815D1"/>
    <w:rsid w:val="00581D35"/>
    <w:rsid w:val="0058383B"/>
    <w:rsid w:val="00583C96"/>
    <w:rsid w:val="00584908"/>
    <w:rsid w:val="00586771"/>
    <w:rsid w:val="00590980"/>
    <w:rsid w:val="00592B06"/>
    <w:rsid w:val="0059347D"/>
    <w:rsid w:val="00595C4B"/>
    <w:rsid w:val="00597C23"/>
    <w:rsid w:val="005A0ADF"/>
    <w:rsid w:val="005A1AF4"/>
    <w:rsid w:val="005A1FCD"/>
    <w:rsid w:val="005A3F1F"/>
    <w:rsid w:val="005A4120"/>
    <w:rsid w:val="005A575D"/>
    <w:rsid w:val="005A57D2"/>
    <w:rsid w:val="005A7818"/>
    <w:rsid w:val="005B0B9A"/>
    <w:rsid w:val="005B1371"/>
    <w:rsid w:val="005B13E3"/>
    <w:rsid w:val="005B2264"/>
    <w:rsid w:val="005B46A1"/>
    <w:rsid w:val="005B4BAC"/>
    <w:rsid w:val="005B50EE"/>
    <w:rsid w:val="005B7583"/>
    <w:rsid w:val="005C12C4"/>
    <w:rsid w:val="005C1AB3"/>
    <w:rsid w:val="005C4174"/>
    <w:rsid w:val="005D058F"/>
    <w:rsid w:val="005D2A18"/>
    <w:rsid w:val="005D2E52"/>
    <w:rsid w:val="005D51F7"/>
    <w:rsid w:val="005D6DEA"/>
    <w:rsid w:val="005E0605"/>
    <w:rsid w:val="005E074E"/>
    <w:rsid w:val="005E1665"/>
    <w:rsid w:val="005E3085"/>
    <w:rsid w:val="005E3C6C"/>
    <w:rsid w:val="005E63B2"/>
    <w:rsid w:val="005E6720"/>
    <w:rsid w:val="005F12F5"/>
    <w:rsid w:val="005F2F6C"/>
    <w:rsid w:val="005F5808"/>
    <w:rsid w:val="005F75D0"/>
    <w:rsid w:val="0060339D"/>
    <w:rsid w:val="0060361D"/>
    <w:rsid w:val="00604AF5"/>
    <w:rsid w:val="00606146"/>
    <w:rsid w:val="0060698D"/>
    <w:rsid w:val="006113DD"/>
    <w:rsid w:val="006175A0"/>
    <w:rsid w:val="00620D61"/>
    <w:rsid w:val="00621638"/>
    <w:rsid w:val="006240EC"/>
    <w:rsid w:val="0062511A"/>
    <w:rsid w:val="00626BD9"/>
    <w:rsid w:val="00627BCA"/>
    <w:rsid w:val="00630BCE"/>
    <w:rsid w:val="00631081"/>
    <w:rsid w:val="00632575"/>
    <w:rsid w:val="0063259F"/>
    <w:rsid w:val="00634C39"/>
    <w:rsid w:val="006350C4"/>
    <w:rsid w:val="006360A7"/>
    <w:rsid w:val="00642708"/>
    <w:rsid w:val="00645D20"/>
    <w:rsid w:val="006474A0"/>
    <w:rsid w:val="006502D4"/>
    <w:rsid w:val="00650925"/>
    <w:rsid w:val="00653930"/>
    <w:rsid w:val="00657B0B"/>
    <w:rsid w:val="00661863"/>
    <w:rsid w:val="00662E68"/>
    <w:rsid w:val="00665169"/>
    <w:rsid w:val="006653ED"/>
    <w:rsid w:val="00665988"/>
    <w:rsid w:val="006765E9"/>
    <w:rsid w:val="00676A32"/>
    <w:rsid w:val="006777A3"/>
    <w:rsid w:val="00684327"/>
    <w:rsid w:val="0069061C"/>
    <w:rsid w:val="006919B7"/>
    <w:rsid w:val="00696511"/>
    <w:rsid w:val="00697884"/>
    <w:rsid w:val="006A3103"/>
    <w:rsid w:val="006A426F"/>
    <w:rsid w:val="006A4A39"/>
    <w:rsid w:val="006A51A7"/>
    <w:rsid w:val="006A760C"/>
    <w:rsid w:val="006B08B4"/>
    <w:rsid w:val="006B10F5"/>
    <w:rsid w:val="006B19A3"/>
    <w:rsid w:val="006B29E0"/>
    <w:rsid w:val="006B40C2"/>
    <w:rsid w:val="006B4DEE"/>
    <w:rsid w:val="006B501A"/>
    <w:rsid w:val="006B7919"/>
    <w:rsid w:val="006C3AE9"/>
    <w:rsid w:val="006C3C17"/>
    <w:rsid w:val="006C7637"/>
    <w:rsid w:val="006D15AC"/>
    <w:rsid w:val="006D1C05"/>
    <w:rsid w:val="006D3221"/>
    <w:rsid w:val="006D58D9"/>
    <w:rsid w:val="006D6EDA"/>
    <w:rsid w:val="006E1262"/>
    <w:rsid w:val="006E4280"/>
    <w:rsid w:val="006E4F91"/>
    <w:rsid w:val="006E6287"/>
    <w:rsid w:val="006E62DF"/>
    <w:rsid w:val="006F14A9"/>
    <w:rsid w:val="006F20DC"/>
    <w:rsid w:val="006F415D"/>
    <w:rsid w:val="006F41E1"/>
    <w:rsid w:val="006F57C9"/>
    <w:rsid w:val="006F6F0E"/>
    <w:rsid w:val="00701975"/>
    <w:rsid w:val="00702793"/>
    <w:rsid w:val="00703493"/>
    <w:rsid w:val="00706BFF"/>
    <w:rsid w:val="007071BD"/>
    <w:rsid w:val="00710794"/>
    <w:rsid w:val="00710DC2"/>
    <w:rsid w:val="00713203"/>
    <w:rsid w:val="00713990"/>
    <w:rsid w:val="00713FD2"/>
    <w:rsid w:val="00715020"/>
    <w:rsid w:val="007152EE"/>
    <w:rsid w:val="007165A7"/>
    <w:rsid w:val="00717370"/>
    <w:rsid w:val="00717E1A"/>
    <w:rsid w:val="0072038D"/>
    <w:rsid w:val="00720543"/>
    <w:rsid w:val="00720DD6"/>
    <w:rsid w:val="00725518"/>
    <w:rsid w:val="00727622"/>
    <w:rsid w:val="00730EC9"/>
    <w:rsid w:val="00731F11"/>
    <w:rsid w:val="00734597"/>
    <w:rsid w:val="007363A9"/>
    <w:rsid w:val="00736415"/>
    <w:rsid w:val="00736D16"/>
    <w:rsid w:val="00736DAE"/>
    <w:rsid w:val="00737480"/>
    <w:rsid w:val="007378AD"/>
    <w:rsid w:val="00742B00"/>
    <w:rsid w:val="00742EAB"/>
    <w:rsid w:val="0074337B"/>
    <w:rsid w:val="00743F30"/>
    <w:rsid w:val="00746392"/>
    <w:rsid w:val="0074675D"/>
    <w:rsid w:val="00747CB5"/>
    <w:rsid w:val="00754D21"/>
    <w:rsid w:val="00760192"/>
    <w:rsid w:val="00761613"/>
    <w:rsid w:val="00761967"/>
    <w:rsid w:val="00764167"/>
    <w:rsid w:val="00764BDE"/>
    <w:rsid w:val="00766729"/>
    <w:rsid w:val="007711A5"/>
    <w:rsid w:val="00771D3A"/>
    <w:rsid w:val="00771F62"/>
    <w:rsid w:val="00773136"/>
    <w:rsid w:val="00775B28"/>
    <w:rsid w:val="00775E1F"/>
    <w:rsid w:val="00776A05"/>
    <w:rsid w:val="00776CCB"/>
    <w:rsid w:val="00777CC2"/>
    <w:rsid w:val="00781FEC"/>
    <w:rsid w:val="00784DB7"/>
    <w:rsid w:val="00784F3A"/>
    <w:rsid w:val="007957AE"/>
    <w:rsid w:val="00796B79"/>
    <w:rsid w:val="0079704F"/>
    <w:rsid w:val="007A0ADB"/>
    <w:rsid w:val="007A3DC0"/>
    <w:rsid w:val="007B0BA3"/>
    <w:rsid w:val="007B2E82"/>
    <w:rsid w:val="007B3993"/>
    <w:rsid w:val="007B425B"/>
    <w:rsid w:val="007C03EF"/>
    <w:rsid w:val="007C08AB"/>
    <w:rsid w:val="007C243D"/>
    <w:rsid w:val="007C587D"/>
    <w:rsid w:val="007C5A71"/>
    <w:rsid w:val="007C6CFD"/>
    <w:rsid w:val="007D0CE0"/>
    <w:rsid w:val="007D4FE3"/>
    <w:rsid w:val="007D5AF6"/>
    <w:rsid w:val="007D5DC9"/>
    <w:rsid w:val="007E1177"/>
    <w:rsid w:val="007E194F"/>
    <w:rsid w:val="007E305D"/>
    <w:rsid w:val="007E4800"/>
    <w:rsid w:val="007E4BDC"/>
    <w:rsid w:val="007E582C"/>
    <w:rsid w:val="007E65B9"/>
    <w:rsid w:val="007E7441"/>
    <w:rsid w:val="007F1B05"/>
    <w:rsid w:val="007F20E9"/>
    <w:rsid w:val="007F4E67"/>
    <w:rsid w:val="007F4F4A"/>
    <w:rsid w:val="007F57CB"/>
    <w:rsid w:val="007F6725"/>
    <w:rsid w:val="00800122"/>
    <w:rsid w:val="00800475"/>
    <w:rsid w:val="008004A7"/>
    <w:rsid w:val="008008A0"/>
    <w:rsid w:val="00801BD9"/>
    <w:rsid w:val="00802C5E"/>
    <w:rsid w:val="008043B4"/>
    <w:rsid w:val="0080581D"/>
    <w:rsid w:val="00806BFB"/>
    <w:rsid w:val="00806EF3"/>
    <w:rsid w:val="00811061"/>
    <w:rsid w:val="00812F97"/>
    <w:rsid w:val="0081544C"/>
    <w:rsid w:val="00815C3B"/>
    <w:rsid w:val="00820C20"/>
    <w:rsid w:val="00822841"/>
    <w:rsid w:val="00827D6B"/>
    <w:rsid w:val="0083192E"/>
    <w:rsid w:val="008322A2"/>
    <w:rsid w:val="00832C92"/>
    <w:rsid w:val="00832FD7"/>
    <w:rsid w:val="008332F6"/>
    <w:rsid w:val="0084252E"/>
    <w:rsid w:val="00843DD3"/>
    <w:rsid w:val="00844508"/>
    <w:rsid w:val="0084462B"/>
    <w:rsid w:val="00845487"/>
    <w:rsid w:val="00845D5C"/>
    <w:rsid w:val="008467B2"/>
    <w:rsid w:val="00847D43"/>
    <w:rsid w:val="00855CCA"/>
    <w:rsid w:val="00856FCF"/>
    <w:rsid w:val="00861553"/>
    <w:rsid w:val="008648EC"/>
    <w:rsid w:val="00865A6D"/>
    <w:rsid w:val="0086678D"/>
    <w:rsid w:val="0086754B"/>
    <w:rsid w:val="008679E6"/>
    <w:rsid w:val="00872C05"/>
    <w:rsid w:val="00874934"/>
    <w:rsid w:val="00875FA8"/>
    <w:rsid w:val="00880E3F"/>
    <w:rsid w:val="00882774"/>
    <w:rsid w:val="008834BA"/>
    <w:rsid w:val="00885E54"/>
    <w:rsid w:val="008863BA"/>
    <w:rsid w:val="00894399"/>
    <w:rsid w:val="0089614D"/>
    <w:rsid w:val="00897310"/>
    <w:rsid w:val="008A1868"/>
    <w:rsid w:val="008A2156"/>
    <w:rsid w:val="008A21AC"/>
    <w:rsid w:val="008A5B02"/>
    <w:rsid w:val="008A60F7"/>
    <w:rsid w:val="008A7FB7"/>
    <w:rsid w:val="008B210C"/>
    <w:rsid w:val="008B2258"/>
    <w:rsid w:val="008B29CA"/>
    <w:rsid w:val="008B2EC0"/>
    <w:rsid w:val="008B44DD"/>
    <w:rsid w:val="008B4DA3"/>
    <w:rsid w:val="008B641A"/>
    <w:rsid w:val="008B6710"/>
    <w:rsid w:val="008B7CEC"/>
    <w:rsid w:val="008B7D1F"/>
    <w:rsid w:val="008C0B65"/>
    <w:rsid w:val="008C12C0"/>
    <w:rsid w:val="008C1E49"/>
    <w:rsid w:val="008C2245"/>
    <w:rsid w:val="008C2AE7"/>
    <w:rsid w:val="008C4A59"/>
    <w:rsid w:val="008C4C00"/>
    <w:rsid w:val="008C655B"/>
    <w:rsid w:val="008C6CA7"/>
    <w:rsid w:val="008C6D94"/>
    <w:rsid w:val="008C76CB"/>
    <w:rsid w:val="008D5170"/>
    <w:rsid w:val="008D5A97"/>
    <w:rsid w:val="008D62CB"/>
    <w:rsid w:val="008D688E"/>
    <w:rsid w:val="008D7944"/>
    <w:rsid w:val="008E1152"/>
    <w:rsid w:val="008E1880"/>
    <w:rsid w:val="008E5750"/>
    <w:rsid w:val="008F0981"/>
    <w:rsid w:val="008F2BB0"/>
    <w:rsid w:val="008F3A86"/>
    <w:rsid w:val="008F4022"/>
    <w:rsid w:val="008F64A8"/>
    <w:rsid w:val="009004D7"/>
    <w:rsid w:val="00900898"/>
    <w:rsid w:val="0090246C"/>
    <w:rsid w:val="009077B5"/>
    <w:rsid w:val="009153C6"/>
    <w:rsid w:val="009177E0"/>
    <w:rsid w:val="00921C06"/>
    <w:rsid w:val="009221A8"/>
    <w:rsid w:val="00923961"/>
    <w:rsid w:val="00923E6C"/>
    <w:rsid w:val="0092434C"/>
    <w:rsid w:val="009247B1"/>
    <w:rsid w:val="00930FE3"/>
    <w:rsid w:val="00931321"/>
    <w:rsid w:val="00931CD8"/>
    <w:rsid w:val="00933533"/>
    <w:rsid w:val="0093381D"/>
    <w:rsid w:val="00935E23"/>
    <w:rsid w:val="0093607B"/>
    <w:rsid w:val="00936978"/>
    <w:rsid w:val="0093722B"/>
    <w:rsid w:val="00937824"/>
    <w:rsid w:val="00943B2E"/>
    <w:rsid w:val="00943BEC"/>
    <w:rsid w:val="0094588F"/>
    <w:rsid w:val="00946441"/>
    <w:rsid w:val="00946936"/>
    <w:rsid w:val="00951F0E"/>
    <w:rsid w:val="00953AE8"/>
    <w:rsid w:val="00956C31"/>
    <w:rsid w:val="00960B00"/>
    <w:rsid w:val="00960B15"/>
    <w:rsid w:val="00961F4F"/>
    <w:rsid w:val="00962193"/>
    <w:rsid w:val="00964AF4"/>
    <w:rsid w:val="0097040E"/>
    <w:rsid w:val="00972D36"/>
    <w:rsid w:val="00973A1A"/>
    <w:rsid w:val="009815C0"/>
    <w:rsid w:val="00982A4F"/>
    <w:rsid w:val="0098510B"/>
    <w:rsid w:val="00986A8C"/>
    <w:rsid w:val="00990694"/>
    <w:rsid w:val="0099285D"/>
    <w:rsid w:val="00995213"/>
    <w:rsid w:val="00996726"/>
    <w:rsid w:val="009A0D95"/>
    <w:rsid w:val="009A12A2"/>
    <w:rsid w:val="009A50C5"/>
    <w:rsid w:val="009A5537"/>
    <w:rsid w:val="009B31AC"/>
    <w:rsid w:val="009B393D"/>
    <w:rsid w:val="009B46EA"/>
    <w:rsid w:val="009B6157"/>
    <w:rsid w:val="009C0446"/>
    <w:rsid w:val="009C138C"/>
    <w:rsid w:val="009C1841"/>
    <w:rsid w:val="009C30FD"/>
    <w:rsid w:val="009C6A68"/>
    <w:rsid w:val="009C7966"/>
    <w:rsid w:val="009D03DD"/>
    <w:rsid w:val="009D3B33"/>
    <w:rsid w:val="009D5A2D"/>
    <w:rsid w:val="009E78F1"/>
    <w:rsid w:val="009F0651"/>
    <w:rsid w:val="009F07CD"/>
    <w:rsid w:val="009F3EA5"/>
    <w:rsid w:val="009F4A71"/>
    <w:rsid w:val="009F7398"/>
    <w:rsid w:val="00A01177"/>
    <w:rsid w:val="00A02748"/>
    <w:rsid w:val="00A03C00"/>
    <w:rsid w:val="00A03E1F"/>
    <w:rsid w:val="00A04194"/>
    <w:rsid w:val="00A04A7E"/>
    <w:rsid w:val="00A05D48"/>
    <w:rsid w:val="00A075BA"/>
    <w:rsid w:val="00A07DBE"/>
    <w:rsid w:val="00A07E60"/>
    <w:rsid w:val="00A119D1"/>
    <w:rsid w:val="00A11A21"/>
    <w:rsid w:val="00A12C7C"/>
    <w:rsid w:val="00A1517F"/>
    <w:rsid w:val="00A1733E"/>
    <w:rsid w:val="00A22298"/>
    <w:rsid w:val="00A248E8"/>
    <w:rsid w:val="00A258F6"/>
    <w:rsid w:val="00A27301"/>
    <w:rsid w:val="00A421DE"/>
    <w:rsid w:val="00A425B0"/>
    <w:rsid w:val="00A429B7"/>
    <w:rsid w:val="00A43EBD"/>
    <w:rsid w:val="00A44E1A"/>
    <w:rsid w:val="00A51444"/>
    <w:rsid w:val="00A519AE"/>
    <w:rsid w:val="00A51FEE"/>
    <w:rsid w:val="00A537CF"/>
    <w:rsid w:val="00A53BB6"/>
    <w:rsid w:val="00A5780B"/>
    <w:rsid w:val="00A602C8"/>
    <w:rsid w:val="00A617F3"/>
    <w:rsid w:val="00A6582C"/>
    <w:rsid w:val="00A65C9F"/>
    <w:rsid w:val="00A70456"/>
    <w:rsid w:val="00A70537"/>
    <w:rsid w:val="00A710B9"/>
    <w:rsid w:val="00A7213F"/>
    <w:rsid w:val="00A740DC"/>
    <w:rsid w:val="00A74589"/>
    <w:rsid w:val="00A74E35"/>
    <w:rsid w:val="00A74F2B"/>
    <w:rsid w:val="00A75AAF"/>
    <w:rsid w:val="00A760DE"/>
    <w:rsid w:val="00A779E6"/>
    <w:rsid w:val="00A80468"/>
    <w:rsid w:val="00A8055B"/>
    <w:rsid w:val="00A80753"/>
    <w:rsid w:val="00A81A1A"/>
    <w:rsid w:val="00A82D8F"/>
    <w:rsid w:val="00A850D0"/>
    <w:rsid w:val="00A8655E"/>
    <w:rsid w:val="00A951F0"/>
    <w:rsid w:val="00A9568F"/>
    <w:rsid w:val="00A956B2"/>
    <w:rsid w:val="00AA220F"/>
    <w:rsid w:val="00AA5BBC"/>
    <w:rsid w:val="00AA5EE6"/>
    <w:rsid w:val="00AA78EB"/>
    <w:rsid w:val="00AA79CA"/>
    <w:rsid w:val="00AB0990"/>
    <w:rsid w:val="00AB0A1F"/>
    <w:rsid w:val="00AB451C"/>
    <w:rsid w:val="00AC2E4B"/>
    <w:rsid w:val="00AC349C"/>
    <w:rsid w:val="00AC3D56"/>
    <w:rsid w:val="00AD436F"/>
    <w:rsid w:val="00AD673F"/>
    <w:rsid w:val="00AD7E89"/>
    <w:rsid w:val="00AE0271"/>
    <w:rsid w:val="00AE1BDC"/>
    <w:rsid w:val="00AE2909"/>
    <w:rsid w:val="00AE2EDA"/>
    <w:rsid w:val="00AF1ED5"/>
    <w:rsid w:val="00AF22FD"/>
    <w:rsid w:val="00AF2354"/>
    <w:rsid w:val="00AF3B70"/>
    <w:rsid w:val="00AF55CC"/>
    <w:rsid w:val="00B00143"/>
    <w:rsid w:val="00B02109"/>
    <w:rsid w:val="00B030EF"/>
    <w:rsid w:val="00B07143"/>
    <w:rsid w:val="00B0739D"/>
    <w:rsid w:val="00B10545"/>
    <w:rsid w:val="00B10E28"/>
    <w:rsid w:val="00B110B2"/>
    <w:rsid w:val="00B11671"/>
    <w:rsid w:val="00B11F06"/>
    <w:rsid w:val="00B12063"/>
    <w:rsid w:val="00B15119"/>
    <w:rsid w:val="00B15BDF"/>
    <w:rsid w:val="00B2159C"/>
    <w:rsid w:val="00B22533"/>
    <w:rsid w:val="00B22CA5"/>
    <w:rsid w:val="00B2310D"/>
    <w:rsid w:val="00B23621"/>
    <w:rsid w:val="00B236A8"/>
    <w:rsid w:val="00B25618"/>
    <w:rsid w:val="00B2604A"/>
    <w:rsid w:val="00B26750"/>
    <w:rsid w:val="00B27299"/>
    <w:rsid w:val="00B320CB"/>
    <w:rsid w:val="00B33997"/>
    <w:rsid w:val="00B34170"/>
    <w:rsid w:val="00B3548D"/>
    <w:rsid w:val="00B35E03"/>
    <w:rsid w:val="00B36E15"/>
    <w:rsid w:val="00B40705"/>
    <w:rsid w:val="00B415EB"/>
    <w:rsid w:val="00B43957"/>
    <w:rsid w:val="00B51950"/>
    <w:rsid w:val="00B52FD6"/>
    <w:rsid w:val="00B53620"/>
    <w:rsid w:val="00B573CD"/>
    <w:rsid w:val="00B57976"/>
    <w:rsid w:val="00B61FEA"/>
    <w:rsid w:val="00B62DDA"/>
    <w:rsid w:val="00B631C4"/>
    <w:rsid w:val="00B63E31"/>
    <w:rsid w:val="00B63F0F"/>
    <w:rsid w:val="00B65A83"/>
    <w:rsid w:val="00B66BFD"/>
    <w:rsid w:val="00B7037C"/>
    <w:rsid w:val="00B7099F"/>
    <w:rsid w:val="00B770B6"/>
    <w:rsid w:val="00B77450"/>
    <w:rsid w:val="00B80FBC"/>
    <w:rsid w:val="00B81BAD"/>
    <w:rsid w:val="00B81ED5"/>
    <w:rsid w:val="00B82D57"/>
    <w:rsid w:val="00B847E4"/>
    <w:rsid w:val="00B85E6C"/>
    <w:rsid w:val="00B8611D"/>
    <w:rsid w:val="00B87E37"/>
    <w:rsid w:val="00B92B19"/>
    <w:rsid w:val="00B942A6"/>
    <w:rsid w:val="00B94939"/>
    <w:rsid w:val="00B94DCA"/>
    <w:rsid w:val="00BA153C"/>
    <w:rsid w:val="00BA2491"/>
    <w:rsid w:val="00BA5B74"/>
    <w:rsid w:val="00BA69FE"/>
    <w:rsid w:val="00BA6B43"/>
    <w:rsid w:val="00BA78BF"/>
    <w:rsid w:val="00BB2AD3"/>
    <w:rsid w:val="00BB5E2E"/>
    <w:rsid w:val="00BB5F0E"/>
    <w:rsid w:val="00BB7DDA"/>
    <w:rsid w:val="00BB7DEB"/>
    <w:rsid w:val="00BB7F1B"/>
    <w:rsid w:val="00BC0C72"/>
    <w:rsid w:val="00BC2B8F"/>
    <w:rsid w:val="00BC43E9"/>
    <w:rsid w:val="00BC471D"/>
    <w:rsid w:val="00BC4743"/>
    <w:rsid w:val="00BC6561"/>
    <w:rsid w:val="00BD1A50"/>
    <w:rsid w:val="00BD1E6C"/>
    <w:rsid w:val="00BD2014"/>
    <w:rsid w:val="00BD2771"/>
    <w:rsid w:val="00BD761C"/>
    <w:rsid w:val="00BE0AA1"/>
    <w:rsid w:val="00BE1DAD"/>
    <w:rsid w:val="00BE2503"/>
    <w:rsid w:val="00BE287E"/>
    <w:rsid w:val="00BE5339"/>
    <w:rsid w:val="00BE71CC"/>
    <w:rsid w:val="00BE7252"/>
    <w:rsid w:val="00BE72EB"/>
    <w:rsid w:val="00BE77B1"/>
    <w:rsid w:val="00BF0A07"/>
    <w:rsid w:val="00BF0AA9"/>
    <w:rsid w:val="00BF35E4"/>
    <w:rsid w:val="00BF591E"/>
    <w:rsid w:val="00BF5F47"/>
    <w:rsid w:val="00BF5F82"/>
    <w:rsid w:val="00BF78C1"/>
    <w:rsid w:val="00C020F9"/>
    <w:rsid w:val="00C058F1"/>
    <w:rsid w:val="00C06947"/>
    <w:rsid w:val="00C07A1C"/>
    <w:rsid w:val="00C101B0"/>
    <w:rsid w:val="00C10B52"/>
    <w:rsid w:val="00C113D8"/>
    <w:rsid w:val="00C1330F"/>
    <w:rsid w:val="00C13BF8"/>
    <w:rsid w:val="00C15803"/>
    <w:rsid w:val="00C17323"/>
    <w:rsid w:val="00C17A66"/>
    <w:rsid w:val="00C202E4"/>
    <w:rsid w:val="00C21F8D"/>
    <w:rsid w:val="00C2399E"/>
    <w:rsid w:val="00C24833"/>
    <w:rsid w:val="00C268C1"/>
    <w:rsid w:val="00C26B84"/>
    <w:rsid w:val="00C301C2"/>
    <w:rsid w:val="00C318C8"/>
    <w:rsid w:val="00C3582A"/>
    <w:rsid w:val="00C427B1"/>
    <w:rsid w:val="00C45365"/>
    <w:rsid w:val="00C45DBC"/>
    <w:rsid w:val="00C4617A"/>
    <w:rsid w:val="00C46425"/>
    <w:rsid w:val="00C515CC"/>
    <w:rsid w:val="00C53601"/>
    <w:rsid w:val="00C5427A"/>
    <w:rsid w:val="00C55BB1"/>
    <w:rsid w:val="00C60792"/>
    <w:rsid w:val="00C62DF7"/>
    <w:rsid w:val="00C63F5C"/>
    <w:rsid w:val="00C65973"/>
    <w:rsid w:val="00C6713C"/>
    <w:rsid w:val="00C715CF"/>
    <w:rsid w:val="00C754CC"/>
    <w:rsid w:val="00C760FE"/>
    <w:rsid w:val="00C774A8"/>
    <w:rsid w:val="00C8067B"/>
    <w:rsid w:val="00C81067"/>
    <w:rsid w:val="00C8166A"/>
    <w:rsid w:val="00C81C0C"/>
    <w:rsid w:val="00C83947"/>
    <w:rsid w:val="00C84C8F"/>
    <w:rsid w:val="00C859F3"/>
    <w:rsid w:val="00C86286"/>
    <w:rsid w:val="00C86EF9"/>
    <w:rsid w:val="00C932E0"/>
    <w:rsid w:val="00C95B0D"/>
    <w:rsid w:val="00C968B7"/>
    <w:rsid w:val="00C96962"/>
    <w:rsid w:val="00CA2C0A"/>
    <w:rsid w:val="00CA2F21"/>
    <w:rsid w:val="00CA6AEA"/>
    <w:rsid w:val="00CA76B5"/>
    <w:rsid w:val="00CB19CA"/>
    <w:rsid w:val="00CB1C1D"/>
    <w:rsid w:val="00CB1CCB"/>
    <w:rsid w:val="00CB1DBE"/>
    <w:rsid w:val="00CB2E47"/>
    <w:rsid w:val="00CB3D43"/>
    <w:rsid w:val="00CB7388"/>
    <w:rsid w:val="00CC0E32"/>
    <w:rsid w:val="00CC1995"/>
    <w:rsid w:val="00CC22E0"/>
    <w:rsid w:val="00CC317A"/>
    <w:rsid w:val="00CC3DCE"/>
    <w:rsid w:val="00CC4E5D"/>
    <w:rsid w:val="00CC5E80"/>
    <w:rsid w:val="00CC7887"/>
    <w:rsid w:val="00CD00DC"/>
    <w:rsid w:val="00CD0E1B"/>
    <w:rsid w:val="00CD0EEF"/>
    <w:rsid w:val="00CD10CB"/>
    <w:rsid w:val="00CD1152"/>
    <w:rsid w:val="00CD4E0E"/>
    <w:rsid w:val="00CD5118"/>
    <w:rsid w:val="00CD63E6"/>
    <w:rsid w:val="00CE194D"/>
    <w:rsid w:val="00CE2246"/>
    <w:rsid w:val="00CE2A75"/>
    <w:rsid w:val="00CE38A3"/>
    <w:rsid w:val="00CF124D"/>
    <w:rsid w:val="00CF428C"/>
    <w:rsid w:val="00CF48D2"/>
    <w:rsid w:val="00CF56A9"/>
    <w:rsid w:val="00CF750B"/>
    <w:rsid w:val="00D00059"/>
    <w:rsid w:val="00D0012F"/>
    <w:rsid w:val="00D023DC"/>
    <w:rsid w:val="00D02672"/>
    <w:rsid w:val="00D0463B"/>
    <w:rsid w:val="00D05996"/>
    <w:rsid w:val="00D07313"/>
    <w:rsid w:val="00D075BE"/>
    <w:rsid w:val="00D0793F"/>
    <w:rsid w:val="00D10839"/>
    <w:rsid w:val="00D13CFD"/>
    <w:rsid w:val="00D15EB9"/>
    <w:rsid w:val="00D17A83"/>
    <w:rsid w:val="00D2167A"/>
    <w:rsid w:val="00D23086"/>
    <w:rsid w:val="00D2548A"/>
    <w:rsid w:val="00D3124A"/>
    <w:rsid w:val="00D35174"/>
    <w:rsid w:val="00D35B84"/>
    <w:rsid w:val="00D37C00"/>
    <w:rsid w:val="00D41E1D"/>
    <w:rsid w:val="00D43434"/>
    <w:rsid w:val="00D443C8"/>
    <w:rsid w:val="00D4521C"/>
    <w:rsid w:val="00D45633"/>
    <w:rsid w:val="00D4630B"/>
    <w:rsid w:val="00D542D4"/>
    <w:rsid w:val="00D552EC"/>
    <w:rsid w:val="00D60B0D"/>
    <w:rsid w:val="00D62E29"/>
    <w:rsid w:val="00D67756"/>
    <w:rsid w:val="00D74E16"/>
    <w:rsid w:val="00D752A9"/>
    <w:rsid w:val="00D756E6"/>
    <w:rsid w:val="00D77A9C"/>
    <w:rsid w:val="00D80F2C"/>
    <w:rsid w:val="00D81471"/>
    <w:rsid w:val="00D834FC"/>
    <w:rsid w:val="00D83E20"/>
    <w:rsid w:val="00D849A6"/>
    <w:rsid w:val="00D84DE0"/>
    <w:rsid w:val="00D854A7"/>
    <w:rsid w:val="00D86897"/>
    <w:rsid w:val="00D90270"/>
    <w:rsid w:val="00D9770A"/>
    <w:rsid w:val="00DA1900"/>
    <w:rsid w:val="00DA1E97"/>
    <w:rsid w:val="00DA320E"/>
    <w:rsid w:val="00DA5D40"/>
    <w:rsid w:val="00DB371B"/>
    <w:rsid w:val="00DB5595"/>
    <w:rsid w:val="00DB701A"/>
    <w:rsid w:val="00DC199A"/>
    <w:rsid w:val="00DC1F2F"/>
    <w:rsid w:val="00DC244F"/>
    <w:rsid w:val="00DC2E54"/>
    <w:rsid w:val="00DC357E"/>
    <w:rsid w:val="00DC50A0"/>
    <w:rsid w:val="00DC7C24"/>
    <w:rsid w:val="00DC7C83"/>
    <w:rsid w:val="00DD029C"/>
    <w:rsid w:val="00DD0B4E"/>
    <w:rsid w:val="00DD1568"/>
    <w:rsid w:val="00DD3D63"/>
    <w:rsid w:val="00DD4AEE"/>
    <w:rsid w:val="00DD5202"/>
    <w:rsid w:val="00DD57B1"/>
    <w:rsid w:val="00DD5847"/>
    <w:rsid w:val="00DD6D1E"/>
    <w:rsid w:val="00DD77AF"/>
    <w:rsid w:val="00DD7AA8"/>
    <w:rsid w:val="00DE2DC2"/>
    <w:rsid w:val="00DE2EB1"/>
    <w:rsid w:val="00DE6020"/>
    <w:rsid w:val="00DE637C"/>
    <w:rsid w:val="00DE68D2"/>
    <w:rsid w:val="00DE7A6E"/>
    <w:rsid w:val="00DE7DA1"/>
    <w:rsid w:val="00DF0080"/>
    <w:rsid w:val="00DF0913"/>
    <w:rsid w:val="00DF4D49"/>
    <w:rsid w:val="00DF5238"/>
    <w:rsid w:val="00DF5807"/>
    <w:rsid w:val="00DF5DED"/>
    <w:rsid w:val="00DF6DB6"/>
    <w:rsid w:val="00E11F25"/>
    <w:rsid w:val="00E13FBC"/>
    <w:rsid w:val="00E15430"/>
    <w:rsid w:val="00E15A9B"/>
    <w:rsid w:val="00E20189"/>
    <w:rsid w:val="00E22A3F"/>
    <w:rsid w:val="00E22B17"/>
    <w:rsid w:val="00E231D8"/>
    <w:rsid w:val="00E25DD3"/>
    <w:rsid w:val="00E27410"/>
    <w:rsid w:val="00E308EE"/>
    <w:rsid w:val="00E3338B"/>
    <w:rsid w:val="00E33857"/>
    <w:rsid w:val="00E37620"/>
    <w:rsid w:val="00E40CB6"/>
    <w:rsid w:val="00E46A9D"/>
    <w:rsid w:val="00E47376"/>
    <w:rsid w:val="00E47CF6"/>
    <w:rsid w:val="00E47E93"/>
    <w:rsid w:val="00E5221A"/>
    <w:rsid w:val="00E53824"/>
    <w:rsid w:val="00E548B1"/>
    <w:rsid w:val="00E565E5"/>
    <w:rsid w:val="00E56859"/>
    <w:rsid w:val="00E56A08"/>
    <w:rsid w:val="00E5797B"/>
    <w:rsid w:val="00E60940"/>
    <w:rsid w:val="00E60E8E"/>
    <w:rsid w:val="00E6171D"/>
    <w:rsid w:val="00E61BC7"/>
    <w:rsid w:val="00E62793"/>
    <w:rsid w:val="00E64731"/>
    <w:rsid w:val="00E655D8"/>
    <w:rsid w:val="00E66E8C"/>
    <w:rsid w:val="00E70157"/>
    <w:rsid w:val="00E70176"/>
    <w:rsid w:val="00E71764"/>
    <w:rsid w:val="00E71BDE"/>
    <w:rsid w:val="00E72744"/>
    <w:rsid w:val="00E75A72"/>
    <w:rsid w:val="00E76B9B"/>
    <w:rsid w:val="00E76E50"/>
    <w:rsid w:val="00E772A5"/>
    <w:rsid w:val="00E81A6B"/>
    <w:rsid w:val="00E81F07"/>
    <w:rsid w:val="00E852B0"/>
    <w:rsid w:val="00E8592C"/>
    <w:rsid w:val="00E862D1"/>
    <w:rsid w:val="00E865A3"/>
    <w:rsid w:val="00E92AFA"/>
    <w:rsid w:val="00E92CF2"/>
    <w:rsid w:val="00E94288"/>
    <w:rsid w:val="00E948F5"/>
    <w:rsid w:val="00EA0412"/>
    <w:rsid w:val="00EA78AF"/>
    <w:rsid w:val="00EB2004"/>
    <w:rsid w:val="00EB2607"/>
    <w:rsid w:val="00EB31FC"/>
    <w:rsid w:val="00EB32AB"/>
    <w:rsid w:val="00EB4CE6"/>
    <w:rsid w:val="00EB4EAC"/>
    <w:rsid w:val="00EB77BF"/>
    <w:rsid w:val="00EC37A2"/>
    <w:rsid w:val="00EC3BA7"/>
    <w:rsid w:val="00EC428D"/>
    <w:rsid w:val="00EC4DC2"/>
    <w:rsid w:val="00EC53DA"/>
    <w:rsid w:val="00EC6CA9"/>
    <w:rsid w:val="00EC6E09"/>
    <w:rsid w:val="00EC7BD6"/>
    <w:rsid w:val="00ED243E"/>
    <w:rsid w:val="00ED5934"/>
    <w:rsid w:val="00ED679C"/>
    <w:rsid w:val="00EE0CCC"/>
    <w:rsid w:val="00EE1400"/>
    <w:rsid w:val="00EE4E31"/>
    <w:rsid w:val="00EE5D31"/>
    <w:rsid w:val="00EF18BE"/>
    <w:rsid w:val="00EF340A"/>
    <w:rsid w:val="00EF5040"/>
    <w:rsid w:val="00EF5AAC"/>
    <w:rsid w:val="00EF7795"/>
    <w:rsid w:val="00EF7D08"/>
    <w:rsid w:val="00F033A4"/>
    <w:rsid w:val="00F04334"/>
    <w:rsid w:val="00F0490F"/>
    <w:rsid w:val="00F06DAC"/>
    <w:rsid w:val="00F17EDF"/>
    <w:rsid w:val="00F23922"/>
    <w:rsid w:val="00F245CA"/>
    <w:rsid w:val="00F2522C"/>
    <w:rsid w:val="00F25F3F"/>
    <w:rsid w:val="00F261E3"/>
    <w:rsid w:val="00F303BD"/>
    <w:rsid w:val="00F3258D"/>
    <w:rsid w:val="00F32DA3"/>
    <w:rsid w:val="00F35075"/>
    <w:rsid w:val="00F35B5E"/>
    <w:rsid w:val="00F36685"/>
    <w:rsid w:val="00F36E5B"/>
    <w:rsid w:val="00F37F4B"/>
    <w:rsid w:val="00F44039"/>
    <w:rsid w:val="00F44ADF"/>
    <w:rsid w:val="00F47526"/>
    <w:rsid w:val="00F51518"/>
    <w:rsid w:val="00F51E9F"/>
    <w:rsid w:val="00F522F5"/>
    <w:rsid w:val="00F5252A"/>
    <w:rsid w:val="00F53180"/>
    <w:rsid w:val="00F560CD"/>
    <w:rsid w:val="00F620AB"/>
    <w:rsid w:val="00F62DDF"/>
    <w:rsid w:val="00F64A69"/>
    <w:rsid w:val="00F66C94"/>
    <w:rsid w:val="00F704C2"/>
    <w:rsid w:val="00F708F1"/>
    <w:rsid w:val="00F71C60"/>
    <w:rsid w:val="00F74E4C"/>
    <w:rsid w:val="00F81D87"/>
    <w:rsid w:val="00F84512"/>
    <w:rsid w:val="00F8567D"/>
    <w:rsid w:val="00F86188"/>
    <w:rsid w:val="00F864FE"/>
    <w:rsid w:val="00F90CD1"/>
    <w:rsid w:val="00F920DB"/>
    <w:rsid w:val="00F93CDB"/>
    <w:rsid w:val="00F949C0"/>
    <w:rsid w:val="00F97417"/>
    <w:rsid w:val="00FA0399"/>
    <w:rsid w:val="00FA0B8D"/>
    <w:rsid w:val="00FA1062"/>
    <w:rsid w:val="00FA2D8B"/>
    <w:rsid w:val="00FA4E22"/>
    <w:rsid w:val="00FA61F6"/>
    <w:rsid w:val="00FB441F"/>
    <w:rsid w:val="00FB49B2"/>
    <w:rsid w:val="00FB684F"/>
    <w:rsid w:val="00FB6BA4"/>
    <w:rsid w:val="00FC0617"/>
    <w:rsid w:val="00FC2939"/>
    <w:rsid w:val="00FC298C"/>
    <w:rsid w:val="00FC3737"/>
    <w:rsid w:val="00FC45D9"/>
    <w:rsid w:val="00FC5FB6"/>
    <w:rsid w:val="00FC7364"/>
    <w:rsid w:val="00FC7C08"/>
    <w:rsid w:val="00FD0476"/>
    <w:rsid w:val="00FD06A7"/>
    <w:rsid w:val="00FD3F56"/>
    <w:rsid w:val="00FD6422"/>
    <w:rsid w:val="00FD68B7"/>
    <w:rsid w:val="00FE0217"/>
    <w:rsid w:val="00FE1B03"/>
    <w:rsid w:val="00FE5207"/>
    <w:rsid w:val="00FE52D4"/>
    <w:rsid w:val="00FE5A2B"/>
    <w:rsid w:val="00FE6059"/>
    <w:rsid w:val="00FE61C4"/>
    <w:rsid w:val="00FF0284"/>
    <w:rsid w:val="00FF09EE"/>
    <w:rsid w:val="00FF1F75"/>
    <w:rsid w:val="00FF236A"/>
    <w:rsid w:val="00FF2696"/>
    <w:rsid w:val="00FF5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3B99CB"/>
  <w15:chartTrackingRefBased/>
  <w15:docId w15:val="{BFB47550-5C26-45E9-8369-7610C5377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F41E1"/>
    <w:pPr>
      <w:tabs>
        <w:tab w:val="left" w:pos="1830"/>
        <w:tab w:val="center" w:pos="4095"/>
      </w:tabs>
      <w:spacing w:after="0" w:line="480" w:lineRule="auto"/>
      <w:jc w:val="center"/>
    </w:pPr>
    <w:rPr>
      <w:rFonts w:ascii="Times New Roman" w:eastAsia="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F2522C"/>
    <w:pPr>
      <w:outlineLvl w:val="0"/>
    </w:pPr>
    <w:rPr>
      <w:b/>
      <w:bCs/>
    </w:rPr>
  </w:style>
  <w:style w:type="paragraph" w:styleId="Heading2">
    <w:name w:val="heading 2"/>
    <w:basedOn w:val="Normal"/>
    <w:next w:val="Normal"/>
    <w:link w:val="Heading2Char"/>
    <w:uiPriority w:val="9"/>
    <w:unhideWhenUsed/>
    <w:qFormat/>
    <w:rsid w:val="00026670"/>
    <w:pPr>
      <w:numPr>
        <w:ilvl w:val="1"/>
        <w:numId w:val="1"/>
      </w:numPr>
      <w:tabs>
        <w:tab w:val="clear" w:pos="1830"/>
        <w:tab w:val="clear" w:pos="4095"/>
      </w:tabs>
      <w:jc w:val="both"/>
      <w:outlineLvl w:val="1"/>
    </w:pPr>
    <w:rPr>
      <w:b/>
      <w:bCs/>
    </w:rPr>
  </w:style>
  <w:style w:type="paragraph" w:styleId="Heading3">
    <w:name w:val="heading 3"/>
    <w:basedOn w:val="Heading2"/>
    <w:next w:val="Normal"/>
    <w:link w:val="Heading3Char"/>
    <w:uiPriority w:val="9"/>
    <w:unhideWhenUsed/>
    <w:qFormat/>
    <w:rsid w:val="00631081"/>
    <w:pPr>
      <w:numPr>
        <w:ilvl w:val="2"/>
      </w:numPr>
      <w:outlineLvl w:val="2"/>
    </w:pPr>
  </w:style>
  <w:style w:type="paragraph" w:styleId="Heading4">
    <w:name w:val="heading 4"/>
    <w:basedOn w:val="Heading3"/>
    <w:link w:val="Heading4Char"/>
    <w:uiPriority w:val="9"/>
    <w:unhideWhenUsed/>
    <w:qFormat/>
    <w:rsid w:val="00A65C9F"/>
    <w:pPr>
      <w:numPr>
        <w:ilvl w:val="3"/>
        <w:numId w:val="2"/>
      </w:numPr>
      <w:jc w:val="left"/>
      <w:outlineLvl w:val="3"/>
    </w:pPr>
    <w:rPr>
      <w:bCs w:val="0"/>
    </w:rPr>
  </w:style>
  <w:style w:type="paragraph" w:styleId="Heading5">
    <w:name w:val="heading 5"/>
    <w:basedOn w:val="Heading2"/>
    <w:next w:val="Normal"/>
    <w:link w:val="Heading5Char"/>
    <w:uiPriority w:val="9"/>
    <w:unhideWhenUsed/>
    <w:rsid w:val="005E074E"/>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522C"/>
    <w:rPr>
      <w:rFonts w:ascii="Times New Roman" w:eastAsia="Times New Roman" w:hAnsi="Times New Roman" w:cs="Times New Roman"/>
      <w:b/>
      <w:bCs/>
      <w:sz w:val="24"/>
      <w:szCs w:val="24"/>
      <w:lang w:val="en-GB" w:eastAsia="en-GB"/>
    </w:rPr>
  </w:style>
  <w:style w:type="paragraph" w:styleId="ListParagraph">
    <w:name w:val="List Paragraph"/>
    <w:basedOn w:val="Normal"/>
    <w:uiPriority w:val="34"/>
    <w:qFormat/>
    <w:rsid w:val="005D51F7"/>
    <w:pPr>
      <w:ind w:left="720"/>
      <w:contextualSpacing/>
    </w:pPr>
  </w:style>
  <w:style w:type="paragraph" w:styleId="NoSpacing">
    <w:name w:val="No Spacing"/>
    <w:aliases w:val="Figure Style"/>
    <w:basedOn w:val="Normal"/>
    <w:link w:val="NoSpacingChar"/>
    <w:uiPriority w:val="1"/>
    <w:qFormat/>
    <w:rsid w:val="008F4022"/>
    <w:rPr>
      <w:bCs/>
      <w:iCs/>
    </w:rPr>
  </w:style>
  <w:style w:type="character" w:customStyle="1" w:styleId="NoSpacingChar">
    <w:name w:val="No Spacing Char"/>
    <w:aliases w:val="Figure Style Char"/>
    <w:basedOn w:val="DefaultParagraphFont"/>
    <w:link w:val="NoSpacing"/>
    <w:uiPriority w:val="1"/>
    <w:rsid w:val="008F4022"/>
    <w:rPr>
      <w:rFonts w:ascii="Times New Roman" w:eastAsia="Times New Roman" w:hAnsi="Times New Roman" w:cs="Times New Roman"/>
      <w:bCs/>
      <w:iCs/>
      <w:sz w:val="24"/>
      <w:szCs w:val="24"/>
      <w:lang w:val="en-GB" w:eastAsia="en-GB"/>
    </w:rPr>
  </w:style>
  <w:style w:type="character" w:customStyle="1" w:styleId="Heading3Char">
    <w:name w:val="Heading 3 Char"/>
    <w:basedOn w:val="DefaultParagraphFont"/>
    <w:link w:val="Heading3"/>
    <w:uiPriority w:val="9"/>
    <w:rsid w:val="00631081"/>
    <w:rPr>
      <w:rFonts w:ascii="Times New Roman" w:eastAsia="Times New Roman" w:hAnsi="Times New Roman" w:cs="Times New Roman"/>
      <w:b/>
      <w:bCs/>
      <w:sz w:val="24"/>
      <w:szCs w:val="24"/>
      <w:lang w:val="en-GB" w:eastAsia="en-GB"/>
    </w:rPr>
  </w:style>
  <w:style w:type="character" w:customStyle="1" w:styleId="Heading4Char">
    <w:name w:val="Heading 4 Char"/>
    <w:basedOn w:val="DefaultParagraphFont"/>
    <w:link w:val="Heading4"/>
    <w:uiPriority w:val="9"/>
    <w:rsid w:val="00A65C9F"/>
    <w:rPr>
      <w:rFonts w:ascii="Times New Roman" w:eastAsia="Times New Roman" w:hAnsi="Times New Roman" w:cs="Times New Roman"/>
      <w:b/>
      <w:sz w:val="24"/>
      <w:szCs w:val="24"/>
      <w:lang w:val="en-GB" w:eastAsia="en-GB"/>
    </w:rPr>
  </w:style>
  <w:style w:type="character" w:styleId="Hyperlink">
    <w:name w:val="Hyperlink"/>
    <w:basedOn w:val="DefaultParagraphFont"/>
    <w:uiPriority w:val="99"/>
    <w:unhideWhenUsed/>
    <w:rsid w:val="00A04A7E"/>
    <w:rPr>
      <w:color w:val="0563C1" w:themeColor="hyperlink"/>
      <w:u w:val="single"/>
    </w:rPr>
  </w:style>
  <w:style w:type="character" w:customStyle="1" w:styleId="UnresolvedMention">
    <w:name w:val="Unresolved Mention"/>
    <w:basedOn w:val="DefaultParagraphFont"/>
    <w:uiPriority w:val="99"/>
    <w:semiHidden/>
    <w:unhideWhenUsed/>
    <w:rsid w:val="00A04A7E"/>
    <w:rPr>
      <w:color w:val="605E5C"/>
      <w:shd w:val="clear" w:color="auto" w:fill="E1DFDD"/>
    </w:rPr>
  </w:style>
  <w:style w:type="paragraph" w:styleId="Caption">
    <w:name w:val="caption"/>
    <w:basedOn w:val="Normal"/>
    <w:next w:val="Normal"/>
    <w:uiPriority w:val="35"/>
    <w:unhideWhenUsed/>
    <w:qFormat/>
    <w:rsid w:val="00F5252A"/>
    <w:pPr>
      <w:spacing w:after="200"/>
    </w:pPr>
    <w:rPr>
      <w:i/>
      <w:iCs/>
      <w:color w:val="44546A" w:themeColor="text2"/>
      <w:sz w:val="18"/>
      <w:szCs w:val="18"/>
    </w:rPr>
  </w:style>
  <w:style w:type="table" w:styleId="TableGrid">
    <w:name w:val="Table Grid"/>
    <w:basedOn w:val="TableNormal"/>
    <w:uiPriority w:val="39"/>
    <w:rsid w:val="00642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C428D"/>
    <w:pPr>
      <w:spacing w:line="259" w:lineRule="auto"/>
      <w:jc w:val="left"/>
      <w:outlineLvl w:val="9"/>
    </w:pPr>
    <w:rPr>
      <w:rFonts w:asciiTheme="majorHAnsi" w:hAnsiTheme="majorHAnsi"/>
      <w:b w:val="0"/>
      <w:color w:val="2E74B5" w:themeColor="accent1" w:themeShade="BF"/>
      <w:sz w:val="32"/>
      <w:lang w:val="en-US" w:eastAsia="en-US"/>
    </w:rPr>
  </w:style>
  <w:style w:type="paragraph" w:styleId="TOC2">
    <w:name w:val="toc 2"/>
    <w:basedOn w:val="Heading1"/>
    <w:next w:val="Heading1"/>
    <w:uiPriority w:val="39"/>
    <w:unhideWhenUsed/>
    <w:rsid w:val="00BC4743"/>
    <w:pPr>
      <w:tabs>
        <w:tab w:val="clear" w:pos="1830"/>
        <w:tab w:val="clear" w:pos="4095"/>
        <w:tab w:val="left" w:pos="720"/>
        <w:tab w:val="right" w:leader="dot" w:pos="9350"/>
      </w:tabs>
      <w:spacing w:before="240"/>
      <w:jc w:val="left"/>
    </w:pPr>
    <w:rPr>
      <w:rFonts w:cstheme="minorHAnsi"/>
      <w:b w:val="0"/>
      <w:bCs w:val="0"/>
      <w:szCs w:val="20"/>
    </w:rPr>
  </w:style>
  <w:style w:type="paragraph" w:styleId="TOC1">
    <w:name w:val="toc 1"/>
    <w:basedOn w:val="Normal"/>
    <w:next w:val="Normal"/>
    <w:uiPriority w:val="39"/>
    <w:unhideWhenUsed/>
    <w:rsid w:val="001607EE"/>
    <w:pPr>
      <w:tabs>
        <w:tab w:val="clear" w:pos="1830"/>
        <w:tab w:val="clear" w:pos="4095"/>
      </w:tabs>
      <w:spacing w:before="360"/>
      <w:jc w:val="left"/>
    </w:pPr>
    <w:rPr>
      <w:bCs/>
      <w:caps/>
    </w:rPr>
  </w:style>
  <w:style w:type="paragraph" w:styleId="TOC3">
    <w:name w:val="toc 3"/>
    <w:basedOn w:val="Normal"/>
    <w:next w:val="Normal"/>
    <w:link w:val="TOC3Char"/>
    <w:uiPriority w:val="39"/>
    <w:unhideWhenUsed/>
    <w:rsid w:val="0062511A"/>
    <w:pPr>
      <w:tabs>
        <w:tab w:val="clear" w:pos="1830"/>
        <w:tab w:val="clear" w:pos="4095"/>
      </w:tabs>
      <w:ind w:left="245"/>
      <w:jc w:val="left"/>
    </w:pPr>
    <w:rPr>
      <w:rFonts w:cstheme="minorHAnsi"/>
      <w:szCs w:val="20"/>
    </w:rPr>
  </w:style>
  <w:style w:type="character" w:customStyle="1" w:styleId="Heading2Char">
    <w:name w:val="Heading 2 Char"/>
    <w:basedOn w:val="DefaultParagraphFont"/>
    <w:link w:val="Heading2"/>
    <w:uiPriority w:val="9"/>
    <w:rsid w:val="00026670"/>
    <w:rPr>
      <w:rFonts w:ascii="Times New Roman" w:eastAsia="Times New Roman" w:hAnsi="Times New Roman" w:cs="Times New Roman"/>
      <w:b/>
      <w:bCs/>
      <w:sz w:val="24"/>
      <w:szCs w:val="24"/>
      <w:lang w:val="en-GB" w:eastAsia="en-GB"/>
    </w:rPr>
  </w:style>
  <w:style w:type="paragraph" w:styleId="BalloonText">
    <w:name w:val="Balloon Text"/>
    <w:basedOn w:val="Normal"/>
    <w:link w:val="BalloonTextChar"/>
    <w:uiPriority w:val="99"/>
    <w:semiHidden/>
    <w:unhideWhenUsed/>
    <w:rsid w:val="00CE38A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38A3"/>
    <w:rPr>
      <w:rFonts w:ascii="Segoe UI" w:eastAsia="Times New Roman" w:hAnsi="Segoe UI" w:cs="Segoe UI"/>
      <w:sz w:val="18"/>
      <w:szCs w:val="18"/>
      <w:lang w:val="en-GB" w:eastAsia="en-GB"/>
    </w:rPr>
  </w:style>
  <w:style w:type="paragraph" w:styleId="TOC4">
    <w:name w:val="toc 4"/>
    <w:basedOn w:val="Normal"/>
    <w:next w:val="Normal"/>
    <w:link w:val="TOC4Char"/>
    <w:uiPriority w:val="39"/>
    <w:unhideWhenUsed/>
    <w:rsid w:val="001607EE"/>
    <w:pPr>
      <w:tabs>
        <w:tab w:val="clear" w:pos="1830"/>
        <w:tab w:val="clear" w:pos="4095"/>
      </w:tabs>
      <w:ind w:left="480"/>
      <w:jc w:val="left"/>
    </w:pPr>
    <w:rPr>
      <w:rFonts w:cstheme="minorHAnsi"/>
      <w:szCs w:val="20"/>
    </w:rPr>
  </w:style>
  <w:style w:type="paragraph" w:styleId="TOC5">
    <w:name w:val="toc 5"/>
    <w:basedOn w:val="Normal"/>
    <w:next w:val="Normal"/>
    <w:autoRedefine/>
    <w:uiPriority w:val="39"/>
    <w:unhideWhenUsed/>
    <w:rsid w:val="00A07DBE"/>
    <w:pPr>
      <w:tabs>
        <w:tab w:val="clear" w:pos="1830"/>
        <w:tab w:val="clear" w:pos="4095"/>
      </w:tabs>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07DBE"/>
    <w:pPr>
      <w:tabs>
        <w:tab w:val="clear" w:pos="1830"/>
        <w:tab w:val="clear" w:pos="4095"/>
      </w:tabs>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07DBE"/>
    <w:pPr>
      <w:tabs>
        <w:tab w:val="clear" w:pos="1830"/>
        <w:tab w:val="clear" w:pos="4095"/>
      </w:tabs>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07DBE"/>
    <w:pPr>
      <w:tabs>
        <w:tab w:val="clear" w:pos="1830"/>
        <w:tab w:val="clear" w:pos="4095"/>
      </w:tabs>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07DBE"/>
    <w:pPr>
      <w:tabs>
        <w:tab w:val="clear" w:pos="1830"/>
        <w:tab w:val="clear" w:pos="4095"/>
      </w:tabs>
      <w:ind w:left="1680"/>
      <w:jc w:val="left"/>
    </w:pPr>
    <w:rPr>
      <w:rFonts w:asciiTheme="minorHAnsi" w:hAnsiTheme="minorHAnsi" w:cstheme="minorHAnsi"/>
      <w:sz w:val="20"/>
      <w:szCs w:val="20"/>
    </w:rPr>
  </w:style>
  <w:style w:type="paragraph" w:styleId="Header">
    <w:name w:val="header"/>
    <w:basedOn w:val="Normal"/>
    <w:link w:val="HeaderChar"/>
    <w:uiPriority w:val="99"/>
    <w:unhideWhenUsed/>
    <w:rsid w:val="003E7E90"/>
    <w:pPr>
      <w:tabs>
        <w:tab w:val="clear" w:pos="1830"/>
        <w:tab w:val="clear" w:pos="4095"/>
        <w:tab w:val="center" w:pos="4680"/>
        <w:tab w:val="right" w:pos="9360"/>
      </w:tabs>
      <w:spacing w:line="240" w:lineRule="auto"/>
    </w:pPr>
  </w:style>
  <w:style w:type="character" w:customStyle="1" w:styleId="HeaderChar">
    <w:name w:val="Header Char"/>
    <w:basedOn w:val="DefaultParagraphFont"/>
    <w:link w:val="Header"/>
    <w:uiPriority w:val="99"/>
    <w:rsid w:val="003E7E90"/>
    <w:rPr>
      <w:rFonts w:ascii="Times New Roman" w:eastAsia="Times New Roman" w:hAnsi="Times New Roman" w:cs="Times New Roman"/>
      <w:sz w:val="24"/>
      <w:szCs w:val="24"/>
      <w:lang w:val="en-GB" w:eastAsia="en-GB"/>
    </w:rPr>
  </w:style>
  <w:style w:type="paragraph" w:styleId="Footer">
    <w:name w:val="footer"/>
    <w:basedOn w:val="Normal"/>
    <w:link w:val="FooterChar"/>
    <w:uiPriority w:val="99"/>
    <w:unhideWhenUsed/>
    <w:rsid w:val="003E7E90"/>
    <w:pPr>
      <w:tabs>
        <w:tab w:val="clear" w:pos="1830"/>
        <w:tab w:val="clear" w:pos="4095"/>
        <w:tab w:val="center" w:pos="4680"/>
        <w:tab w:val="right" w:pos="9360"/>
      </w:tabs>
      <w:spacing w:line="240" w:lineRule="auto"/>
    </w:pPr>
  </w:style>
  <w:style w:type="character" w:customStyle="1" w:styleId="FooterChar">
    <w:name w:val="Footer Char"/>
    <w:basedOn w:val="DefaultParagraphFont"/>
    <w:link w:val="Footer"/>
    <w:uiPriority w:val="99"/>
    <w:rsid w:val="003E7E90"/>
    <w:rPr>
      <w:rFonts w:ascii="Times New Roman" w:eastAsia="Times New Roman" w:hAnsi="Times New Roman" w:cs="Times New Roman"/>
      <w:sz w:val="24"/>
      <w:szCs w:val="24"/>
      <w:lang w:val="en-GB" w:eastAsia="en-GB"/>
    </w:rPr>
  </w:style>
  <w:style w:type="paragraph" w:styleId="TableofFigures">
    <w:name w:val="table of figures"/>
    <w:basedOn w:val="NoSpacing"/>
    <w:next w:val="Normal"/>
    <w:autoRedefine/>
    <w:uiPriority w:val="99"/>
    <w:unhideWhenUsed/>
    <w:qFormat/>
    <w:rsid w:val="001607EE"/>
    <w:pPr>
      <w:tabs>
        <w:tab w:val="clear" w:pos="1830"/>
        <w:tab w:val="clear" w:pos="4095"/>
      </w:tabs>
      <w:ind w:left="480" w:hanging="480"/>
      <w:jc w:val="left"/>
    </w:pPr>
    <w:rPr>
      <w:rFonts w:cstheme="minorHAnsi"/>
      <w:bCs w:val="0"/>
      <w:szCs w:val="20"/>
    </w:rPr>
  </w:style>
  <w:style w:type="character" w:customStyle="1" w:styleId="Heading5Char">
    <w:name w:val="Heading 5 Char"/>
    <w:basedOn w:val="DefaultParagraphFont"/>
    <w:link w:val="Heading5"/>
    <w:uiPriority w:val="9"/>
    <w:rsid w:val="005E074E"/>
    <w:rPr>
      <w:rFonts w:ascii="Times New Roman" w:eastAsia="Times New Roman" w:hAnsi="Times New Roman" w:cs="Times New Roman"/>
      <w:b/>
      <w:bCs/>
      <w:sz w:val="24"/>
      <w:szCs w:val="24"/>
      <w:lang w:val="en-GB" w:eastAsia="en-GB"/>
    </w:rPr>
  </w:style>
  <w:style w:type="character" w:styleId="PlaceholderText">
    <w:name w:val="Placeholder Text"/>
    <w:basedOn w:val="DefaultParagraphFont"/>
    <w:uiPriority w:val="99"/>
    <w:semiHidden/>
    <w:rsid w:val="00B27299"/>
    <w:rPr>
      <w:color w:val="808080"/>
    </w:rPr>
  </w:style>
  <w:style w:type="paragraph" w:styleId="Bibliography">
    <w:name w:val="Bibliography"/>
    <w:basedOn w:val="Normal"/>
    <w:next w:val="Normal"/>
    <w:uiPriority w:val="37"/>
    <w:unhideWhenUsed/>
    <w:rsid w:val="00F245CA"/>
  </w:style>
  <w:style w:type="paragraph" w:styleId="Title">
    <w:name w:val="Title"/>
    <w:aliases w:val="List of Tables"/>
    <w:basedOn w:val="Normal"/>
    <w:next w:val="Normal"/>
    <w:link w:val="TitleChar"/>
    <w:uiPriority w:val="10"/>
    <w:qFormat/>
    <w:rsid w:val="00EC6CA9"/>
    <w:pPr>
      <w:contextualSpacing/>
    </w:pPr>
    <w:rPr>
      <w:rFonts w:eastAsiaTheme="majorEastAsia" w:cstheme="majorBidi"/>
      <w:b/>
      <w:spacing w:val="-10"/>
      <w:kern w:val="28"/>
      <w:szCs w:val="56"/>
    </w:rPr>
  </w:style>
  <w:style w:type="character" w:customStyle="1" w:styleId="TitleChar">
    <w:name w:val="Title Char"/>
    <w:aliases w:val="List of Tables Char"/>
    <w:basedOn w:val="DefaultParagraphFont"/>
    <w:link w:val="Title"/>
    <w:uiPriority w:val="10"/>
    <w:rsid w:val="00EC6CA9"/>
    <w:rPr>
      <w:rFonts w:ascii="Times New Roman" w:eastAsiaTheme="majorEastAsia" w:hAnsi="Times New Roman" w:cstheme="majorBidi"/>
      <w:b/>
      <w:spacing w:val="-10"/>
      <w:kern w:val="28"/>
      <w:sz w:val="24"/>
      <w:szCs w:val="56"/>
      <w:lang w:val="en-GB" w:eastAsia="en-GB"/>
    </w:rPr>
  </w:style>
  <w:style w:type="paragraph" w:styleId="NormalWeb">
    <w:name w:val="Normal (Web)"/>
    <w:basedOn w:val="Normal"/>
    <w:uiPriority w:val="99"/>
    <w:unhideWhenUsed/>
    <w:rsid w:val="0043041C"/>
    <w:pPr>
      <w:tabs>
        <w:tab w:val="clear" w:pos="1830"/>
        <w:tab w:val="clear" w:pos="4095"/>
      </w:tabs>
      <w:spacing w:before="100" w:beforeAutospacing="1" w:after="100" w:afterAutospacing="1" w:line="240" w:lineRule="auto"/>
      <w:jc w:val="left"/>
    </w:pPr>
    <w:rPr>
      <w:lang w:val="en-US" w:eastAsia="en-US"/>
    </w:rPr>
  </w:style>
  <w:style w:type="character" w:customStyle="1" w:styleId="TOC3Char">
    <w:name w:val="TOC 3 Char"/>
    <w:basedOn w:val="DefaultParagraphFont"/>
    <w:link w:val="TOC3"/>
    <w:uiPriority w:val="39"/>
    <w:rsid w:val="0062511A"/>
    <w:rPr>
      <w:rFonts w:ascii="Times New Roman" w:eastAsia="Times New Roman" w:hAnsi="Times New Roman" w:cstheme="minorHAnsi"/>
      <w:sz w:val="24"/>
      <w:szCs w:val="20"/>
      <w:lang w:val="en-GB" w:eastAsia="en-GB"/>
    </w:rPr>
  </w:style>
  <w:style w:type="character" w:customStyle="1" w:styleId="TOC4Char">
    <w:name w:val="TOC 4 Char"/>
    <w:basedOn w:val="DefaultParagraphFont"/>
    <w:link w:val="TOC4"/>
    <w:uiPriority w:val="39"/>
    <w:rsid w:val="00BC4743"/>
    <w:rPr>
      <w:rFonts w:ascii="Times New Roman" w:eastAsia="Times New Roman" w:hAnsi="Times New Roman" w:cstheme="minorHAnsi"/>
      <w:sz w:val="24"/>
      <w:szCs w:val="20"/>
      <w:lang w:val="en-GB" w:eastAsia="en-GB"/>
    </w:rPr>
  </w:style>
  <w:style w:type="character" w:styleId="FollowedHyperlink">
    <w:name w:val="FollowedHyperlink"/>
    <w:basedOn w:val="DefaultParagraphFont"/>
    <w:uiPriority w:val="99"/>
    <w:semiHidden/>
    <w:unhideWhenUsed/>
    <w:rsid w:val="00F62DDF"/>
    <w:rPr>
      <w:color w:val="954F72" w:themeColor="followedHyperlink"/>
      <w:u w:val="single"/>
    </w:rPr>
  </w:style>
  <w:style w:type="paragraph" w:customStyle="1" w:styleId="p">
    <w:name w:val="p"/>
    <w:basedOn w:val="Normal"/>
    <w:rsid w:val="001E72C6"/>
    <w:pPr>
      <w:tabs>
        <w:tab w:val="clear" w:pos="1830"/>
        <w:tab w:val="clear" w:pos="4095"/>
      </w:tabs>
      <w:spacing w:before="100" w:beforeAutospacing="1" w:after="100" w:afterAutospacing="1" w:line="240" w:lineRule="auto"/>
      <w:jc w:val="left"/>
    </w:pPr>
    <w:rPr>
      <w:lang w:val="en-US" w:eastAsia="en-US"/>
    </w:rPr>
  </w:style>
  <w:style w:type="character" w:styleId="Emphasis">
    <w:name w:val="Emphasis"/>
    <w:basedOn w:val="DefaultParagraphFont"/>
    <w:uiPriority w:val="20"/>
    <w:qFormat/>
    <w:rsid w:val="00FE0217"/>
    <w:rPr>
      <w:i/>
      <w:iCs/>
    </w:rPr>
  </w:style>
  <w:style w:type="character" w:styleId="Strong">
    <w:name w:val="Strong"/>
    <w:basedOn w:val="DefaultParagraphFont"/>
    <w:uiPriority w:val="22"/>
    <w:qFormat/>
    <w:rsid w:val="00517CF9"/>
    <w:rPr>
      <w:b/>
      <w:bCs/>
    </w:rPr>
  </w:style>
  <w:style w:type="paragraph" w:customStyle="1" w:styleId="Default">
    <w:name w:val="Default"/>
    <w:qFormat/>
    <w:rsid w:val="00517CF9"/>
    <w:pPr>
      <w:autoSpaceDE w:val="0"/>
      <w:autoSpaceDN w:val="0"/>
      <w:adjustRightInd w:val="0"/>
      <w:spacing w:after="0" w:line="240" w:lineRule="auto"/>
    </w:pPr>
    <w:rPr>
      <w:rFonts w:ascii="Times New Roman" w:eastAsia="Calibri"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288297">
      <w:bodyDiv w:val="1"/>
      <w:marLeft w:val="0"/>
      <w:marRight w:val="0"/>
      <w:marTop w:val="0"/>
      <w:marBottom w:val="0"/>
      <w:divBdr>
        <w:top w:val="none" w:sz="0" w:space="0" w:color="auto"/>
        <w:left w:val="none" w:sz="0" w:space="0" w:color="auto"/>
        <w:bottom w:val="none" w:sz="0" w:space="0" w:color="auto"/>
        <w:right w:val="none" w:sz="0" w:space="0" w:color="auto"/>
      </w:divBdr>
    </w:div>
    <w:div w:id="25642080">
      <w:bodyDiv w:val="1"/>
      <w:marLeft w:val="0"/>
      <w:marRight w:val="0"/>
      <w:marTop w:val="0"/>
      <w:marBottom w:val="0"/>
      <w:divBdr>
        <w:top w:val="none" w:sz="0" w:space="0" w:color="auto"/>
        <w:left w:val="none" w:sz="0" w:space="0" w:color="auto"/>
        <w:bottom w:val="none" w:sz="0" w:space="0" w:color="auto"/>
        <w:right w:val="none" w:sz="0" w:space="0" w:color="auto"/>
      </w:divBdr>
    </w:div>
    <w:div w:id="37701967">
      <w:bodyDiv w:val="1"/>
      <w:marLeft w:val="0"/>
      <w:marRight w:val="0"/>
      <w:marTop w:val="0"/>
      <w:marBottom w:val="0"/>
      <w:divBdr>
        <w:top w:val="none" w:sz="0" w:space="0" w:color="auto"/>
        <w:left w:val="none" w:sz="0" w:space="0" w:color="auto"/>
        <w:bottom w:val="none" w:sz="0" w:space="0" w:color="auto"/>
        <w:right w:val="none" w:sz="0" w:space="0" w:color="auto"/>
      </w:divBdr>
    </w:div>
    <w:div w:id="38671817">
      <w:bodyDiv w:val="1"/>
      <w:marLeft w:val="0"/>
      <w:marRight w:val="0"/>
      <w:marTop w:val="0"/>
      <w:marBottom w:val="0"/>
      <w:divBdr>
        <w:top w:val="none" w:sz="0" w:space="0" w:color="auto"/>
        <w:left w:val="none" w:sz="0" w:space="0" w:color="auto"/>
        <w:bottom w:val="none" w:sz="0" w:space="0" w:color="auto"/>
        <w:right w:val="none" w:sz="0" w:space="0" w:color="auto"/>
      </w:divBdr>
    </w:div>
    <w:div w:id="44529850">
      <w:bodyDiv w:val="1"/>
      <w:marLeft w:val="0"/>
      <w:marRight w:val="0"/>
      <w:marTop w:val="0"/>
      <w:marBottom w:val="0"/>
      <w:divBdr>
        <w:top w:val="none" w:sz="0" w:space="0" w:color="auto"/>
        <w:left w:val="none" w:sz="0" w:space="0" w:color="auto"/>
        <w:bottom w:val="none" w:sz="0" w:space="0" w:color="auto"/>
        <w:right w:val="none" w:sz="0" w:space="0" w:color="auto"/>
      </w:divBdr>
    </w:div>
    <w:div w:id="78215270">
      <w:bodyDiv w:val="1"/>
      <w:marLeft w:val="0"/>
      <w:marRight w:val="0"/>
      <w:marTop w:val="0"/>
      <w:marBottom w:val="0"/>
      <w:divBdr>
        <w:top w:val="none" w:sz="0" w:space="0" w:color="auto"/>
        <w:left w:val="none" w:sz="0" w:space="0" w:color="auto"/>
        <w:bottom w:val="none" w:sz="0" w:space="0" w:color="auto"/>
        <w:right w:val="none" w:sz="0" w:space="0" w:color="auto"/>
      </w:divBdr>
    </w:div>
    <w:div w:id="86922945">
      <w:bodyDiv w:val="1"/>
      <w:marLeft w:val="0"/>
      <w:marRight w:val="0"/>
      <w:marTop w:val="0"/>
      <w:marBottom w:val="0"/>
      <w:divBdr>
        <w:top w:val="none" w:sz="0" w:space="0" w:color="auto"/>
        <w:left w:val="none" w:sz="0" w:space="0" w:color="auto"/>
        <w:bottom w:val="none" w:sz="0" w:space="0" w:color="auto"/>
        <w:right w:val="none" w:sz="0" w:space="0" w:color="auto"/>
      </w:divBdr>
    </w:div>
    <w:div w:id="91751995">
      <w:bodyDiv w:val="1"/>
      <w:marLeft w:val="0"/>
      <w:marRight w:val="0"/>
      <w:marTop w:val="0"/>
      <w:marBottom w:val="0"/>
      <w:divBdr>
        <w:top w:val="none" w:sz="0" w:space="0" w:color="auto"/>
        <w:left w:val="none" w:sz="0" w:space="0" w:color="auto"/>
        <w:bottom w:val="none" w:sz="0" w:space="0" w:color="auto"/>
        <w:right w:val="none" w:sz="0" w:space="0" w:color="auto"/>
      </w:divBdr>
    </w:div>
    <w:div w:id="96951754">
      <w:bodyDiv w:val="1"/>
      <w:marLeft w:val="0"/>
      <w:marRight w:val="0"/>
      <w:marTop w:val="0"/>
      <w:marBottom w:val="0"/>
      <w:divBdr>
        <w:top w:val="none" w:sz="0" w:space="0" w:color="auto"/>
        <w:left w:val="none" w:sz="0" w:space="0" w:color="auto"/>
        <w:bottom w:val="none" w:sz="0" w:space="0" w:color="auto"/>
        <w:right w:val="none" w:sz="0" w:space="0" w:color="auto"/>
      </w:divBdr>
    </w:div>
    <w:div w:id="126319597">
      <w:bodyDiv w:val="1"/>
      <w:marLeft w:val="0"/>
      <w:marRight w:val="0"/>
      <w:marTop w:val="0"/>
      <w:marBottom w:val="0"/>
      <w:divBdr>
        <w:top w:val="none" w:sz="0" w:space="0" w:color="auto"/>
        <w:left w:val="none" w:sz="0" w:space="0" w:color="auto"/>
        <w:bottom w:val="none" w:sz="0" w:space="0" w:color="auto"/>
        <w:right w:val="none" w:sz="0" w:space="0" w:color="auto"/>
      </w:divBdr>
    </w:div>
    <w:div w:id="139999705">
      <w:bodyDiv w:val="1"/>
      <w:marLeft w:val="0"/>
      <w:marRight w:val="0"/>
      <w:marTop w:val="0"/>
      <w:marBottom w:val="0"/>
      <w:divBdr>
        <w:top w:val="none" w:sz="0" w:space="0" w:color="auto"/>
        <w:left w:val="none" w:sz="0" w:space="0" w:color="auto"/>
        <w:bottom w:val="none" w:sz="0" w:space="0" w:color="auto"/>
        <w:right w:val="none" w:sz="0" w:space="0" w:color="auto"/>
      </w:divBdr>
    </w:div>
    <w:div w:id="140849047">
      <w:bodyDiv w:val="1"/>
      <w:marLeft w:val="0"/>
      <w:marRight w:val="0"/>
      <w:marTop w:val="0"/>
      <w:marBottom w:val="0"/>
      <w:divBdr>
        <w:top w:val="none" w:sz="0" w:space="0" w:color="auto"/>
        <w:left w:val="none" w:sz="0" w:space="0" w:color="auto"/>
        <w:bottom w:val="none" w:sz="0" w:space="0" w:color="auto"/>
        <w:right w:val="none" w:sz="0" w:space="0" w:color="auto"/>
      </w:divBdr>
    </w:div>
    <w:div w:id="150413067">
      <w:bodyDiv w:val="1"/>
      <w:marLeft w:val="0"/>
      <w:marRight w:val="0"/>
      <w:marTop w:val="0"/>
      <w:marBottom w:val="0"/>
      <w:divBdr>
        <w:top w:val="none" w:sz="0" w:space="0" w:color="auto"/>
        <w:left w:val="none" w:sz="0" w:space="0" w:color="auto"/>
        <w:bottom w:val="none" w:sz="0" w:space="0" w:color="auto"/>
        <w:right w:val="none" w:sz="0" w:space="0" w:color="auto"/>
      </w:divBdr>
    </w:div>
    <w:div w:id="155875970">
      <w:bodyDiv w:val="1"/>
      <w:marLeft w:val="0"/>
      <w:marRight w:val="0"/>
      <w:marTop w:val="0"/>
      <w:marBottom w:val="0"/>
      <w:divBdr>
        <w:top w:val="none" w:sz="0" w:space="0" w:color="auto"/>
        <w:left w:val="none" w:sz="0" w:space="0" w:color="auto"/>
        <w:bottom w:val="none" w:sz="0" w:space="0" w:color="auto"/>
        <w:right w:val="none" w:sz="0" w:space="0" w:color="auto"/>
      </w:divBdr>
    </w:div>
    <w:div w:id="161825126">
      <w:bodyDiv w:val="1"/>
      <w:marLeft w:val="0"/>
      <w:marRight w:val="0"/>
      <w:marTop w:val="0"/>
      <w:marBottom w:val="0"/>
      <w:divBdr>
        <w:top w:val="none" w:sz="0" w:space="0" w:color="auto"/>
        <w:left w:val="none" w:sz="0" w:space="0" w:color="auto"/>
        <w:bottom w:val="none" w:sz="0" w:space="0" w:color="auto"/>
        <w:right w:val="none" w:sz="0" w:space="0" w:color="auto"/>
      </w:divBdr>
    </w:div>
    <w:div w:id="188615569">
      <w:bodyDiv w:val="1"/>
      <w:marLeft w:val="0"/>
      <w:marRight w:val="0"/>
      <w:marTop w:val="0"/>
      <w:marBottom w:val="0"/>
      <w:divBdr>
        <w:top w:val="none" w:sz="0" w:space="0" w:color="auto"/>
        <w:left w:val="none" w:sz="0" w:space="0" w:color="auto"/>
        <w:bottom w:val="none" w:sz="0" w:space="0" w:color="auto"/>
        <w:right w:val="none" w:sz="0" w:space="0" w:color="auto"/>
      </w:divBdr>
    </w:div>
    <w:div w:id="191263862">
      <w:bodyDiv w:val="1"/>
      <w:marLeft w:val="0"/>
      <w:marRight w:val="0"/>
      <w:marTop w:val="0"/>
      <w:marBottom w:val="0"/>
      <w:divBdr>
        <w:top w:val="none" w:sz="0" w:space="0" w:color="auto"/>
        <w:left w:val="none" w:sz="0" w:space="0" w:color="auto"/>
        <w:bottom w:val="none" w:sz="0" w:space="0" w:color="auto"/>
        <w:right w:val="none" w:sz="0" w:space="0" w:color="auto"/>
      </w:divBdr>
    </w:div>
    <w:div w:id="228856019">
      <w:bodyDiv w:val="1"/>
      <w:marLeft w:val="0"/>
      <w:marRight w:val="0"/>
      <w:marTop w:val="0"/>
      <w:marBottom w:val="0"/>
      <w:divBdr>
        <w:top w:val="none" w:sz="0" w:space="0" w:color="auto"/>
        <w:left w:val="none" w:sz="0" w:space="0" w:color="auto"/>
        <w:bottom w:val="none" w:sz="0" w:space="0" w:color="auto"/>
        <w:right w:val="none" w:sz="0" w:space="0" w:color="auto"/>
      </w:divBdr>
    </w:div>
    <w:div w:id="237523195">
      <w:bodyDiv w:val="1"/>
      <w:marLeft w:val="0"/>
      <w:marRight w:val="0"/>
      <w:marTop w:val="0"/>
      <w:marBottom w:val="0"/>
      <w:divBdr>
        <w:top w:val="none" w:sz="0" w:space="0" w:color="auto"/>
        <w:left w:val="none" w:sz="0" w:space="0" w:color="auto"/>
        <w:bottom w:val="none" w:sz="0" w:space="0" w:color="auto"/>
        <w:right w:val="none" w:sz="0" w:space="0" w:color="auto"/>
      </w:divBdr>
    </w:div>
    <w:div w:id="253901923">
      <w:bodyDiv w:val="1"/>
      <w:marLeft w:val="0"/>
      <w:marRight w:val="0"/>
      <w:marTop w:val="0"/>
      <w:marBottom w:val="0"/>
      <w:divBdr>
        <w:top w:val="none" w:sz="0" w:space="0" w:color="auto"/>
        <w:left w:val="none" w:sz="0" w:space="0" w:color="auto"/>
        <w:bottom w:val="none" w:sz="0" w:space="0" w:color="auto"/>
        <w:right w:val="none" w:sz="0" w:space="0" w:color="auto"/>
      </w:divBdr>
    </w:div>
    <w:div w:id="254048929">
      <w:bodyDiv w:val="1"/>
      <w:marLeft w:val="0"/>
      <w:marRight w:val="0"/>
      <w:marTop w:val="0"/>
      <w:marBottom w:val="0"/>
      <w:divBdr>
        <w:top w:val="none" w:sz="0" w:space="0" w:color="auto"/>
        <w:left w:val="none" w:sz="0" w:space="0" w:color="auto"/>
        <w:bottom w:val="none" w:sz="0" w:space="0" w:color="auto"/>
        <w:right w:val="none" w:sz="0" w:space="0" w:color="auto"/>
      </w:divBdr>
    </w:div>
    <w:div w:id="260649051">
      <w:bodyDiv w:val="1"/>
      <w:marLeft w:val="0"/>
      <w:marRight w:val="0"/>
      <w:marTop w:val="0"/>
      <w:marBottom w:val="0"/>
      <w:divBdr>
        <w:top w:val="none" w:sz="0" w:space="0" w:color="auto"/>
        <w:left w:val="none" w:sz="0" w:space="0" w:color="auto"/>
        <w:bottom w:val="none" w:sz="0" w:space="0" w:color="auto"/>
        <w:right w:val="none" w:sz="0" w:space="0" w:color="auto"/>
      </w:divBdr>
    </w:div>
    <w:div w:id="266894168">
      <w:bodyDiv w:val="1"/>
      <w:marLeft w:val="0"/>
      <w:marRight w:val="0"/>
      <w:marTop w:val="0"/>
      <w:marBottom w:val="0"/>
      <w:divBdr>
        <w:top w:val="none" w:sz="0" w:space="0" w:color="auto"/>
        <w:left w:val="none" w:sz="0" w:space="0" w:color="auto"/>
        <w:bottom w:val="none" w:sz="0" w:space="0" w:color="auto"/>
        <w:right w:val="none" w:sz="0" w:space="0" w:color="auto"/>
      </w:divBdr>
    </w:div>
    <w:div w:id="278225759">
      <w:bodyDiv w:val="1"/>
      <w:marLeft w:val="0"/>
      <w:marRight w:val="0"/>
      <w:marTop w:val="0"/>
      <w:marBottom w:val="0"/>
      <w:divBdr>
        <w:top w:val="none" w:sz="0" w:space="0" w:color="auto"/>
        <w:left w:val="none" w:sz="0" w:space="0" w:color="auto"/>
        <w:bottom w:val="none" w:sz="0" w:space="0" w:color="auto"/>
        <w:right w:val="none" w:sz="0" w:space="0" w:color="auto"/>
      </w:divBdr>
    </w:div>
    <w:div w:id="292636330">
      <w:bodyDiv w:val="1"/>
      <w:marLeft w:val="0"/>
      <w:marRight w:val="0"/>
      <w:marTop w:val="0"/>
      <w:marBottom w:val="0"/>
      <w:divBdr>
        <w:top w:val="none" w:sz="0" w:space="0" w:color="auto"/>
        <w:left w:val="none" w:sz="0" w:space="0" w:color="auto"/>
        <w:bottom w:val="none" w:sz="0" w:space="0" w:color="auto"/>
        <w:right w:val="none" w:sz="0" w:space="0" w:color="auto"/>
      </w:divBdr>
    </w:div>
    <w:div w:id="297809682">
      <w:bodyDiv w:val="1"/>
      <w:marLeft w:val="0"/>
      <w:marRight w:val="0"/>
      <w:marTop w:val="0"/>
      <w:marBottom w:val="0"/>
      <w:divBdr>
        <w:top w:val="none" w:sz="0" w:space="0" w:color="auto"/>
        <w:left w:val="none" w:sz="0" w:space="0" w:color="auto"/>
        <w:bottom w:val="none" w:sz="0" w:space="0" w:color="auto"/>
        <w:right w:val="none" w:sz="0" w:space="0" w:color="auto"/>
      </w:divBdr>
    </w:div>
    <w:div w:id="313335226">
      <w:bodyDiv w:val="1"/>
      <w:marLeft w:val="0"/>
      <w:marRight w:val="0"/>
      <w:marTop w:val="0"/>
      <w:marBottom w:val="0"/>
      <w:divBdr>
        <w:top w:val="none" w:sz="0" w:space="0" w:color="auto"/>
        <w:left w:val="none" w:sz="0" w:space="0" w:color="auto"/>
        <w:bottom w:val="none" w:sz="0" w:space="0" w:color="auto"/>
        <w:right w:val="none" w:sz="0" w:space="0" w:color="auto"/>
      </w:divBdr>
    </w:div>
    <w:div w:id="320429492">
      <w:bodyDiv w:val="1"/>
      <w:marLeft w:val="0"/>
      <w:marRight w:val="0"/>
      <w:marTop w:val="0"/>
      <w:marBottom w:val="0"/>
      <w:divBdr>
        <w:top w:val="none" w:sz="0" w:space="0" w:color="auto"/>
        <w:left w:val="none" w:sz="0" w:space="0" w:color="auto"/>
        <w:bottom w:val="none" w:sz="0" w:space="0" w:color="auto"/>
        <w:right w:val="none" w:sz="0" w:space="0" w:color="auto"/>
      </w:divBdr>
    </w:div>
    <w:div w:id="336927456">
      <w:bodyDiv w:val="1"/>
      <w:marLeft w:val="0"/>
      <w:marRight w:val="0"/>
      <w:marTop w:val="0"/>
      <w:marBottom w:val="0"/>
      <w:divBdr>
        <w:top w:val="none" w:sz="0" w:space="0" w:color="auto"/>
        <w:left w:val="none" w:sz="0" w:space="0" w:color="auto"/>
        <w:bottom w:val="none" w:sz="0" w:space="0" w:color="auto"/>
        <w:right w:val="none" w:sz="0" w:space="0" w:color="auto"/>
      </w:divBdr>
    </w:div>
    <w:div w:id="353925025">
      <w:bodyDiv w:val="1"/>
      <w:marLeft w:val="0"/>
      <w:marRight w:val="0"/>
      <w:marTop w:val="0"/>
      <w:marBottom w:val="0"/>
      <w:divBdr>
        <w:top w:val="none" w:sz="0" w:space="0" w:color="auto"/>
        <w:left w:val="none" w:sz="0" w:space="0" w:color="auto"/>
        <w:bottom w:val="none" w:sz="0" w:space="0" w:color="auto"/>
        <w:right w:val="none" w:sz="0" w:space="0" w:color="auto"/>
      </w:divBdr>
    </w:div>
    <w:div w:id="358706723">
      <w:bodyDiv w:val="1"/>
      <w:marLeft w:val="0"/>
      <w:marRight w:val="0"/>
      <w:marTop w:val="0"/>
      <w:marBottom w:val="0"/>
      <w:divBdr>
        <w:top w:val="none" w:sz="0" w:space="0" w:color="auto"/>
        <w:left w:val="none" w:sz="0" w:space="0" w:color="auto"/>
        <w:bottom w:val="none" w:sz="0" w:space="0" w:color="auto"/>
        <w:right w:val="none" w:sz="0" w:space="0" w:color="auto"/>
      </w:divBdr>
    </w:div>
    <w:div w:id="385564709">
      <w:bodyDiv w:val="1"/>
      <w:marLeft w:val="0"/>
      <w:marRight w:val="0"/>
      <w:marTop w:val="0"/>
      <w:marBottom w:val="0"/>
      <w:divBdr>
        <w:top w:val="none" w:sz="0" w:space="0" w:color="auto"/>
        <w:left w:val="none" w:sz="0" w:space="0" w:color="auto"/>
        <w:bottom w:val="none" w:sz="0" w:space="0" w:color="auto"/>
        <w:right w:val="none" w:sz="0" w:space="0" w:color="auto"/>
      </w:divBdr>
    </w:div>
    <w:div w:id="404304037">
      <w:bodyDiv w:val="1"/>
      <w:marLeft w:val="0"/>
      <w:marRight w:val="0"/>
      <w:marTop w:val="0"/>
      <w:marBottom w:val="0"/>
      <w:divBdr>
        <w:top w:val="none" w:sz="0" w:space="0" w:color="auto"/>
        <w:left w:val="none" w:sz="0" w:space="0" w:color="auto"/>
        <w:bottom w:val="none" w:sz="0" w:space="0" w:color="auto"/>
        <w:right w:val="none" w:sz="0" w:space="0" w:color="auto"/>
      </w:divBdr>
    </w:div>
    <w:div w:id="434444226">
      <w:bodyDiv w:val="1"/>
      <w:marLeft w:val="0"/>
      <w:marRight w:val="0"/>
      <w:marTop w:val="0"/>
      <w:marBottom w:val="0"/>
      <w:divBdr>
        <w:top w:val="none" w:sz="0" w:space="0" w:color="auto"/>
        <w:left w:val="none" w:sz="0" w:space="0" w:color="auto"/>
        <w:bottom w:val="none" w:sz="0" w:space="0" w:color="auto"/>
        <w:right w:val="none" w:sz="0" w:space="0" w:color="auto"/>
      </w:divBdr>
    </w:div>
    <w:div w:id="437603667">
      <w:bodyDiv w:val="1"/>
      <w:marLeft w:val="0"/>
      <w:marRight w:val="0"/>
      <w:marTop w:val="0"/>
      <w:marBottom w:val="0"/>
      <w:divBdr>
        <w:top w:val="none" w:sz="0" w:space="0" w:color="auto"/>
        <w:left w:val="none" w:sz="0" w:space="0" w:color="auto"/>
        <w:bottom w:val="none" w:sz="0" w:space="0" w:color="auto"/>
        <w:right w:val="none" w:sz="0" w:space="0" w:color="auto"/>
      </w:divBdr>
    </w:div>
    <w:div w:id="457645316">
      <w:bodyDiv w:val="1"/>
      <w:marLeft w:val="0"/>
      <w:marRight w:val="0"/>
      <w:marTop w:val="0"/>
      <w:marBottom w:val="0"/>
      <w:divBdr>
        <w:top w:val="none" w:sz="0" w:space="0" w:color="auto"/>
        <w:left w:val="none" w:sz="0" w:space="0" w:color="auto"/>
        <w:bottom w:val="none" w:sz="0" w:space="0" w:color="auto"/>
        <w:right w:val="none" w:sz="0" w:space="0" w:color="auto"/>
      </w:divBdr>
    </w:div>
    <w:div w:id="491258426">
      <w:bodyDiv w:val="1"/>
      <w:marLeft w:val="0"/>
      <w:marRight w:val="0"/>
      <w:marTop w:val="0"/>
      <w:marBottom w:val="0"/>
      <w:divBdr>
        <w:top w:val="none" w:sz="0" w:space="0" w:color="auto"/>
        <w:left w:val="none" w:sz="0" w:space="0" w:color="auto"/>
        <w:bottom w:val="none" w:sz="0" w:space="0" w:color="auto"/>
        <w:right w:val="none" w:sz="0" w:space="0" w:color="auto"/>
      </w:divBdr>
    </w:div>
    <w:div w:id="507672832">
      <w:bodyDiv w:val="1"/>
      <w:marLeft w:val="0"/>
      <w:marRight w:val="0"/>
      <w:marTop w:val="0"/>
      <w:marBottom w:val="0"/>
      <w:divBdr>
        <w:top w:val="none" w:sz="0" w:space="0" w:color="auto"/>
        <w:left w:val="none" w:sz="0" w:space="0" w:color="auto"/>
        <w:bottom w:val="none" w:sz="0" w:space="0" w:color="auto"/>
        <w:right w:val="none" w:sz="0" w:space="0" w:color="auto"/>
      </w:divBdr>
    </w:div>
    <w:div w:id="515273584">
      <w:bodyDiv w:val="1"/>
      <w:marLeft w:val="0"/>
      <w:marRight w:val="0"/>
      <w:marTop w:val="0"/>
      <w:marBottom w:val="0"/>
      <w:divBdr>
        <w:top w:val="none" w:sz="0" w:space="0" w:color="auto"/>
        <w:left w:val="none" w:sz="0" w:space="0" w:color="auto"/>
        <w:bottom w:val="none" w:sz="0" w:space="0" w:color="auto"/>
        <w:right w:val="none" w:sz="0" w:space="0" w:color="auto"/>
      </w:divBdr>
    </w:div>
    <w:div w:id="521162401">
      <w:bodyDiv w:val="1"/>
      <w:marLeft w:val="0"/>
      <w:marRight w:val="0"/>
      <w:marTop w:val="0"/>
      <w:marBottom w:val="0"/>
      <w:divBdr>
        <w:top w:val="none" w:sz="0" w:space="0" w:color="auto"/>
        <w:left w:val="none" w:sz="0" w:space="0" w:color="auto"/>
        <w:bottom w:val="none" w:sz="0" w:space="0" w:color="auto"/>
        <w:right w:val="none" w:sz="0" w:space="0" w:color="auto"/>
      </w:divBdr>
    </w:div>
    <w:div w:id="537133871">
      <w:bodyDiv w:val="1"/>
      <w:marLeft w:val="0"/>
      <w:marRight w:val="0"/>
      <w:marTop w:val="0"/>
      <w:marBottom w:val="0"/>
      <w:divBdr>
        <w:top w:val="none" w:sz="0" w:space="0" w:color="auto"/>
        <w:left w:val="none" w:sz="0" w:space="0" w:color="auto"/>
        <w:bottom w:val="none" w:sz="0" w:space="0" w:color="auto"/>
        <w:right w:val="none" w:sz="0" w:space="0" w:color="auto"/>
      </w:divBdr>
    </w:div>
    <w:div w:id="553857192">
      <w:bodyDiv w:val="1"/>
      <w:marLeft w:val="0"/>
      <w:marRight w:val="0"/>
      <w:marTop w:val="0"/>
      <w:marBottom w:val="0"/>
      <w:divBdr>
        <w:top w:val="none" w:sz="0" w:space="0" w:color="auto"/>
        <w:left w:val="none" w:sz="0" w:space="0" w:color="auto"/>
        <w:bottom w:val="none" w:sz="0" w:space="0" w:color="auto"/>
        <w:right w:val="none" w:sz="0" w:space="0" w:color="auto"/>
      </w:divBdr>
    </w:div>
    <w:div w:id="569387079">
      <w:bodyDiv w:val="1"/>
      <w:marLeft w:val="0"/>
      <w:marRight w:val="0"/>
      <w:marTop w:val="0"/>
      <w:marBottom w:val="0"/>
      <w:divBdr>
        <w:top w:val="none" w:sz="0" w:space="0" w:color="auto"/>
        <w:left w:val="none" w:sz="0" w:space="0" w:color="auto"/>
        <w:bottom w:val="none" w:sz="0" w:space="0" w:color="auto"/>
        <w:right w:val="none" w:sz="0" w:space="0" w:color="auto"/>
      </w:divBdr>
    </w:div>
    <w:div w:id="577058780">
      <w:bodyDiv w:val="1"/>
      <w:marLeft w:val="0"/>
      <w:marRight w:val="0"/>
      <w:marTop w:val="0"/>
      <w:marBottom w:val="0"/>
      <w:divBdr>
        <w:top w:val="none" w:sz="0" w:space="0" w:color="auto"/>
        <w:left w:val="none" w:sz="0" w:space="0" w:color="auto"/>
        <w:bottom w:val="none" w:sz="0" w:space="0" w:color="auto"/>
        <w:right w:val="none" w:sz="0" w:space="0" w:color="auto"/>
      </w:divBdr>
    </w:div>
    <w:div w:id="608247206">
      <w:bodyDiv w:val="1"/>
      <w:marLeft w:val="0"/>
      <w:marRight w:val="0"/>
      <w:marTop w:val="0"/>
      <w:marBottom w:val="0"/>
      <w:divBdr>
        <w:top w:val="none" w:sz="0" w:space="0" w:color="auto"/>
        <w:left w:val="none" w:sz="0" w:space="0" w:color="auto"/>
        <w:bottom w:val="none" w:sz="0" w:space="0" w:color="auto"/>
        <w:right w:val="none" w:sz="0" w:space="0" w:color="auto"/>
      </w:divBdr>
    </w:div>
    <w:div w:id="611133771">
      <w:bodyDiv w:val="1"/>
      <w:marLeft w:val="0"/>
      <w:marRight w:val="0"/>
      <w:marTop w:val="0"/>
      <w:marBottom w:val="0"/>
      <w:divBdr>
        <w:top w:val="none" w:sz="0" w:space="0" w:color="auto"/>
        <w:left w:val="none" w:sz="0" w:space="0" w:color="auto"/>
        <w:bottom w:val="none" w:sz="0" w:space="0" w:color="auto"/>
        <w:right w:val="none" w:sz="0" w:space="0" w:color="auto"/>
      </w:divBdr>
    </w:div>
    <w:div w:id="615453753">
      <w:bodyDiv w:val="1"/>
      <w:marLeft w:val="0"/>
      <w:marRight w:val="0"/>
      <w:marTop w:val="0"/>
      <w:marBottom w:val="0"/>
      <w:divBdr>
        <w:top w:val="none" w:sz="0" w:space="0" w:color="auto"/>
        <w:left w:val="none" w:sz="0" w:space="0" w:color="auto"/>
        <w:bottom w:val="none" w:sz="0" w:space="0" w:color="auto"/>
        <w:right w:val="none" w:sz="0" w:space="0" w:color="auto"/>
      </w:divBdr>
    </w:div>
    <w:div w:id="616330861">
      <w:bodyDiv w:val="1"/>
      <w:marLeft w:val="0"/>
      <w:marRight w:val="0"/>
      <w:marTop w:val="0"/>
      <w:marBottom w:val="0"/>
      <w:divBdr>
        <w:top w:val="none" w:sz="0" w:space="0" w:color="auto"/>
        <w:left w:val="none" w:sz="0" w:space="0" w:color="auto"/>
        <w:bottom w:val="none" w:sz="0" w:space="0" w:color="auto"/>
        <w:right w:val="none" w:sz="0" w:space="0" w:color="auto"/>
      </w:divBdr>
    </w:div>
    <w:div w:id="629822692">
      <w:bodyDiv w:val="1"/>
      <w:marLeft w:val="0"/>
      <w:marRight w:val="0"/>
      <w:marTop w:val="0"/>
      <w:marBottom w:val="0"/>
      <w:divBdr>
        <w:top w:val="none" w:sz="0" w:space="0" w:color="auto"/>
        <w:left w:val="none" w:sz="0" w:space="0" w:color="auto"/>
        <w:bottom w:val="none" w:sz="0" w:space="0" w:color="auto"/>
        <w:right w:val="none" w:sz="0" w:space="0" w:color="auto"/>
      </w:divBdr>
    </w:div>
    <w:div w:id="630793528">
      <w:bodyDiv w:val="1"/>
      <w:marLeft w:val="0"/>
      <w:marRight w:val="0"/>
      <w:marTop w:val="0"/>
      <w:marBottom w:val="0"/>
      <w:divBdr>
        <w:top w:val="none" w:sz="0" w:space="0" w:color="auto"/>
        <w:left w:val="none" w:sz="0" w:space="0" w:color="auto"/>
        <w:bottom w:val="none" w:sz="0" w:space="0" w:color="auto"/>
        <w:right w:val="none" w:sz="0" w:space="0" w:color="auto"/>
      </w:divBdr>
    </w:div>
    <w:div w:id="652682210">
      <w:bodyDiv w:val="1"/>
      <w:marLeft w:val="0"/>
      <w:marRight w:val="0"/>
      <w:marTop w:val="0"/>
      <w:marBottom w:val="0"/>
      <w:divBdr>
        <w:top w:val="none" w:sz="0" w:space="0" w:color="auto"/>
        <w:left w:val="none" w:sz="0" w:space="0" w:color="auto"/>
        <w:bottom w:val="none" w:sz="0" w:space="0" w:color="auto"/>
        <w:right w:val="none" w:sz="0" w:space="0" w:color="auto"/>
      </w:divBdr>
    </w:div>
    <w:div w:id="661129631">
      <w:bodyDiv w:val="1"/>
      <w:marLeft w:val="0"/>
      <w:marRight w:val="0"/>
      <w:marTop w:val="0"/>
      <w:marBottom w:val="0"/>
      <w:divBdr>
        <w:top w:val="none" w:sz="0" w:space="0" w:color="auto"/>
        <w:left w:val="none" w:sz="0" w:space="0" w:color="auto"/>
        <w:bottom w:val="none" w:sz="0" w:space="0" w:color="auto"/>
        <w:right w:val="none" w:sz="0" w:space="0" w:color="auto"/>
      </w:divBdr>
    </w:div>
    <w:div w:id="671562678">
      <w:bodyDiv w:val="1"/>
      <w:marLeft w:val="0"/>
      <w:marRight w:val="0"/>
      <w:marTop w:val="0"/>
      <w:marBottom w:val="0"/>
      <w:divBdr>
        <w:top w:val="none" w:sz="0" w:space="0" w:color="auto"/>
        <w:left w:val="none" w:sz="0" w:space="0" w:color="auto"/>
        <w:bottom w:val="none" w:sz="0" w:space="0" w:color="auto"/>
        <w:right w:val="none" w:sz="0" w:space="0" w:color="auto"/>
      </w:divBdr>
    </w:div>
    <w:div w:id="684866955">
      <w:bodyDiv w:val="1"/>
      <w:marLeft w:val="0"/>
      <w:marRight w:val="0"/>
      <w:marTop w:val="0"/>
      <w:marBottom w:val="0"/>
      <w:divBdr>
        <w:top w:val="none" w:sz="0" w:space="0" w:color="auto"/>
        <w:left w:val="none" w:sz="0" w:space="0" w:color="auto"/>
        <w:bottom w:val="none" w:sz="0" w:space="0" w:color="auto"/>
        <w:right w:val="none" w:sz="0" w:space="0" w:color="auto"/>
      </w:divBdr>
    </w:div>
    <w:div w:id="698552615">
      <w:bodyDiv w:val="1"/>
      <w:marLeft w:val="0"/>
      <w:marRight w:val="0"/>
      <w:marTop w:val="0"/>
      <w:marBottom w:val="0"/>
      <w:divBdr>
        <w:top w:val="none" w:sz="0" w:space="0" w:color="auto"/>
        <w:left w:val="none" w:sz="0" w:space="0" w:color="auto"/>
        <w:bottom w:val="none" w:sz="0" w:space="0" w:color="auto"/>
        <w:right w:val="none" w:sz="0" w:space="0" w:color="auto"/>
      </w:divBdr>
      <w:divsChild>
        <w:div w:id="212624721">
          <w:marLeft w:val="0"/>
          <w:marRight w:val="0"/>
          <w:marTop w:val="0"/>
          <w:marBottom w:val="0"/>
          <w:divBdr>
            <w:top w:val="none" w:sz="0" w:space="0" w:color="auto"/>
            <w:left w:val="none" w:sz="0" w:space="0" w:color="auto"/>
            <w:bottom w:val="none" w:sz="0" w:space="0" w:color="auto"/>
            <w:right w:val="none" w:sz="0" w:space="0" w:color="auto"/>
          </w:divBdr>
        </w:div>
        <w:div w:id="613832177">
          <w:marLeft w:val="0"/>
          <w:marRight w:val="0"/>
          <w:marTop w:val="0"/>
          <w:marBottom w:val="0"/>
          <w:divBdr>
            <w:top w:val="none" w:sz="0" w:space="0" w:color="auto"/>
            <w:left w:val="none" w:sz="0" w:space="0" w:color="auto"/>
            <w:bottom w:val="none" w:sz="0" w:space="0" w:color="auto"/>
            <w:right w:val="none" w:sz="0" w:space="0" w:color="auto"/>
          </w:divBdr>
        </w:div>
        <w:div w:id="1096293869">
          <w:marLeft w:val="0"/>
          <w:marRight w:val="0"/>
          <w:marTop w:val="0"/>
          <w:marBottom w:val="0"/>
          <w:divBdr>
            <w:top w:val="single" w:sz="18" w:space="0" w:color="F37E21"/>
            <w:left w:val="single" w:sz="18" w:space="0" w:color="F37E21"/>
            <w:bottom w:val="single" w:sz="18" w:space="0" w:color="F37E21"/>
            <w:right w:val="single" w:sz="18" w:space="0" w:color="F37E21"/>
          </w:divBdr>
          <w:divsChild>
            <w:div w:id="648707988">
              <w:marLeft w:val="0"/>
              <w:marRight w:val="0"/>
              <w:marTop w:val="0"/>
              <w:marBottom w:val="0"/>
              <w:divBdr>
                <w:top w:val="none" w:sz="0" w:space="0" w:color="auto"/>
                <w:left w:val="none" w:sz="0" w:space="0" w:color="auto"/>
                <w:bottom w:val="single" w:sz="6" w:space="11" w:color="FFFFFF"/>
                <w:right w:val="single" w:sz="6" w:space="11" w:color="FFFFFF"/>
              </w:divBdr>
            </w:div>
            <w:div w:id="678698409">
              <w:marLeft w:val="0"/>
              <w:marRight w:val="0"/>
              <w:marTop w:val="0"/>
              <w:marBottom w:val="0"/>
              <w:divBdr>
                <w:top w:val="none" w:sz="0" w:space="0" w:color="auto"/>
                <w:left w:val="none" w:sz="0" w:space="0" w:color="auto"/>
                <w:bottom w:val="none" w:sz="0" w:space="0" w:color="auto"/>
                <w:right w:val="none" w:sz="0" w:space="0" w:color="auto"/>
              </w:divBdr>
            </w:div>
            <w:div w:id="1477839423">
              <w:marLeft w:val="0"/>
              <w:marRight w:val="0"/>
              <w:marTop w:val="0"/>
              <w:marBottom w:val="0"/>
              <w:divBdr>
                <w:top w:val="none" w:sz="0" w:space="0" w:color="auto"/>
                <w:left w:val="none" w:sz="0" w:space="0" w:color="auto"/>
                <w:bottom w:val="none" w:sz="0" w:space="0" w:color="auto"/>
                <w:right w:val="none" w:sz="0" w:space="0" w:color="auto"/>
              </w:divBdr>
            </w:div>
            <w:div w:id="2072381259">
              <w:marLeft w:val="0"/>
              <w:marRight w:val="-15"/>
              <w:marTop w:val="0"/>
              <w:marBottom w:val="0"/>
              <w:divBdr>
                <w:top w:val="single" w:sz="6" w:space="0" w:color="FFFFFF"/>
                <w:left w:val="single" w:sz="6" w:space="11" w:color="FFFFFF"/>
                <w:bottom w:val="none" w:sz="0" w:space="0" w:color="auto"/>
                <w:right w:val="none" w:sz="0" w:space="0" w:color="auto"/>
              </w:divBdr>
            </w:div>
          </w:divsChild>
        </w:div>
        <w:div w:id="1526096103">
          <w:marLeft w:val="0"/>
          <w:marRight w:val="0"/>
          <w:marTop w:val="0"/>
          <w:marBottom w:val="0"/>
          <w:divBdr>
            <w:top w:val="none" w:sz="0" w:space="0" w:color="auto"/>
            <w:left w:val="none" w:sz="0" w:space="0" w:color="auto"/>
            <w:bottom w:val="none" w:sz="0" w:space="0" w:color="auto"/>
            <w:right w:val="none" w:sz="0" w:space="0" w:color="auto"/>
          </w:divBdr>
        </w:div>
      </w:divsChild>
    </w:div>
    <w:div w:id="715471224">
      <w:bodyDiv w:val="1"/>
      <w:marLeft w:val="0"/>
      <w:marRight w:val="0"/>
      <w:marTop w:val="0"/>
      <w:marBottom w:val="0"/>
      <w:divBdr>
        <w:top w:val="none" w:sz="0" w:space="0" w:color="auto"/>
        <w:left w:val="none" w:sz="0" w:space="0" w:color="auto"/>
        <w:bottom w:val="none" w:sz="0" w:space="0" w:color="auto"/>
        <w:right w:val="none" w:sz="0" w:space="0" w:color="auto"/>
      </w:divBdr>
    </w:div>
    <w:div w:id="716198283">
      <w:bodyDiv w:val="1"/>
      <w:marLeft w:val="0"/>
      <w:marRight w:val="0"/>
      <w:marTop w:val="0"/>
      <w:marBottom w:val="0"/>
      <w:divBdr>
        <w:top w:val="none" w:sz="0" w:space="0" w:color="auto"/>
        <w:left w:val="none" w:sz="0" w:space="0" w:color="auto"/>
        <w:bottom w:val="none" w:sz="0" w:space="0" w:color="auto"/>
        <w:right w:val="none" w:sz="0" w:space="0" w:color="auto"/>
      </w:divBdr>
    </w:div>
    <w:div w:id="718553950">
      <w:bodyDiv w:val="1"/>
      <w:marLeft w:val="0"/>
      <w:marRight w:val="0"/>
      <w:marTop w:val="0"/>
      <w:marBottom w:val="0"/>
      <w:divBdr>
        <w:top w:val="none" w:sz="0" w:space="0" w:color="auto"/>
        <w:left w:val="none" w:sz="0" w:space="0" w:color="auto"/>
        <w:bottom w:val="none" w:sz="0" w:space="0" w:color="auto"/>
        <w:right w:val="none" w:sz="0" w:space="0" w:color="auto"/>
      </w:divBdr>
    </w:div>
    <w:div w:id="718554584">
      <w:bodyDiv w:val="1"/>
      <w:marLeft w:val="0"/>
      <w:marRight w:val="0"/>
      <w:marTop w:val="0"/>
      <w:marBottom w:val="0"/>
      <w:divBdr>
        <w:top w:val="none" w:sz="0" w:space="0" w:color="auto"/>
        <w:left w:val="none" w:sz="0" w:space="0" w:color="auto"/>
        <w:bottom w:val="none" w:sz="0" w:space="0" w:color="auto"/>
        <w:right w:val="none" w:sz="0" w:space="0" w:color="auto"/>
      </w:divBdr>
    </w:div>
    <w:div w:id="739208474">
      <w:bodyDiv w:val="1"/>
      <w:marLeft w:val="0"/>
      <w:marRight w:val="0"/>
      <w:marTop w:val="0"/>
      <w:marBottom w:val="0"/>
      <w:divBdr>
        <w:top w:val="none" w:sz="0" w:space="0" w:color="auto"/>
        <w:left w:val="none" w:sz="0" w:space="0" w:color="auto"/>
        <w:bottom w:val="none" w:sz="0" w:space="0" w:color="auto"/>
        <w:right w:val="none" w:sz="0" w:space="0" w:color="auto"/>
      </w:divBdr>
      <w:divsChild>
        <w:div w:id="648830820">
          <w:marLeft w:val="0"/>
          <w:marRight w:val="0"/>
          <w:marTop w:val="0"/>
          <w:marBottom w:val="0"/>
          <w:divBdr>
            <w:top w:val="none" w:sz="0" w:space="0" w:color="auto"/>
            <w:left w:val="none" w:sz="0" w:space="0" w:color="auto"/>
            <w:bottom w:val="none" w:sz="0" w:space="0" w:color="auto"/>
            <w:right w:val="none" w:sz="0" w:space="0" w:color="auto"/>
          </w:divBdr>
        </w:div>
        <w:div w:id="718283687">
          <w:marLeft w:val="0"/>
          <w:marRight w:val="0"/>
          <w:marTop w:val="0"/>
          <w:marBottom w:val="0"/>
          <w:divBdr>
            <w:top w:val="none" w:sz="0" w:space="0" w:color="auto"/>
            <w:left w:val="none" w:sz="0" w:space="0" w:color="auto"/>
            <w:bottom w:val="none" w:sz="0" w:space="0" w:color="auto"/>
            <w:right w:val="none" w:sz="0" w:space="0" w:color="auto"/>
          </w:divBdr>
        </w:div>
        <w:div w:id="1661423824">
          <w:marLeft w:val="0"/>
          <w:marRight w:val="0"/>
          <w:marTop w:val="0"/>
          <w:marBottom w:val="0"/>
          <w:divBdr>
            <w:top w:val="none" w:sz="0" w:space="0" w:color="auto"/>
            <w:left w:val="none" w:sz="0" w:space="0" w:color="auto"/>
            <w:bottom w:val="none" w:sz="0" w:space="0" w:color="auto"/>
            <w:right w:val="none" w:sz="0" w:space="0" w:color="auto"/>
          </w:divBdr>
        </w:div>
        <w:div w:id="1842888419">
          <w:marLeft w:val="0"/>
          <w:marRight w:val="0"/>
          <w:marTop w:val="0"/>
          <w:marBottom w:val="0"/>
          <w:divBdr>
            <w:top w:val="single" w:sz="18" w:space="0" w:color="F37E21"/>
            <w:left w:val="single" w:sz="18" w:space="0" w:color="F37E21"/>
            <w:bottom w:val="single" w:sz="18" w:space="0" w:color="F37E21"/>
            <w:right w:val="single" w:sz="18" w:space="0" w:color="F37E21"/>
          </w:divBdr>
          <w:divsChild>
            <w:div w:id="17395835">
              <w:marLeft w:val="0"/>
              <w:marRight w:val="0"/>
              <w:marTop w:val="0"/>
              <w:marBottom w:val="0"/>
              <w:divBdr>
                <w:top w:val="none" w:sz="0" w:space="0" w:color="auto"/>
                <w:left w:val="none" w:sz="0" w:space="0" w:color="auto"/>
                <w:bottom w:val="none" w:sz="0" w:space="0" w:color="auto"/>
                <w:right w:val="none" w:sz="0" w:space="0" w:color="auto"/>
              </w:divBdr>
            </w:div>
            <w:div w:id="438256094">
              <w:marLeft w:val="0"/>
              <w:marRight w:val="0"/>
              <w:marTop w:val="0"/>
              <w:marBottom w:val="0"/>
              <w:divBdr>
                <w:top w:val="none" w:sz="0" w:space="0" w:color="auto"/>
                <w:left w:val="none" w:sz="0" w:space="0" w:color="auto"/>
                <w:bottom w:val="none" w:sz="0" w:space="0" w:color="auto"/>
                <w:right w:val="none" w:sz="0" w:space="0" w:color="auto"/>
              </w:divBdr>
            </w:div>
            <w:div w:id="1083574439">
              <w:marLeft w:val="0"/>
              <w:marRight w:val="0"/>
              <w:marTop w:val="0"/>
              <w:marBottom w:val="0"/>
              <w:divBdr>
                <w:top w:val="none" w:sz="0" w:space="0" w:color="auto"/>
                <w:left w:val="none" w:sz="0" w:space="0" w:color="auto"/>
                <w:bottom w:val="single" w:sz="6" w:space="11" w:color="FFFFFF"/>
                <w:right w:val="single" w:sz="6" w:space="11" w:color="FFFFFF"/>
              </w:divBdr>
            </w:div>
            <w:div w:id="2086678714">
              <w:marLeft w:val="0"/>
              <w:marRight w:val="-15"/>
              <w:marTop w:val="0"/>
              <w:marBottom w:val="0"/>
              <w:divBdr>
                <w:top w:val="single" w:sz="6" w:space="0" w:color="FFFFFF"/>
                <w:left w:val="single" w:sz="6" w:space="11" w:color="FFFFFF"/>
                <w:bottom w:val="none" w:sz="0" w:space="0" w:color="auto"/>
                <w:right w:val="none" w:sz="0" w:space="0" w:color="auto"/>
              </w:divBdr>
            </w:div>
          </w:divsChild>
        </w:div>
      </w:divsChild>
    </w:div>
    <w:div w:id="742213946">
      <w:bodyDiv w:val="1"/>
      <w:marLeft w:val="0"/>
      <w:marRight w:val="0"/>
      <w:marTop w:val="0"/>
      <w:marBottom w:val="0"/>
      <w:divBdr>
        <w:top w:val="none" w:sz="0" w:space="0" w:color="auto"/>
        <w:left w:val="none" w:sz="0" w:space="0" w:color="auto"/>
        <w:bottom w:val="none" w:sz="0" w:space="0" w:color="auto"/>
        <w:right w:val="none" w:sz="0" w:space="0" w:color="auto"/>
      </w:divBdr>
    </w:div>
    <w:div w:id="801774623">
      <w:bodyDiv w:val="1"/>
      <w:marLeft w:val="0"/>
      <w:marRight w:val="0"/>
      <w:marTop w:val="0"/>
      <w:marBottom w:val="0"/>
      <w:divBdr>
        <w:top w:val="none" w:sz="0" w:space="0" w:color="auto"/>
        <w:left w:val="none" w:sz="0" w:space="0" w:color="auto"/>
        <w:bottom w:val="none" w:sz="0" w:space="0" w:color="auto"/>
        <w:right w:val="none" w:sz="0" w:space="0" w:color="auto"/>
      </w:divBdr>
    </w:div>
    <w:div w:id="806512355">
      <w:bodyDiv w:val="1"/>
      <w:marLeft w:val="0"/>
      <w:marRight w:val="0"/>
      <w:marTop w:val="0"/>
      <w:marBottom w:val="0"/>
      <w:divBdr>
        <w:top w:val="none" w:sz="0" w:space="0" w:color="auto"/>
        <w:left w:val="none" w:sz="0" w:space="0" w:color="auto"/>
        <w:bottom w:val="none" w:sz="0" w:space="0" w:color="auto"/>
        <w:right w:val="none" w:sz="0" w:space="0" w:color="auto"/>
      </w:divBdr>
    </w:div>
    <w:div w:id="839737392">
      <w:bodyDiv w:val="1"/>
      <w:marLeft w:val="0"/>
      <w:marRight w:val="0"/>
      <w:marTop w:val="0"/>
      <w:marBottom w:val="0"/>
      <w:divBdr>
        <w:top w:val="none" w:sz="0" w:space="0" w:color="auto"/>
        <w:left w:val="none" w:sz="0" w:space="0" w:color="auto"/>
        <w:bottom w:val="none" w:sz="0" w:space="0" w:color="auto"/>
        <w:right w:val="none" w:sz="0" w:space="0" w:color="auto"/>
      </w:divBdr>
    </w:div>
    <w:div w:id="846560951">
      <w:bodyDiv w:val="1"/>
      <w:marLeft w:val="0"/>
      <w:marRight w:val="0"/>
      <w:marTop w:val="0"/>
      <w:marBottom w:val="0"/>
      <w:divBdr>
        <w:top w:val="none" w:sz="0" w:space="0" w:color="auto"/>
        <w:left w:val="none" w:sz="0" w:space="0" w:color="auto"/>
        <w:bottom w:val="none" w:sz="0" w:space="0" w:color="auto"/>
        <w:right w:val="none" w:sz="0" w:space="0" w:color="auto"/>
      </w:divBdr>
    </w:div>
    <w:div w:id="863787904">
      <w:bodyDiv w:val="1"/>
      <w:marLeft w:val="0"/>
      <w:marRight w:val="0"/>
      <w:marTop w:val="0"/>
      <w:marBottom w:val="0"/>
      <w:divBdr>
        <w:top w:val="none" w:sz="0" w:space="0" w:color="auto"/>
        <w:left w:val="none" w:sz="0" w:space="0" w:color="auto"/>
        <w:bottom w:val="none" w:sz="0" w:space="0" w:color="auto"/>
        <w:right w:val="none" w:sz="0" w:space="0" w:color="auto"/>
      </w:divBdr>
    </w:div>
    <w:div w:id="901452432">
      <w:bodyDiv w:val="1"/>
      <w:marLeft w:val="0"/>
      <w:marRight w:val="0"/>
      <w:marTop w:val="0"/>
      <w:marBottom w:val="0"/>
      <w:divBdr>
        <w:top w:val="none" w:sz="0" w:space="0" w:color="auto"/>
        <w:left w:val="none" w:sz="0" w:space="0" w:color="auto"/>
        <w:bottom w:val="none" w:sz="0" w:space="0" w:color="auto"/>
        <w:right w:val="none" w:sz="0" w:space="0" w:color="auto"/>
      </w:divBdr>
    </w:div>
    <w:div w:id="908730271">
      <w:bodyDiv w:val="1"/>
      <w:marLeft w:val="0"/>
      <w:marRight w:val="0"/>
      <w:marTop w:val="0"/>
      <w:marBottom w:val="0"/>
      <w:divBdr>
        <w:top w:val="none" w:sz="0" w:space="0" w:color="auto"/>
        <w:left w:val="none" w:sz="0" w:space="0" w:color="auto"/>
        <w:bottom w:val="none" w:sz="0" w:space="0" w:color="auto"/>
        <w:right w:val="none" w:sz="0" w:space="0" w:color="auto"/>
      </w:divBdr>
    </w:div>
    <w:div w:id="911965504">
      <w:bodyDiv w:val="1"/>
      <w:marLeft w:val="0"/>
      <w:marRight w:val="0"/>
      <w:marTop w:val="0"/>
      <w:marBottom w:val="0"/>
      <w:divBdr>
        <w:top w:val="none" w:sz="0" w:space="0" w:color="auto"/>
        <w:left w:val="none" w:sz="0" w:space="0" w:color="auto"/>
        <w:bottom w:val="none" w:sz="0" w:space="0" w:color="auto"/>
        <w:right w:val="none" w:sz="0" w:space="0" w:color="auto"/>
      </w:divBdr>
    </w:div>
    <w:div w:id="917792455">
      <w:bodyDiv w:val="1"/>
      <w:marLeft w:val="0"/>
      <w:marRight w:val="0"/>
      <w:marTop w:val="0"/>
      <w:marBottom w:val="0"/>
      <w:divBdr>
        <w:top w:val="none" w:sz="0" w:space="0" w:color="auto"/>
        <w:left w:val="none" w:sz="0" w:space="0" w:color="auto"/>
        <w:bottom w:val="none" w:sz="0" w:space="0" w:color="auto"/>
        <w:right w:val="none" w:sz="0" w:space="0" w:color="auto"/>
      </w:divBdr>
    </w:div>
    <w:div w:id="945843659">
      <w:bodyDiv w:val="1"/>
      <w:marLeft w:val="0"/>
      <w:marRight w:val="0"/>
      <w:marTop w:val="0"/>
      <w:marBottom w:val="0"/>
      <w:divBdr>
        <w:top w:val="none" w:sz="0" w:space="0" w:color="auto"/>
        <w:left w:val="none" w:sz="0" w:space="0" w:color="auto"/>
        <w:bottom w:val="none" w:sz="0" w:space="0" w:color="auto"/>
        <w:right w:val="none" w:sz="0" w:space="0" w:color="auto"/>
      </w:divBdr>
    </w:div>
    <w:div w:id="951014562">
      <w:bodyDiv w:val="1"/>
      <w:marLeft w:val="0"/>
      <w:marRight w:val="0"/>
      <w:marTop w:val="0"/>
      <w:marBottom w:val="0"/>
      <w:divBdr>
        <w:top w:val="none" w:sz="0" w:space="0" w:color="auto"/>
        <w:left w:val="none" w:sz="0" w:space="0" w:color="auto"/>
        <w:bottom w:val="none" w:sz="0" w:space="0" w:color="auto"/>
        <w:right w:val="none" w:sz="0" w:space="0" w:color="auto"/>
      </w:divBdr>
    </w:div>
    <w:div w:id="965160259">
      <w:bodyDiv w:val="1"/>
      <w:marLeft w:val="0"/>
      <w:marRight w:val="0"/>
      <w:marTop w:val="0"/>
      <w:marBottom w:val="0"/>
      <w:divBdr>
        <w:top w:val="none" w:sz="0" w:space="0" w:color="auto"/>
        <w:left w:val="none" w:sz="0" w:space="0" w:color="auto"/>
        <w:bottom w:val="none" w:sz="0" w:space="0" w:color="auto"/>
        <w:right w:val="none" w:sz="0" w:space="0" w:color="auto"/>
      </w:divBdr>
    </w:div>
    <w:div w:id="972753014">
      <w:bodyDiv w:val="1"/>
      <w:marLeft w:val="0"/>
      <w:marRight w:val="0"/>
      <w:marTop w:val="0"/>
      <w:marBottom w:val="0"/>
      <w:divBdr>
        <w:top w:val="none" w:sz="0" w:space="0" w:color="auto"/>
        <w:left w:val="none" w:sz="0" w:space="0" w:color="auto"/>
        <w:bottom w:val="none" w:sz="0" w:space="0" w:color="auto"/>
        <w:right w:val="none" w:sz="0" w:space="0" w:color="auto"/>
      </w:divBdr>
    </w:div>
    <w:div w:id="989207762">
      <w:bodyDiv w:val="1"/>
      <w:marLeft w:val="0"/>
      <w:marRight w:val="0"/>
      <w:marTop w:val="0"/>
      <w:marBottom w:val="0"/>
      <w:divBdr>
        <w:top w:val="none" w:sz="0" w:space="0" w:color="auto"/>
        <w:left w:val="none" w:sz="0" w:space="0" w:color="auto"/>
        <w:bottom w:val="none" w:sz="0" w:space="0" w:color="auto"/>
        <w:right w:val="none" w:sz="0" w:space="0" w:color="auto"/>
      </w:divBdr>
    </w:div>
    <w:div w:id="1000811431">
      <w:bodyDiv w:val="1"/>
      <w:marLeft w:val="0"/>
      <w:marRight w:val="0"/>
      <w:marTop w:val="0"/>
      <w:marBottom w:val="0"/>
      <w:divBdr>
        <w:top w:val="none" w:sz="0" w:space="0" w:color="auto"/>
        <w:left w:val="none" w:sz="0" w:space="0" w:color="auto"/>
        <w:bottom w:val="none" w:sz="0" w:space="0" w:color="auto"/>
        <w:right w:val="none" w:sz="0" w:space="0" w:color="auto"/>
      </w:divBdr>
    </w:div>
    <w:div w:id="1002124257">
      <w:bodyDiv w:val="1"/>
      <w:marLeft w:val="0"/>
      <w:marRight w:val="0"/>
      <w:marTop w:val="0"/>
      <w:marBottom w:val="0"/>
      <w:divBdr>
        <w:top w:val="none" w:sz="0" w:space="0" w:color="auto"/>
        <w:left w:val="none" w:sz="0" w:space="0" w:color="auto"/>
        <w:bottom w:val="none" w:sz="0" w:space="0" w:color="auto"/>
        <w:right w:val="none" w:sz="0" w:space="0" w:color="auto"/>
      </w:divBdr>
    </w:div>
    <w:div w:id="1002320533">
      <w:bodyDiv w:val="1"/>
      <w:marLeft w:val="0"/>
      <w:marRight w:val="0"/>
      <w:marTop w:val="0"/>
      <w:marBottom w:val="0"/>
      <w:divBdr>
        <w:top w:val="none" w:sz="0" w:space="0" w:color="auto"/>
        <w:left w:val="none" w:sz="0" w:space="0" w:color="auto"/>
        <w:bottom w:val="none" w:sz="0" w:space="0" w:color="auto"/>
        <w:right w:val="none" w:sz="0" w:space="0" w:color="auto"/>
      </w:divBdr>
    </w:div>
    <w:div w:id="1006978657">
      <w:bodyDiv w:val="1"/>
      <w:marLeft w:val="0"/>
      <w:marRight w:val="0"/>
      <w:marTop w:val="0"/>
      <w:marBottom w:val="0"/>
      <w:divBdr>
        <w:top w:val="none" w:sz="0" w:space="0" w:color="auto"/>
        <w:left w:val="none" w:sz="0" w:space="0" w:color="auto"/>
        <w:bottom w:val="none" w:sz="0" w:space="0" w:color="auto"/>
        <w:right w:val="none" w:sz="0" w:space="0" w:color="auto"/>
      </w:divBdr>
    </w:div>
    <w:div w:id="1021784505">
      <w:bodyDiv w:val="1"/>
      <w:marLeft w:val="0"/>
      <w:marRight w:val="0"/>
      <w:marTop w:val="0"/>
      <w:marBottom w:val="0"/>
      <w:divBdr>
        <w:top w:val="none" w:sz="0" w:space="0" w:color="auto"/>
        <w:left w:val="none" w:sz="0" w:space="0" w:color="auto"/>
        <w:bottom w:val="none" w:sz="0" w:space="0" w:color="auto"/>
        <w:right w:val="none" w:sz="0" w:space="0" w:color="auto"/>
      </w:divBdr>
    </w:div>
    <w:div w:id="1029065833">
      <w:bodyDiv w:val="1"/>
      <w:marLeft w:val="0"/>
      <w:marRight w:val="0"/>
      <w:marTop w:val="0"/>
      <w:marBottom w:val="0"/>
      <w:divBdr>
        <w:top w:val="none" w:sz="0" w:space="0" w:color="auto"/>
        <w:left w:val="none" w:sz="0" w:space="0" w:color="auto"/>
        <w:bottom w:val="none" w:sz="0" w:space="0" w:color="auto"/>
        <w:right w:val="none" w:sz="0" w:space="0" w:color="auto"/>
      </w:divBdr>
    </w:div>
    <w:div w:id="1041129358">
      <w:bodyDiv w:val="1"/>
      <w:marLeft w:val="0"/>
      <w:marRight w:val="0"/>
      <w:marTop w:val="0"/>
      <w:marBottom w:val="0"/>
      <w:divBdr>
        <w:top w:val="none" w:sz="0" w:space="0" w:color="auto"/>
        <w:left w:val="none" w:sz="0" w:space="0" w:color="auto"/>
        <w:bottom w:val="none" w:sz="0" w:space="0" w:color="auto"/>
        <w:right w:val="none" w:sz="0" w:space="0" w:color="auto"/>
      </w:divBdr>
    </w:div>
    <w:div w:id="1049651349">
      <w:bodyDiv w:val="1"/>
      <w:marLeft w:val="0"/>
      <w:marRight w:val="0"/>
      <w:marTop w:val="0"/>
      <w:marBottom w:val="0"/>
      <w:divBdr>
        <w:top w:val="none" w:sz="0" w:space="0" w:color="auto"/>
        <w:left w:val="none" w:sz="0" w:space="0" w:color="auto"/>
        <w:bottom w:val="none" w:sz="0" w:space="0" w:color="auto"/>
        <w:right w:val="none" w:sz="0" w:space="0" w:color="auto"/>
      </w:divBdr>
    </w:div>
    <w:div w:id="1054697487">
      <w:bodyDiv w:val="1"/>
      <w:marLeft w:val="0"/>
      <w:marRight w:val="0"/>
      <w:marTop w:val="0"/>
      <w:marBottom w:val="0"/>
      <w:divBdr>
        <w:top w:val="none" w:sz="0" w:space="0" w:color="auto"/>
        <w:left w:val="none" w:sz="0" w:space="0" w:color="auto"/>
        <w:bottom w:val="none" w:sz="0" w:space="0" w:color="auto"/>
        <w:right w:val="none" w:sz="0" w:space="0" w:color="auto"/>
      </w:divBdr>
    </w:div>
    <w:div w:id="1062020643">
      <w:bodyDiv w:val="1"/>
      <w:marLeft w:val="0"/>
      <w:marRight w:val="0"/>
      <w:marTop w:val="0"/>
      <w:marBottom w:val="0"/>
      <w:divBdr>
        <w:top w:val="none" w:sz="0" w:space="0" w:color="auto"/>
        <w:left w:val="none" w:sz="0" w:space="0" w:color="auto"/>
        <w:bottom w:val="none" w:sz="0" w:space="0" w:color="auto"/>
        <w:right w:val="none" w:sz="0" w:space="0" w:color="auto"/>
      </w:divBdr>
    </w:div>
    <w:div w:id="1063989544">
      <w:bodyDiv w:val="1"/>
      <w:marLeft w:val="0"/>
      <w:marRight w:val="0"/>
      <w:marTop w:val="0"/>
      <w:marBottom w:val="0"/>
      <w:divBdr>
        <w:top w:val="none" w:sz="0" w:space="0" w:color="auto"/>
        <w:left w:val="none" w:sz="0" w:space="0" w:color="auto"/>
        <w:bottom w:val="none" w:sz="0" w:space="0" w:color="auto"/>
        <w:right w:val="none" w:sz="0" w:space="0" w:color="auto"/>
      </w:divBdr>
    </w:div>
    <w:div w:id="1094857187">
      <w:bodyDiv w:val="1"/>
      <w:marLeft w:val="0"/>
      <w:marRight w:val="0"/>
      <w:marTop w:val="0"/>
      <w:marBottom w:val="0"/>
      <w:divBdr>
        <w:top w:val="none" w:sz="0" w:space="0" w:color="auto"/>
        <w:left w:val="none" w:sz="0" w:space="0" w:color="auto"/>
        <w:bottom w:val="none" w:sz="0" w:space="0" w:color="auto"/>
        <w:right w:val="none" w:sz="0" w:space="0" w:color="auto"/>
      </w:divBdr>
    </w:div>
    <w:div w:id="1096096603">
      <w:bodyDiv w:val="1"/>
      <w:marLeft w:val="0"/>
      <w:marRight w:val="0"/>
      <w:marTop w:val="0"/>
      <w:marBottom w:val="0"/>
      <w:divBdr>
        <w:top w:val="none" w:sz="0" w:space="0" w:color="auto"/>
        <w:left w:val="none" w:sz="0" w:space="0" w:color="auto"/>
        <w:bottom w:val="none" w:sz="0" w:space="0" w:color="auto"/>
        <w:right w:val="none" w:sz="0" w:space="0" w:color="auto"/>
      </w:divBdr>
    </w:div>
    <w:div w:id="1102649700">
      <w:bodyDiv w:val="1"/>
      <w:marLeft w:val="0"/>
      <w:marRight w:val="0"/>
      <w:marTop w:val="0"/>
      <w:marBottom w:val="0"/>
      <w:divBdr>
        <w:top w:val="none" w:sz="0" w:space="0" w:color="auto"/>
        <w:left w:val="none" w:sz="0" w:space="0" w:color="auto"/>
        <w:bottom w:val="none" w:sz="0" w:space="0" w:color="auto"/>
        <w:right w:val="none" w:sz="0" w:space="0" w:color="auto"/>
      </w:divBdr>
    </w:div>
    <w:div w:id="1143084629">
      <w:bodyDiv w:val="1"/>
      <w:marLeft w:val="0"/>
      <w:marRight w:val="0"/>
      <w:marTop w:val="0"/>
      <w:marBottom w:val="0"/>
      <w:divBdr>
        <w:top w:val="none" w:sz="0" w:space="0" w:color="auto"/>
        <w:left w:val="none" w:sz="0" w:space="0" w:color="auto"/>
        <w:bottom w:val="none" w:sz="0" w:space="0" w:color="auto"/>
        <w:right w:val="none" w:sz="0" w:space="0" w:color="auto"/>
      </w:divBdr>
    </w:div>
    <w:div w:id="1143155924">
      <w:bodyDiv w:val="1"/>
      <w:marLeft w:val="0"/>
      <w:marRight w:val="0"/>
      <w:marTop w:val="0"/>
      <w:marBottom w:val="0"/>
      <w:divBdr>
        <w:top w:val="none" w:sz="0" w:space="0" w:color="auto"/>
        <w:left w:val="none" w:sz="0" w:space="0" w:color="auto"/>
        <w:bottom w:val="none" w:sz="0" w:space="0" w:color="auto"/>
        <w:right w:val="none" w:sz="0" w:space="0" w:color="auto"/>
      </w:divBdr>
    </w:div>
    <w:div w:id="1145199349">
      <w:bodyDiv w:val="1"/>
      <w:marLeft w:val="0"/>
      <w:marRight w:val="0"/>
      <w:marTop w:val="0"/>
      <w:marBottom w:val="0"/>
      <w:divBdr>
        <w:top w:val="none" w:sz="0" w:space="0" w:color="auto"/>
        <w:left w:val="none" w:sz="0" w:space="0" w:color="auto"/>
        <w:bottom w:val="none" w:sz="0" w:space="0" w:color="auto"/>
        <w:right w:val="none" w:sz="0" w:space="0" w:color="auto"/>
      </w:divBdr>
    </w:div>
    <w:div w:id="1153450604">
      <w:bodyDiv w:val="1"/>
      <w:marLeft w:val="0"/>
      <w:marRight w:val="0"/>
      <w:marTop w:val="0"/>
      <w:marBottom w:val="0"/>
      <w:divBdr>
        <w:top w:val="none" w:sz="0" w:space="0" w:color="auto"/>
        <w:left w:val="none" w:sz="0" w:space="0" w:color="auto"/>
        <w:bottom w:val="none" w:sz="0" w:space="0" w:color="auto"/>
        <w:right w:val="none" w:sz="0" w:space="0" w:color="auto"/>
      </w:divBdr>
    </w:div>
    <w:div w:id="1156609740">
      <w:bodyDiv w:val="1"/>
      <w:marLeft w:val="0"/>
      <w:marRight w:val="0"/>
      <w:marTop w:val="0"/>
      <w:marBottom w:val="0"/>
      <w:divBdr>
        <w:top w:val="none" w:sz="0" w:space="0" w:color="auto"/>
        <w:left w:val="none" w:sz="0" w:space="0" w:color="auto"/>
        <w:bottom w:val="none" w:sz="0" w:space="0" w:color="auto"/>
        <w:right w:val="none" w:sz="0" w:space="0" w:color="auto"/>
      </w:divBdr>
    </w:div>
    <w:div w:id="1169910715">
      <w:bodyDiv w:val="1"/>
      <w:marLeft w:val="0"/>
      <w:marRight w:val="0"/>
      <w:marTop w:val="0"/>
      <w:marBottom w:val="0"/>
      <w:divBdr>
        <w:top w:val="none" w:sz="0" w:space="0" w:color="auto"/>
        <w:left w:val="none" w:sz="0" w:space="0" w:color="auto"/>
        <w:bottom w:val="none" w:sz="0" w:space="0" w:color="auto"/>
        <w:right w:val="none" w:sz="0" w:space="0" w:color="auto"/>
      </w:divBdr>
    </w:div>
    <w:div w:id="1199779898">
      <w:bodyDiv w:val="1"/>
      <w:marLeft w:val="0"/>
      <w:marRight w:val="0"/>
      <w:marTop w:val="0"/>
      <w:marBottom w:val="0"/>
      <w:divBdr>
        <w:top w:val="none" w:sz="0" w:space="0" w:color="auto"/>
        <w:left w:val="none" w:sz="0" w:space="0" w:color="auto"/>
        <w:bottom w:val="none" w:sz="0" w:space="0" w:color="auto"/>
        <w:right w:val="none" w:sz="0" w:space="0" w:color="auto"/>
      </w:divBdr>
    </w:div>
    <w:div w:id="1203328449">
      <w:bodyDiv w:val="1"/>
      <w:marLeft w:val="0"/>
      <w:marRight w:val="0"/>
      <w:marTop w:val="0"/>
      <w:marBottom w:val="0"/>
      <w:divBdr>
        <w:top w:val="none" w:sz="0" w:space="0" w:color="auto"/>
        <w:left w:val="none" w:sz="0" w:space="0" w:color="auto"/>
        <w:bottom w:val="none" w:sz="0" w:space="0" w:color="auto"/>
        <w:right w:val="none" w:sz="0" w:space="0" w:color="auto"/>
      </w:divBdr>
    </w:div>
    <w:div w:id="1214734629">
      <w:bodyDiv w:val="1"/>
      <w:marLeft w:val="0"/>
      <w:marRight w:val="0"/>
      <w:marTop w:val="0"/>
      <w:marBottom w:val="0"/>
      <w:divBdr>
        <w:top w:val="none" w:sz="0" w:space="0" w:color="auto"/>
        <w:left w:val="none" w:sz="0" w:space="0" w:color="auto"/>
        <w:bottom w:val="none" w:sz="0" w:space="0" w:color="auto"/>
        <w:right w:val="none" w:sz="0" w:space="0" w:color="auto"/>
      </w:divBdr>
    </w:div>
    <w:div w:id="1244411442">
      <w:bodyDiv w:val="1"/>
      <w:marLeft w:val="0"/>
      <w:marRight w:val="0"/>
      <w:marTop w:val="0"/>
      <w:marBottom w:val="0"/>
      <w:divBdr>
        <w:top w:val="none" w:sz="0" w:space="0" w:color="auto"/>
        <w:left w:val="none" w:sz="0" w:space="0" w:color="auto"/>
        <w:bottom w:val="none" w:sz="0" w:space="0" w:color="auto"/>
        <w:right w:val="none" w:sz="0" w:space="0" w:color="auto"/>
      </w:divBdr>
    </w:div>
    <w:div w:id="1282415213">
      <w:bodyDiv w:val="1"/>
      <w:marLeft w:val="0"/>
      <w:marRight w:val="0"/>
      <w:marTop w:val="0"/>
      <w:marBottom w:val="0"/>
      <w:divBdr>
        <w:top w:val="none" w:sz="0" w:space="0" w:color="auto"/>
        <w:left w:val="none" w:sz="0" w:space="0" w:color="auto"/>
        <w:bottom w:val="none" w:sz="0" w:space="0" w:color="auto"/>
        <w:right w:val="none" w:sz="0" w:space="0" w:color="auto"/>
      </w:divBdr>
    </w:div>
    <w:div w:id="1315916508">
      <w:bodyDiv w:val="1"/>
      <w:marLeft w:val="0"/>
      <w:marRight w:val="0"/>
      <w:marTop w:val="0"/>
      <w:marBottom w:val="0"/>
      <w:divBdr>
        <w:top w:val="none" w:sz="0" w:space="0" w:color="auto"/>
        <w:left w:val="none" w:sz="0" w:space="0" w:color="auto"/>
        <w:bottom w:val="none" w:sz="0" w:space="0" w:color="auto"/>
        <w:right w:val="none" w:sz="0" w:space="0" w:color="auto"/>
      </w:divBdr>
    </w:div>
    <w:div w:id="1325281182">
      <w:bodyDiv w:val="1"/>
      <w:marLeft w:val="0"/>
      <w:marRight w:val="0"/>
      <w:marTop w:val="0"/>
      <w:marBottom w:val="0"/>
      <w:divBdr>
        <w:top w:val="none" w:sz="0" w:space="0" w:color="auto"/>
        <w:left w:val="none" w:sz="0" w:space="0" w:color="auto"/>
        <w:bottom w:val="none" w:sz="0" w:space="0" w:color="auto"/>
        <w:right w:val="none" w:sz="0" w:space="0" w:color="auto"/>
      </w:divBdr>
    </w:div>
    <w:div w:id="1359813400">
      <w:bodyDiv w:val="1"/>
      <w:marLeft w:val="0"/>
      <w:marRight w:val="0"/>
      <w:marTop w:val="0"/>
      <w:marBottom w:val="0"/>
      <w:divBdr>
        <w:top w:val="none" w:sz="0" w:space="0" w:color="auto"/>
        <w:left w:val="none" w:sz="0" w:space="0" w:color="auto"/>
        <w:bottom w:val="none" w:sz="0" w:space="0" w:color="auto"/>
        <w:right w:val="none" w:sz="0" w:space="0" w:color="auto"/>
      </w:divBdr>
    </w:div>
    <w:div w:id="1399090629">
      <w:bodyDiv w:val="1"/>
      <w:marLeft w:val="0"/>
      <w:marRight w:val="0"/>
      <w:marTop w:val="0"/>
      <w:marBottom w:val="0"/>
      <w:divBdr>
        <w:top w:val="none" w:sz="0" w:space="0" w:color="auto"/>
        <w:left w:val="none" w:sz="0" w:space="0" w:color="auto"/>
        <w:bottom w:val="none" w:sz="0" w:space="0" w:color="auto"/>
        <w:right w:val="none" w:sz="0" w:space="0" w:color="auto"/>
      </w:divBdr>
    </w:div>
    <w:div w:id="1403601001">
      <w:bodyDiv w:val="1"/>
      <w:marLeft w:val="0"/>
      <w:marRight w:val="0"/>
      <w:marTop w:val="0"/>
      <w:marBottom w:val="0"/>
      <w:divBdr>
        <w:top w:val="none" w:sz="0" w:space="0" w:color="auto"/>
        <w:left w:val="none" w:sz="0" w:space="0" w:color="auto"/>
        <w:bottom w:val="none" w:sz="0" w:space="0" w:color="auto"/>
        <w:right w:val="none" w:sz="0" w:space="0" w:color="auto"/>
      </w:divBdr>
    </w:div>
    <w:div w:id="1404795092">
      <w:bodyDiv w:val="1"/>
      <w:marLeft w:val="0"/>
      <w:marRight w:val="0"/>
      <w:marTop w:val="0"/>
      <w:marBottom w:val="0"/>
      <w:divBdr>
        <w:top w:val="none" w:sz="0" w:space="0" w:color="auto"/>
        <w:left w:val="none" w:sz="0" w:space="0" w:color="auto"/>
        <w:bottom w:val="none" w:sz="0" w:space="0" w:color="auto"/>
        <w:right w:val="none" w:sz="0" w:space="0" w:color="auto"/>
      </w:divBdr>
      <w:divsChild>
        <w:div w:id="1777168884">
          <w:marLeft w:val="0"/>
          <w:marRight w:val="0"/>
          <w:marTop w:val="0"/>
          <w:marBottom w:val="0"/>
          <w:divBdr>
            <w:top w:val="none" w:sz="0" w:space="0" w:color="auto"/>
            <w:left w:val="none" w:sz="0" w:space="0" w:color="auto"/>
            <w:bottom w:val="none" w:sz="0" w:space="0" w:color="auto"/>
            <w:right w:val="none" w:sz="0" w:space="0" w:color="auto"/>
          </w:divBdr>
        </w:div>
      </w:divsChild>
    </w:div>
    <w:div w:id="1408185766">
      <w:bodyDiv w:val="1"/>
      <w:marLeft w:val="0"/>
      <w:marRight w:val="0"/>
      <w:marTop w:val="0"/>
      <w:marBottom w:val="0"/>
      <w:divBdr>
        <w:top w:val="none" w:sz="0" w:space="0" w:color="auto"/>
        <w:left w:val="none" w:sz="0" w:space="0" w:color="auto"/>
        <w:bottom w:val="none" w:sz="0" w:space="0" w:color="auto"/>
        <w:right w:val="none" w:sz="0" w:space="0" w:color="auto"/>
      </w:divBdr>
    </w:div>
    <w:div w:id="1413115403">
      <w:bodyDiv w:val="1"/>
      <w:marLeft w:val="0"/>
      <w:marRight w:val="0"/>
      <w:marTop w:val="0"/>
      <w:marBottom w:val="0"/>
      <w:divBdr>
        <w:top w:val="none" w:sz="0" w:space="0" w:color="auto"/>
        <w:left w:val="none" w:sz="0" w:space="0" w:color="auto"/>
        <w:bottom w:val="none" w:sz="0" w:space="0" w:color="auto"/>
        <w:right w:val="none" w:sz="0" w:space="0" w:color="auto"/>
      </w:divBdr>
    </w:div>
    <w:div w:id="1427115732">
      <w:bodyDiv w:val="1"/>
      <w:marLeft w:val="0"/>
      <w:marRight w:val="0"/>
      <w:marTop w:val="0"/>
      <w:marBottom w:val="0"/>
      <w:divBdr>
        <w:top w:val="none" w:sz="0" w:space="0" w:color="auto"/>
        <w:left w:val="none" w:sz="0" w:space="0" w:color="auto"/>
        <w:bottom w:val="none" w:sz="0" w:space="0" w:color="auto"/>
        <w:right w:val="none" w:sz="0" w:space="0" w:color="auto"/>
      </w:divBdr>
    </w:div>
    <w:div w:id="1461261809">
      <w:bodyDiv w:val="1"/>
      <w:marLeft w:val="0"/>
      <w:marRight w:val="0"/>
      <w:marTop w:val="0"/>
      <w:marBottom w:val="0"/>
      <w:divBdr>
        <w:top w:val="none" w:sz="0" w:space="0" w:color="auto"/>
        <w:left w:val="none" w:sz="0" w:space="0" w:color="auto"/>
        <w:bottom w:val="none" w:sz="0" w:space="0" w:color="auto"/>
        <w:right w:val="none" w:sz="0" w:space="0" w:color="auto"/>
      </w:divBdr>
    </w:div>
    <w:div w:id="1466122760">
      <w:bodyDiv w:val="1"/>
      <w:marLeft w:val="0"/>
      <w:marRight w:val="0"/>
      <w:marTop w:val="0"/>
      <w:marBottom w:val="0"/>
      <w:divBdr>
        <w:top w:val="none" w:sz="0" w:space="0" w:color="auto"/>
        <w:left w:val="none" w:sz="0" w:space="0" w:color="auto"/>
        <w:bottom w:val="none" w:sz="0" w:space="0" w:color="auto"/>
        <w:right w:val="none" w:sz="0" w:space="0" w:color="auto"/>
      </w:divBdr>
    </w:div>
    <w:div w:id="1475415662">
      <w:bodyDiv w:val="1"/>
      <w:marLeft w:val="0"/>
      <w:marRight w:val="0"/>
      <w:marTop w:val="0"/>
      <w:marBottom w:val="0"/>
      <w:divBdr>
        <w:top w:val="none" w:sz="0" w:space="0" w:color="auto"/>
        <w:left w:val="none" w:sz="0" w:space="0" w:color="auto"/>
        <w:bottom w:val="none" w:sz="0" w:space="0" w:color="auto"/>
        <w:right w:val="none" w:sz="0" w:space="0" w:color="auto"/>
      </w:divBdr>
    </w:div>
    <w:div w:id="1482309396">
      <w:bodyDiv w:val="1"/>
      <w:marLeft w:val="0"/>
      <w:marRight w:val="0"/>
      <w:marTop w:val="0"/>
      <w:marBottom w:val="0"/>
      <w:divBdr>
        <w:top w:val="none" w:sz="0" w:space="0" w:color="auto"/>
        <w:left w:val="none" w:sz="0" w:space="0" w:color="auto"/>
        <w:bottom w:val="none" w:sz="0" w:space="0" w:color="auto"/>
        <w:right w:val="none" w:sz="0" w:space="0" w:color="auto"/>
      </w:divBdr>
    </w:div>
    <w:div w:id="1503661397">
      <w:bodyDiv w:val="1"/>
      <w:marLeft w:val="0"/>
      <w:marRight w:val="0"/>
      <w:marTop w:val="0"/>
      <w:marBottom w:val="0"/>
      <w:divBdr>
        <w:top w:val="none" w:sz="0" w:space="0" w:color="auto"/>
        <w:left w:val="none" w:sz="0" w:space="0" w:color="auto"/>
        <w:bottom w:val="none" w:sz="0" w:space="0" w:color="auto"/>
        <w:right w:val="none" w:sz="0" w:space="0" w:color="auto"/>
      </w:divBdr>
    </w:div>
    <w:div w:id="1508709992">
      <w:bodyDiv w:val="1"/>
      <w:marLeft w:val="0"/>
      <w:marRight w:val="0"/>
      <w:marTop w:val="0"/>
      <w:marBottom w:val="0"/>
      <w:divBdr>
        <w:top w:val="none" w:sz="0" w:space="0" w:color="auto"/>
        <w:left w:val="none" w:sz="0" w:space="0" w:color="auto"/>
        <w:bottom w:val="none" w:sz="0" w:space="0" w:color="auto"/>
        <w:right w:val="none" w:sz="0" w:space="0" w:color="auto"/>
      </w:divBdr>
    </w:div>
    <w:div w:id="1511141233">
      <w:bodyDiv w:val="1"/>
      <w:marLeft w:val="0"/>
      <w:marRight w:val="0"/>
      <w:marTop w:val="0"/>
      <w:marBottom w:val="0"/>
      <w:divBdr>
        <w:top w:val="none" w:sz="0" w:space="0" w:color="auto"/>
        <w:left w:val="none" w:sz="0" w:space="0" w:color="auto"/>
        <w:bottom w:val="none" w:sz="0" w:space="0" w:color="auto"/>
        <w:right w:val="none" w:sz="0" w:space="0" w:color="auto"/>
      </w:divBdr>
    </w:div>
    <w:div w:id="1515923071">
      <w:bodyDiv w:val="1"/>
      <w:marLeft w:val="0"/>
      <w:marRight w:val="0"/>
      <w:marTop w:val="0"/>
      <w:marBottom w:val="0"/>
      <w:divBdr>
        <w:top w:val="none" w:sz="0" w:space="0" w:color="auto"/>
        <w:left w:val="none" w:sz="0" w:space="0" w:color="auto"/>
        <w:bottom w:val="none" w:sz="0" w:space="0" w:color="auto"/>
        <w:right w:val="none" w:sz="0" w:space="0" w:color="auto"/>
      </w:divBdr>
    </w:div>
    <w:div w:id="1538279830">
      <w:bodyDiv w:val="1"/>
      <w:marLeft w:val="0"/>
      <w:marRight w:val="0"/>
      <w:marTop w:val="0"/>
      <w:marBottom w:val="0"/>
      <w:divBdr>
        <w:top w:val="none" w:sz="0" w:space="0" w:color="auto"/>
        <w:left w:val="none" w:sz="0" w:space="0" w:color="auto"/>
        <w:bottom w:val="none" w:sz="0" w:space="0" w:color="auto"/>
        <w:right w:val="none" w:sz="0" w:space="0" w:color="auto"/>
      </w:divBdr>
    </w:div>
    <w:div w:id="1544559178">
      <w:bodyDiv w:val="1"/>
      <w:marLeft w:val="0"/>
      <w:marRight w:val="0"/>
      <w:marTop w:val="0"/>
      <w:marBottom w:val="0"/>
      <w:divBdr>
        <w:top w:val="none" w:sz="0" w:space="0" w:color="auto"/>
        <w:left w:val="none" w:sz="0" w:space="0" w:color="auto"/>
        <w:bottom w:val="none" w:sz="0" w:space="0" w:color="auto"/>
        <w:right w:val="none" w:sz="0" w:space="0" w:color="auto"/>
      </w:divBdr>
    </w:div>
    <w:div w:id="1563175320">
      <w:bodyDiv w:val="1"/>
      <w:marLeft w:val="0"/>
      <w:marRight w:val="0"/>
      <w:marTop w:val="0"/>
      <w:marBottom w:val="0"/>
      <w:divBdr>
        <w:top w:val="none" w:sz="0" w:space="0" w:color="auto"/>
        <w:left w:val="none" w:sz="0" w:space="0" w:color="auto"/>
        <w:bottom w:val="none" w:sz="0" w:space="0" w:color="auto"/>
        <w:right w:val="none" w:sz="0" w:space="0" w:color="auto"/>
      </w:divBdr>
    </w:div>
    <w:div w:id="1576432299">
      <w:bodyDiv w:val="1"/>
      <w:marLeft w:val="0"/>
      <w:marRight w:val="0"/>
      <w:marTop w:val="0"/>
      <w:marBottom w:val="0"/>
      <w:divBdr>
        <w:top w:val="none" w:sz="0" w:space="0" w:color="auto"/>
        <w:left w:val="none" w:sz="0" w:space="0" w:color="auto"/>
        <w:bottom w:val="none" w:sz="0" w:space="0" w:color="auto"/>
        <w:right w:val="none" w:sz="0" w:space="0" w:color="auto"/>
      </w:divBdr>
    </w:div>
    <w:div w:id="1579825439">
      <w:bodyDiv w:val="1"/>
      <w:marLeft w:val="0"/>
      <w:marRight w:val="0"/>
      <w:marTop w:val="0"/>
      <w:marBottom w:val="0"/>
      <w:divBdr>
        <w:top w:val="none" w:sz="0" w:space="0" w:color="auto"/>
        <w:left w:val="none" w:sz="0" w:space="0" w:color="auto"/>
        <w:bottom w:val="none" w:sz="0" w:space="0" w:color="auto"/>
        <w:right w:val="none" w:sz="0" w:space="0" w:color="auto"/>
      </w:divBdr>
    </w:div>
    <w:div w:id="1580216294">
      <w:bodyDiv w:val="1"/>
      <w:marLeft w:val="0"/>
      <w:marRight w:val="0"/>
      <w:marTop w:val="0"/>
      <w:marBottom w:val="0"/>
      <w:divBdr>
        <w:top w:val="none" w:sz="0" w:space="0" w:color="auto"/>
        <w:left w:val="none" w:sz="0" w:space="0" w:color="auto"/>
        <w:bottom w:val="none" w:sz="0" w:space="0" w:color="auto"/>
        <w:right w:val="none" w:sz="0" w:space="0" w:color="auto"/>
      </w:divBdr>
    </w:div>
    <w:div w:id="1580794672">
      <w:bodyDiv w:val="1"/>
      <w:marLeft w:val="0"/>
      <w:marRight w:val="0"/>
      <w:marTop w:val="0"/>
      <w:marBottom w:val="0"/>
      <w:divBdr>
        <w:top w:val="none" w:sz="0" w:space="0" w:color="auto"/>
        <w:left w:val="none" w:sz="0" w:space="0" w:color="auto"/>
        <w:bottom w:val="none" w:sz="0" w:space="0" w:color="auto"/>
        <w:right w:val="none" w:sz="0" w:space="0" w:color="auto"/>
      </w:divBdr>
    </w:div>
    <w:div w:id="1620408710">
      <w:bodyDiv w:val="1"/>
      <w:marLeft w:val="0"/>
      <w:marRight w:val="0"/>
      <w:marTop w:val="0"/>
      <w:marBottom w:val="0"/>
      <w:divBdr>
        <w:top w:val="none" w:sz="0" w:space="0" w:color="auto"/>
        <w:left w:val="none" w:sz="0" w:space="0" w:color="auto"/>
        <w:bottom w:val="none" w:sz="0" w:space="0" w:color="auto"/>
        <w:right w:val="none" w:sz="0" w:space="0" w:color="auto"/>
      </w:divBdr>
    </w:div>
    <w:div w:id="1647708874">
      <w:bodyDiv w:val="1"/>
      <w:marLeft w:val="0"/>
      <w:marRight w:val="0"/>
      <w:marTop w:val="0"/>
      <w:marBottom w:val="0"/>
      <w:divBdr>
        <w:top w:val="none" w:sz="0" w:space="0" w:color="auto"/>
        <w:left w:val="none" w:sz="0" w:space="0" w:color="auto"/>
        <w:bottom w:val="none" w:sz="0" w:space="0" w:color="auto"/>
        <w:right w:val="none" w:sz="0" w:space="0" w:color="auto"/>
      </w:divBdr>
    </w:div>
    <w:div w:id="1661540545">
      <w:bodyDiv w:val="1"/>
      <w:marLeft w:val="0"/>
      <w:marRight w:val="0"/>
      <w:marTop w:val="0"/>
      <w:marBottom w:val="0"/>
      <w:divBdr>
        <w:top w:val="none" w:sz="0" w:space="0" w:color="auto"/>
        <w:left w:val="none" w:sz="0" w:space="0" w:color="auto"/>
        <w:bottom w:val="none" w:sz="0" w:space="0" w:color="auto"/>
        <w:right w:val="none" w:sz="0" w:space="0" w:color="auto"/>
      </w:divBdr>
    </w:div>
    <w:div w:id="1668941411">
      <w:bodyDiv w:val="1"/>
      <w:marLeft w:val="0"/>
      <w:marRight w:val="0"/>
      <w:marTop w:val="0"/>
      <w:marBottom w:val="0"/>
      <w:divBdr>
        <w:top w:val="none" w:sz="0" w:space="0" w:color="auto"/>
        <w:left w:val="none" w:sz="0" w:space="0" w:color="auto"/>
        <w:bottom w:val="none" w:sz="0" w:space="0" w:color="auto"/>
        <w:right w:val="none" w:sz="0" w:space="0" w:color="auto"/>
      </w:divBdr>
    </w:div>
    <w:div w:id="1680693777">
      <w:bodyDiv w:val="1"/>
      <w:marLeft w:val="0"/>
      <w:marRight w:val="0"/>
      <w:marTop w:val="0"/>
      <w:marBottom w:val="0"/>
      <w:divBdr>
        <w:top w:val="none" w:sz="0" w:space="0" w:color="auto"/>
        <w:left w:val="none" w:sz="0" w:space="0" w:color="auto"/>
        <w:bottom w:val="none" w:sz="0" w:space="0" w:color="auto"/>
        <w:right w:val="none" w:sz="0" w:space="0" w:color="auto"/>
      </w:divBdr>
    </w:div>
    <w:div w:id="1691567185">
      <w:bodyDiv w:val="1"/>
      <w:marLeft w:val="0"/>
      <w:marRight w:val="0"/>
      <w:marTop w:val="0"/>
      <w:marBottom w:val="0"/>
      <w:divBdr>
        <w:top w:val="none" w:sz="0" w:space="0" w:color="auto"/>
        <w:left w:val="none" w:sz="0" w:space="0" w:color="auto"/>
        <w:bottom w:val="none" w:sz="0" w:space="0" w:color="auto"/>
        <w:right w:val="none" w:sz="0" w:space="0" w:color="auto"/>
      </w:divBdr>
    </w:div>
    <w:div w:id="1696150703">
      <w:bodyDiv w:val="1"/>
      <w:marLeft w:val="0"/>
      <w:marRight w:val="0"/>
      <w:marTop w:val="0"/>
      <w:marBottom w:val="0"/>
      <w:divBdr>
        <w:top w:val="none" w:sz="0" w:space="0" w:color="auto"/>
        <w:left w:val="none" w:sz="0" w:space="0" w:color="auto"/>
        <w:bottom w:val="none" w:sz="0" w:space="0" w:color="auto"/>
        <w:right w:val="none" w:sz="0" w:space="0" w:color="auto"/>
      </w:divBdr>
    </w:div>
    <w:div w:id="1708288078">
      <w:bodyDiv w:val="1"/>
      <w:marLeft w:val="0"/>
      <w:marRight w:val="0"/>
      <w:marTop w:val="0"/>
      <w:marBottom w:val="0"/>
      <w:divBdr>
        <w:top w:val="none" w:sz="0" w:space="0" w:color="auto"/>
        <w:left w:val="none" w:sz="0" w:space="0" w:color="auto"/>
        <w:bottom w:val="none" w:sz="0" w:space="0" w:color="auto"/>
        <w:right w:val="none" w:sz="0" w:space="0" w:color="auto"/>
      </w:divBdr>
    </w:div>
    <w:div w:id="1721828787">
      <w:bodyDiv w:val="1"/>
      <w:marLeft w:val="0"/>
      <w:marRight w:val="0"/>
      <w:marTop w:val="0"/>
      <w:marBottom w:val="0"/>
      <w:divBdr>
        <w:top w:val="none" w:sz="0" w:space="0" w:color="auto"/>
        <w:left w:val="none" w:sz="0" w:space="0" w:color="auto"/>
        <w:bottom w:val="none" w:sz="0" w:space="0" w:color="auto"/>
        <w:right w:val="none" w:sz="0" w:space="0" w:color="auto"/>
      </w:divBdr>
    </w:div>
    <w:div w:id="1742827589">
      <w:bodyDiv w:val="1"/>
      <w:marLeft w:val="0"/>
      <w:marRight w:val="0"/>
      <w:marTop w:val="0"/>
      <w:marBottom w:val="0"/>
      <w:divBdr>
        <w:top w:val="none" w:sz="0" w:space="0" w:color="auto"/>
        <w:left w:val="none" w:sz="0" w:space="0" w:color="auto"/>
        <w:bottom w:val="none" w:sz="0" w:space="0" w:color="auto"/>
        <w:right w:val="none" w:sz="0" w:space="0" w:color="auto"/>
      </w:divBdr>
    </w:div>
    <w:div w:id="1755973085">
      <w:bodyDiv w:val="1"/>
      <w:marLeft w:val="0"/>
      <w:marRight w:val="0"/>
      <w:marTop w:val="0"/>
      <w:marBottom w:val="0"/>
      <w:divBdr>
        <w:top w:val="none" w:sz="0" w:space="0" w:color="auto"/>
        <w:left w:val="none" w:sz="0" w:space="0" w:color="auto"/>
        <w:bottom w:val="none" w:sz="0" w:space="0" w:color="auto"/>
        <w:right w:val="none" w:sz="0" w:space="0" w:color="auto"/>
      </w:divBdr>
    </w:div>
    <w:div w:id="1757290024">
      <w:bodyDiv w:val="1"/>
      <w:marLeft w:val="0"/>
      <w:marRight w:val="0"/>
      <w:marTop w:val="0"/>
      <w:marBottom w:val="0"/>
      <w:divBdr>
        <w:top w:val="none" w:sz="0" w:space="0" w:color="auto"/>
        <w:left w:val="none" w:sz="0" w:space="0" w:color="auto"/>
        <w:bottom w:val="none" w:sz="0" w:space="0" w:color="auto"/>
        <w:right w:val="none" w:sz="0" w:space="0" w:color="auto"/>
      </w:divBdr>
    </w:div>
    <w:div w:id="1791901767">
      <w:bodyDiv w:val="1"/>
      <w:marLeft w:val="0"/>
      <w:marRight w:val="0"/>
      <w:marTop w:val="0"/>
      <w:marBottom w:val="0"/>
      <w:divBdr>
        <w:top w:val="none" w:sz="0" w:space="0" w:color="auto"/>
        <w:left w:val="none" w:sz="0" w:space="0" w:color="auto"/>
        <w:bottom w:val="none" w:sz="0" w:space="0" w:color="auto"/>
        <w:right w:val="none" w:sz="0" w:space="0" w:color="auto"/>
      </w:divBdr>
    </w:div>
    <w:div w:id="1792555287">
      <w:bodyDiv w:val="1"/>
      <w:marLeft w:val="0"/>
      <w:marRight w:val="0"/>
      <w:marTop w:val="0"/>
      <w:marBottom w:val="0"/>
      <w:divBdr>
        <w:top w:val="none" w:sz="0" w:space="0" w:color="auto"/>
        <w:left w:val="none" w:sz="0" w:space="0" w:color="auto"/>
        <w:bottom w:val="none" w:sz="0" w:space="0" w:color="auto"/>
        <w:right w:val="none" w:sz="0" w:space="0" w:color="auto"/>
      </w:divBdr>
    </w:div>
    <w:div w:id="1802380357">
      <w:bodyDiv w:val="1"/>
      <w:marLeft w:val="0"/>
      <w:marRight w:val="0"/>
      <w:marTop w:val="0"/>
      <w:marBottom w:val="0"/>
      <w:divBdr>
        <w:top w:val="none" w:sz="0" w:space="0" w:color="auto"/>
        <w:left w:val="none" w:sz="0" w:space="0" w:color="auto"/>
        <w:bottom w:val="none" w:sz="0" w:space="0" w:color="auto"/>
        <w:right w:val="none" w:sz="0" w:space="0" w:color="auto"/>
      </w:divBdr>
    </w:div>
    <w:div w:id="1806464266">
      <w:bodyDiv w:val="1"/>
      <w:marLeft w:val="0"/>
      <w:marRight w:val="0"/>
      <w:marTop w:val="0"/>
      <w:marBottom w:val="0"/>
      <w:divBdr>
        <w:top w:val="none" w:sz="0" w:space="0" w:color="auto"/>
        <w:left w:val="none" w:sz="0" w:space="0" w:color="auto"/>
        <w:bottom w:val="none" w:sz="0" w:space="0" w:color="auto"/>
        <w:right w:val="none" w:sz="0" w:space="0" w:color="auto"/>
      </w:divBdr>
    </w:div>
    <w:div w:id="1826166722">
      <w:bodyDiv w:val="1"/>
      <w:marLeft w:val="0"/>
      <w:marRight w:val="0"/>
      <w:marTop w:val="0"/>
      <w:marBottom w:val="0"/>
      <w:divBdr>
        <w:top w:val="none" w:sz="0" w:space="0" w:color="auto"/>
        <w:left w:val="none" w:sz="0" w:space="0" w:color="auto"/>
        <w:bottom w:val="none" w:sz="0" w:space="0" w:color="auto"/>
        <w:right w:val="none" w:sz="0" w:space="0" w:color="auto"/>
      </w:divBdr>
    </w:div>
    <w:div w:id="1857384381">
      <w:bodyDiv w:val="1"/>
      <w:marLeft w:val="0"/>
      <w:marRight w:val="0"/>
      <w:marTop w:val="0"/>
      <w:marBottom w:val="0"/>
      <w:divBdr>
        <w:top w:val="none" w:sz="0" w:space="0" w:color="auto"/>
        <w:left w:val="none" w:sz="0" w:space="0" w:color="auto"/>
        <w:bottom w:val="none" w:sz="0" w:space="0" w:color="auto"/>
        <w:right w:val="none" w:sz="0" w:space="0" w:color="auto"/>
      </w:divBdr>
    </w:div>
    <w:div w:id="1858543279">
      <w:bodyDiv w:val="1"/>
      <w:marLeft w:val="0"/>
      <w:marRight w:val="0"/>
      <w:marTop w:val="0"/>
      <w:marBottom w:val="0"/>
      <w:divBdr>
        <w:top w:val="none" w:sz="0" w:space="0" w:color="auto"/>
        <w:left w:val="none" w:sz="0" w:space="0" w:color="auto"/>
        <w:bottom w:val="none" w:sz="0" w:space="0" w:color="auto"/>
        <w:right w:val="none" w:sz="0" w:space="0" w:color="auto"/>
      </w:divBdr>
    </w:div>
    <w:div w:id="1921601590">
      <w:bodyDiv w:val="1"/>
      <w:marLeft w:val="0"/>
      <w:marRight w:val="0"/>
      <w:marTop w:val="0"/>
      <w:marBottom w:val="0"/>
      <w:divBdr>
        <w:top w:val="none" w:sz="0" w:space="0" w:color="auto"/>
        <w:left w:val="none" w:sz="0" w:space="0" w:color="auto"/>
        <w:bottom w:val="none" w:sz="0" w:space="0" w:color="auto"/>
        <w:right w:val="none" w:sz="0" w:space="0" w:color="auto"/>
      </w:divBdr>
    </w:div>
    <w:div w:id="1926498706">
      <w:bodyDiv w:val="1"/>
      <w:marLeft w:val="0"/>
      <w:marRight w:val="0"/>
      <w:marTop w:val="0"/>
      <w:marBottom w:val="0"/>
      <w:divBdr>
        <w:top w:val="none" w:sz="0" w:space="0" w:color="auto"/>
        <w:left w:val="none" w:sz="0" w:space="0" w:color="auto"/>
        <w:bottom w:val="none" w:sz="0" w:space="0" w:color="auto"/>
        <w:right w:val="none" w:sz="0" w:space="0" w:color="auto"/>
      </w:divBdr>
    </w:div>
    <w:div w:id="1938325302">
      <w:bodyDiv w:val="1"/>
      <w:marLeft w:val="0"/>
      <w:marRight w:val="0"/>
      <w:marTop w:val="0"/>
      <w:marBottom w:val="0"/>
      <w:divBdr>
        <w:top w:val="none" w:sz="0" w:space="0" w:color="auto"/>
        <w:left w:val="none" w:sz="0" w:space="0" w:color="auto"/>
        <w:bottom w:val="none" w:sz="0" w:space="0" w:color="auto"/>
        <w:right w:val="none" w:sz="0" w:space="0" w:color="auto"/>
      </w:divBdr>
    </w:div>
    <w:div w:id="1942108757">
      <w:bodyDiv w:val="1"/>
      <w:marLeft w:val="0"/>
      <w:marRight w:val="0"/>
      <w:marTop w:val="0"/>
      <w:marBottom w:val="0"/>
      <w:divBdr>
        <w:top w:val="none" w:sz="0" w:space="0" w:color="auto"/>
        <w:left w:val="none" w:sz="0" w:space="0" w:color="auto"/>
        <w:bottom w:val="none" w:sz="0" w:space="0" w:color="auto"/>
        <w:right w:val="none" w:sz="0" w:space="0" w:color="auto"/>
      </w:divBdr>
    </w:div>
    <w:div w:id="1950623771">
      <w:bodyDiv w:val="1"/>
      <w:marLeft w:val="0"/>
      <w:marRight w:val="0"/>
      <w:marTop w:val="0"/>
      <w:marBottom w:val="0"/>
      <w:divBdr>
        <w:top w:val="none" w:sz="0" w:space="0" w:color="auto"/>
        <w:left w:val="none" w:sz="0" w:space="0" w:color="auto"/>
        <w:bottom w:val="none" w:sz="0" w:space="0" w:color="auto"/>
        <w:right w:val="none" w:sz="0" w:space="0" w:color="auto"/>
      </w:divBdr>
    </w:div>
    <w:div w:id="1950969138">
      <w:bodyDiv w:val="1"/>
      <w:marLeft w:val="0"/>
      <w:marRight w:val="0"/>
      <w:marTop w:val="0"/>
      <w:marBottom w:val="0"/>
      <w:divBdr>
        <w:top w:val="none" w:sz="0" w:space="0" w:color="auto"/>
        <w:left w:val="none" w:sz="0" w:space="0" w:color="auto"/>
        <w:bottom w:val="none" w:sz="0" w:space="0" w:color="auto"/>
        <w:right w:val="none" w:sz="0" w:space="0" w:color="auto"/>
      </w:divBdr>
    </w:div>
    <w:div w:id="1952667320">
      <w:bodyDiv w:val="1"/>
      <w:marLeft w:val="0"/>
      <w:marRight w:val="0"/>
      <w:marTop w:val="0"/>
      <w:marBottom w:val="0"/>
      <w:divBdr>
        <w:top w:val="none" w:sz="0" w:space="0" w:color="auto"/>
        <w:left w:val="none" w:sz="0" w:space="0" w:color="auto"/>
        <w:bottom w:val="none" w:sz="0" w:space="0" w:color="auto"/>
        <w:right w:val="none" w:sz="0" w:space="0" w:color="auto"/>
      </w:divBdr>
    </w:div>
    <w:div w:id="1959019985">
      <w:bodyDiv w:val="1"/>
      <w:marLeft w:val="0"/>
      <w:marRight w:val="0"/>
      <w:marTop w:val="0"/>
      <w:marBottom w:val="0"/>
      <w:divBdr>
        <w:top w:val="none" w:sz="0" w:space="0" w:color="auto"/>
        <w:left w:val="none" w:sz="0" w:space="0" w:color="auto"/>
        <w:bottom w:val="none" w:sz="0" w:space="0" w:color="auto"/>
        <w:right w:val="none" w:sz="0" w:space="0" w:color="auto"/>
      </w:divBdr>
    </w:div>
    <w:div w:id="1977250678">
      <w:bodyDiv w:val="1"/>
      <w:marLeft w:val="0"/>
      <w:marRight w:val="0"/>
      <w:marTop w:val="0"/>
      <w:marBottom w:val="0"/>
      <w:divBdr>
        <w:top w:val="none" w:sz="0" w:space="0" w:color="auto"/>
        <w:left w:val="none" w:sz="0" w:space="0" w:color="auto"/>
        <w:bottom w:val="none" w:sz="0" w:space="0" w:color="auto"/>
        <w:right w:val="none" w:sz="0" w:space="0" w:color="auto"/>
      </w:divBdr>
    </w:div>
    <w:div w:id="1980259579">
      <w:bodyDiv w:val="1"/>
      <w:marLeft w:val="0"/>
      <w:marRight w:val="0"/>
      <w:marTop w:val="0"/>
      <w:marBottom w:val="0"/>
      <w:divBdr>
        <w:top w:val="none" w:sz="0" w:space="0" w:color="auto"/>
        <w:left w:val="none" w:sz="0" w:space="0" w:color="auto"/>
        <w:bottom w:val="none" w:sz="0" w:space="0" w:color="auto"/>
        <w:right w:val="none" w:sz="0" w:space="0" w:color="auto"/>
      </w:divBdr>
      <w:divsChild>
        <w:div w:id="167252585">
          <w:marLeft w:val="1080"/>
          <w:marRight w:val="0"/>
          <w:marTop w:val="100"/>
          <w:marBottom w:val="0"/>
          <w:divBdr>
            <w:top w:val="none" w:sz="0" w:space="0" w:color="auto"/>
            <w:left w:val="none" w:sz="0" w:space="0" w:color="auto"/>
            <w:bottom w:val="none" w:sz="0" w:space="0" w:color="auto"/>
            <w:right w:val="none" w:sz="0" w:space="0" w:color="auto"/>
          </w:divBdr>
        </w:div>
        <w:div w:id="859047993">
          <w:marLeft w:val="1080"/>
          <w:marRight w:val="0"/>
          <w:marTop w:val="100"/>
          <w:marBottom w:val="0"/>
          <w:divBdr>
            <w:top w:val="none" w:sz="0" w:space="0" w:color="auto"/>
            <w:left w:val="none" w:sz="0" w:space="0" w:color="auto"/>
            <w:bottom w:val="none" w:sz="0" w:space="0" w:color="auto"/>
            <w:right w:val="none" w:sz="0" w:space="0" w:color="auto"/>
          </w:divBdr>
        </w:div>
        <w:div w:id="1276906251">
          <w:marLeft w:val="1080"/>
          <w:marRight w:val="0"/>
          <w:marTop w:val="100"/>
          <w:marBottom w:val="0"/>
          <w:divBdr>
            <w:top w:val="none" w:sz="0" w:space="0" w:color="auto"/>
            <w:left w:val="none" w:sz="0" w:space="0" w:color="auto"/>
            <w:bottom w:val="none" w:sz="0" w:space="0" w:color="auto"/>
            <w:right w:val="none" w:sz="0" w:space="0" w:color="auto"/>
          </w:divBdr>
        </w:div>
        <w:div w:id="1432823887">
          <w:marLeft w:val="1080"/>
          <w:marRight w:val="0"/>
          <w:marTop w:val="100"/>
          <w:marBottom w:val="0"/>
          <w:divBdr>
            <w:top w:val="none" w:sz="0" w:space="0" w:color="auto"/>
            <w:left w:val="none" w:sz="0" w:space="0" w:color="auto"/>
            <w:bottom w:val="none" w:sz="0" w:space="0" w:color="auto"/>
            <w:right w:val="none" w:sz="0" w:space="0" w:color="auto"/>
          </w:divBdr>
        </w:div>
        <w:div w:id="1920824722">
          <w:marLeft w:val="1080"/>
          <w:marRight w:val="0"/>
          <w:marTop w:val="100"/>
          <w:marBottom w:val="0"/>
          <w:divBdr>
            <w:top w:val="none" w:sz="0" w:space="0" w:color="auto"/>
            <w:left w:val="none" w:sz="0" w:space="0" w:color="auto"/>
            <w:bottom w:val="none" w:sz="0" w:space="0" w:color="auto"/>
            <w:right w:val="none" w:sz="0" w:space="0" w:color="auto"/>
          </w:divBdr>
        </w:div>
      </w:divsChild>
    </w:div>
    <w:div w:id="1986665547">
      <w:bodyDiv w:val="1"/>
      <w:marLeft w:val="0"/>
      <w:marRight w:val="0"/>
      <w:marTop w:val="0"/>
      <w:marBottom w:val="0"/>
      <w:divBdr>
        <w:top w:val="none" w:sz="0" w:space="0" w:color="auto"/>
        <w:left w:val="none" w:sz="0" w:space="0" w:color="auto"/>
        <w:bottom w:val="none" w:sz="0" w:space="0" w:color="auto"/>
        <w:right w:val="none" w:sz="0" w:space="0" w:color="auto"/>
      </w:divBdr>
    </w:div>
    <w:div w:id="2002080436">
      <w:bodyDiv w:val="1"/>
      <w:marLeft w:val="0"/>
      <w:marRight w:val="0"/>
      <w:marTop w:val="0"/>
      <w:marBottom w:val="0"/>
      <w:divBdr>
        <w:top w:val="none" w:sz="0" w:space="0" w:color="auto"/>
        <w:left w:val="none" w:sz="0" w:space="0" w:color="auto"/>
        <w:bottom w:val="none" w:sz="0" w:space="0" w:color="auto"/>
        <w:right w:val="none" w:sz="0" w:space="0" w:color="auto"/>
      </w:divBdr>
    </w:div>
    <w:div w:id="2020502481">
      <w:bodyDiv w:val="1"/>
      <w:marLeft w:val="0"/>
      <w:marRight w:val="0"/>
      <w:marTop w:val="0"/>
      <w:marBottom w:val="0"/>
      <w:divBdr>
        <w:top w:val="none" w:sz="0" w:space="0" w:color="auto"/>
        <w:left w:val="none" w:sz="0" w:space="0" w:color="auto"/>
        <w:bottom w:val="none" w:sz="0" w:space="0" w:color="auto"/>
        <w:right w:val="none" w:sz="0" w:space="0" w:color="auto"/>
      </w:divBdr>
    </w:div>
    <w:div w:id="2021393672">
      <w:bodyDiv w:val="1"/>
      <w:marLeft w:val="0"/>
      <w:marRight w:val="0"/>
      <w:marTop w:val="0"/>
      <w:marBottom w:val="0"/>
      <w:divBdr>
        <w:top w:val="none" w:sz="0" w:space="0" w:color="auto"/>
        <w:left w:val="none" w:sz="0" w:space="0" w:color="auto"/>
        <w:bottom w:val="none" w:sz="0" w:space="0" w:color="auto"/>
        <w:right w:val="none" w:sz="0" w:space="0" w:color="auto"/>
      </w:divBdr>
    </w:div>
    <w:div w:id="2036031472">
      <w:bodyDiv w:val="1"/>
      <w:marLeft w:val="0"/>
      <w:marRight w:val="0"/>
      <w:marTop w:val="0"/>
      <w:marBottom w:val="0"/>
      <w:divBdr>
        <w:top w:val="none" w:sz="0" w:space="0" w:color="auto"/>
        <w:left w:val="none" w:sz="0" w:space="0" w:color="auto"/>
        <w:bottom w:val="none" w:sz="0" w:space="0" w:color="auto"/>
        <w:right w:val="none" w:sz="0" w:space="0" w:color="auto"/>
      </w:divBdr>
    </w:div>
    <w:div w:id="2046172881">
      <w:bodyDiv w:val="1"/>
      <w:marLeft w:val="0"/>
      <w:marRight w:val="0"/>
      <w:marTop w:val="0"/>
      <w:marBottom w:val="0"/>
      <w:divBdr>
        <w:top w:val="none" w:sz="0" w:space="0" w:color="auto"/>
        <w:left w:val="none" w:sz="0" w:space="0" w:color="auto"/>
        <w:bottom w:val="none" w:sz="0" w:space="0" w:color="auto"/>
        <w:right w:val="none" w:sz="0" w:space="0" w:color="auto"/>
      </w:divBdr>
    </w:div>
    <w:div w:id="2049526830">
      <w:bodyDiv w:val="1"/>
      <w:marLeft w:val="0"/>
      <w:marRight w:val="0"/>
      <w:marTop w:val="0"/>
      <w:marBottom w:val="0"/>
      <w:divBdr>
        <w:top w:val="none" w:sz="0" w:space="0" w:color="auto"/>
        <w:left w:val="none" w:sz="0" w:space="0" w:color="auto"/>
        <w:bottom w:val="none" w:sz="0" w:space="0" w:color="auto"/>
        <w:right w:val="none" w:sz="0" w:space="0" w:color="auto"/>
      </w:divBdr>
    </w:div>
    <w:div w:id="2065441685">
      <w:bodyDiv w:val="1"/>
      <w:marLeft w:val="0"/>
      <w:marRight w:val="0"/>
      <w:marTop w:val="0"/>
      <w:marBottom w:val="0"/>
      <w:divBdr>
        <w:top w:val="none" w:sz="0" w:space="0" w:color="auto"/>
        <w:left w:val="none" w:sz="0" w:space="0" w:color="auto"/>
        <w:bottom w:val="none" w:sz="0" w:space="0" w:color="auto"/>
        <w:right w:val="none" w:sz="0" w:space="0" w:color="auto"/>
      </w:divBdr>
    </w:div>
    <w:div w:id="2071465869">
      <w:bodyDiv w:val="1"/>
      <w:marLeft w:val="0"/>
      <w:marRight w:val="0"/>
      <w:marTop w:val="0"/>
      <w:marBottom w:val="0"/>
      <w:divBdr>
        <w:top w:val="none" w:sz="0" w:space="0" w:color="auto"/>
        <w:left w:val="none" w:sz="0" w:space="0" w:color="auto"/>
        <w:bottom w:val="none" w:sz="0" w:space="0" w:color="auto"/>
        <w:right w:val="none" w:sz="0" w:space="0" w:color="auto"/>
      </w:divBdr>
    </w:div>
    <w:div w:id="2101018943">
      <w:bodyDiv w:val="1"/>
      <w:marLeft w:val="0"/>
      <w:marRight w:val="0"/>
      <w:marTop w:val="0"/>
      <w:marBottom w:val="0"/>
      <w:divBdr>
        <w:top w:val="none" w:sz="0" w:space="0" w:color="auto"/>
        <w:left w:val="none" w:sz="0" w:space="0" w:color="auto"/>
        <w:bottom w:val="none" w:sz="0" w:space="0" w:color="auto"/>
        <w:right w:val="none" w:sz="0" w:space="0" w:color="auto"/>
      </w:divBdr>
    </w:div>
    <w:div w:id="2102139420">
      <w:bodyDiv w:val="1"/>
      <w:marLeft w:val="0"/>
      <w:marRight w:val="0"/>
      <w:marTop w:val="0"/>
      <w:marBottom w:val="0"/>
      <w:divBdr>
        <w:top w:val="none" w:sz="0" w:space="0" w:color="auto"/>
        <w:left w:val="none" w:sz="0" w:space="0" w:color="auto"/>
        <w:bottom w:val="none" w:sz="0" w:space="0" w:color="auto"/>
        <w:right w:val="none" w:sz="0" w:space="0" w:color="auto"/>
      </w:divBdr>
    </w:div>
    <w:div w:id="2111200863">
      <w:bodyDiv w:val="1"/>
      <w:marLeft w:val="0"/>
      <w:marRight w:val="0"/>
      <w:marTop w:val="0"/>
      <w:marBottom w:val="0"/>
      <w:divBdr>
        <w:top w:val="none" w:sz="0" w:space="0" w:color="auto"/>
        <w:left w:val="none" w:sz="0" w:space="0" w:color="auto"/>
        <w:bottom w:val="none" w:sz="0" w:space="0" w:color="auto"/>
        <w:right w:val="none" w:sz="0" w:space="0" w:color="auto"/>
      </w:divBdr>
    </w:div>
    <w:div w:id="2114936542">
      <w:bodyDiv w:val="1"/>
      <w:marLeft w:val="0"/>
      <w:marRight w:val="0"/>
      <w:marTop w:val="0"/>
      <w:marBottom w:val="0"/>
      <w:divBdr>
        <w:top w:val="none" w:sz="0" w:space="0" w:color="auto"/>
        <w:left w:val="none" w:sz="0" w:space="0" w:color="auto"/>
        <w:bottom w:val="none" w:sz="0" w:space="0" w:color="auto"/>
        <w:right w:val="none" w:sz="0" w:space="0" w:color="auto"/>
      </w:divBdr>
    </w:div>
    <w:div w:id="2124958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emf"/><Relationship Id="rId39" Type="http://schemas.openxmlformats.org/officeDocument/2006/relationships/image" Target="media/image17.jpeg"/><Relationship Id="rId21" Type="http://schemas.openxmlformats.org/officeDocument/2006/relationships/image" Target="media/image10.jpeg"/><Relationship Id="rId34" Type="http://schemas.openxmlformats.org/officeDocument/2006/relationships/hyperlink" Target="https://en.wikipedia.org/wiki/LCD_television" TargetMode="External"/><Relationship Id="rId42"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hyperlink" Target="https://en.wikipedia.org/wiki/Liquid_cryst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hyperlink" Target="https://en.wikipedia.org/wiki/Reflector_(photography)" TargetMode="External"/><Relationship Id="rId37" Type="http://schemas.openxmlformats.org/officeDocument/2006/relationships/hyperlink" Target="https://en.wikipedia.org/wiki/Flight_instruments" TargetMode="External"/><Relationship Id="rId40" Type="http://schemas.openxmlformats.org/officeDocument/2006/relationships/image" Target="media/image18.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hyperlink" Target="https://en.wikipedia.org/wiki/Electro-optic_modulator" TargetMode="External"/><Relationship Id="rId36" Type="http://schemas.openxmlformats.org/officeDocument/2006/relationships/hyperlink" Target="https://en.wikipedia.org/wiki/Dashboard" TargetMode="External"/><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hyperlink" Target="https://en.wikipedia.org/wiki/Backlight" TargetMode="External"/><Relationship Id="rId44" Type="http://schemas.openxmlformats.org/officeDocument/2006/relationships/hyperlink" Target="http://www.ijser.org" TargetMode="External"/><Relationship Id="rId4" Type="http://schemas.openxmlformats.org/officeDocument/2006/relationships/settings" Target="settings.xml"/><Relationship Id="rId9" Type="http://schemas.openxmlformats.org/officeDocument/2006/relationships/hyperlink" Target="file:///C:\Users\HP\Desktop\500%20level\Final%20year%20project\AKINDIPE%20BUKOLA%20FINAL%20PROJECT%20REPORT%20(Repaired).docx" TargetMode="Externa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hyperlink" Target="https://en.wikipedia.org/wiki/Flat_panel_display" TargetMode="External"/><Relationship Id="rId30" Type="http://schemas.openxmlformats.org/officeDocument/2006/relationships/hyperlink" Target="https://en.wikipedia.org/wiki/Polarizer" TargetMode="External"/><Relationship Id="rId35" Type="http://schemas.openxmlformats.org/officeDocument/2006/relationships/hyperlink" Target="https://en.wikipedia.org/wiki/Computer_monitor" TargetMode="External"/><Relationship Id="rId43" Type="http://schemas.openxmlformats.org/officeDocument/2006/relationships/image" Target="media/image21.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en.wikipedia.org/wiki/Monochrome" TargetMode="External"/><Relationship Id="rId38" Type="http://schemas.openxmlformats.org/officeDocument/2006/relationships/image" Target="media/image16.png"/><Relationship Id="rId46" Type="http://schemas.openxmlformats.org/officeDocument/2006/relationships/theme" Target="theme/theme1.xml"/><Relationship Id="rId20" Type="http://schemas.openxmlformats.org/officeDocument/2006/relationships/image" Target="media/image9.jpeg"/><Relationship Id="rId41" Type="http://schemas.openxmlformats.org/officeDocument/2006/relationships/image" Target="media/image1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1">
          <a:schemeClr val="dk1"/>
        </a:lnRef>
        <a:fillRef idx="0">
          <a:schemeClr val="dk1"/>
        </a:fillRef>
        <a:effectRef idx="0">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6</b:Tag>
    <b:SourceType>JournalArticle</b:SourceType>
    <b:Guid>{CA7441AB-33FA-4021-8FCF-8D159415C510}</b:Guid>
    <b:Title>Audio Transmission Through Visible Light Communucation System: Design Considerations and Performance Evaluations</b:Title>
    <b:Year>2016</b:Year>
    <b:Author>
      <b:Author>
        <b:NameList>
          <b:Person>
            <b:Last>Thomas</b:Last>
            <b:First>Mariyam</b:First>
          </b:Person>
        </b:NameList>
      </b:Author>
    </b:Author>
    <b:RefOrder>1</b:RefOrder>
  </b:Source>
  <b:Source>
    <b:Tag>GPo12</b:Tag>
    <b:SourceType>JournalArticle</b:SourceType>
    <b:Guid>{5D63773B-7BAC-4E6C-8746-A2D5535A5A10}</b:Guid>
    <b:Author>
      <b:Author>
        <b:NameList>
          <b:Person>
            <b:Last>Povey</b:Last>
            <b:First>G.</b:First>
          </b:Person>
        </b:NameList>
      </b:Author>
    </b:Author>
    <b:Title>Using a CMOS camera sensor for visible light communication</b:Title>
    <b:JournalName>IEEE GlobecomWorkshops (GC Wkshps)</b:JournalName>
    <b:Year>2012</b:Year>
    <b:Pages>1244–1248</b:Pages>
    <b:RefOrder>2</b:RefOrder>
  </b:Source>
  <b:Source>
    <b:Tag>Wik</b:Tag>
    <b:SourceType>InternetSite</b:SourceType>
    <b:Guid>{9FDEF502-7144-4EDB-B607-3C484672E39B}</b:Guid>
    <b:Title>Photophone - Wikipedia</b:Title>
    <b:Author>
      <b:Author>
        <b:NameList>
          <b:Person>
            <b:Last>Wikipedia</b:Last>
          </b:Person>
        </b:NameList>
      </b:Author>
    </b:Author>
    <b:InternetSiteTitle>Wikipedia</b:InternetSiteTitle>
    <b:URL>https://en.wikipedia.org/wiki/Photophone</b:URL>
    <b:Year>2019</b:Year>
    <b:RefOrder>3</b:RefOrder>
  </b:Source>
  <b:Source>
    <b:Tag>Vis16</b:Tag>
    <b:SourceType>InternetSite</b:SourceType>
    <b:Guid>{F45959CB-E372-45A3-A892-D3E7118EF210}</b:Guid>
    <b:Title>Visible Light Communication | LiFi.co</b:Title>
    <b:Year>2016</b:Year>
    <b:InternetSiteTitle>Lifi.co | Revolutionary Wireless Communication Technology</b:InternetSiteTitle>
    <b:URL>https://lifi.co/visible-light-communication/</b:URL>
    <b:RefOrder>4</b:RefOrder>
  </b:Source>
  <b:Source>
    <b:Tag>Vis15</b:Tag>
    <b:SourceType>InternetSite</b:SourceType>
    <b:Guid>{7B663A38-FE29-4C74-B9FA-B54C155B46D1}</b:Guid>
    <b:Title>Visible spectrum - Wikipedia</b:Title>
    <b:InternetSiteTitle>Wikipedia</b:InternetSiteTitle>
    <b:Year>2015</b:Year>
    <b:URL>https://en.wikipedia.org/wiki/Visible_spectrum</b:URL>
    <b:RefOrder>5</b:RefOrder>
  </b:Source>
  <b:Source>
    <b:Tag>Sub14</b:Tag>
    <b:SourceType>JournalArticle</b:SourceType>
    <b:Guid>{6CF1700D-4D65-4628-833F-CDAB60EB57A4}</b:Guid>
    <b:Title>BASICS OF LIGHT EMITTING DIODES</b:Title>
    <b:Year>2014</b:Year>
    <b:Author>
      <b:Author>
        <b:NameList>
          <b:Person>
            <b:Last>Singh</b:Last>
            <b:First>Subhash</b:First>
            <b:Middle>Chandra</b:Middle>
          </b:Person>
        </b:NameList>
      </b:Author>
    </b:Author>
    <b:JournalName>Research Gate</b:JournalName>
    <b:Pages>1</b:Pages>
    <b:RefOrder>6</b:RefOrder>
  </b:Source>
  <b:Source>
    <b:Tag>Ohn04</b:Tag>
    <b:SourceType>JournalArticle</b:SourceType>
    <b:Guid>{10FD7BA8-0375-456A-B863-A045B021C338}</b:Guid>
    <b:Author>
      <b:Author>
        <b:NameList>
          <b:Person>
            <b:Last>Ohno</b:Last>
            <b:First>Y.</b:First>
          </b:Person>
        </b:NameList>
      </b:Author>
    </b:Author>
    <b:Title>Color Rendering and Luminous Efficacy of White LED Spectra</b:Title>
    <b:JournalName>Proceedings of IEEE SPIE - the International Society for Optical Engineering</b:JournalName>
    <b:Year>2004</b:Year>
    <b:Pages>88-98</b:Pages>
    <b:Volume>5530</b:Volume>
    <b:RefOrder>7</b:RefOrder>
  </b:Source>
  <b:Source>
    <b:Tag>XHe11</b:Tag>
    <b:SourceType>JournalArticle</b:SourceType>
    <b:Guid>{23D48741-6DC0-4E1E-8B96-6BF80AC90B0E}</b:Guid>
    <b:Author>
      <b:Author>
        <b:NameList>
          <b:Person>
            <b:Last>X. He</b:Last>
            <b:First>G.</b:First>
            <b:Middle>Cao, and N. Zou</b:Middle>
          </b:Person>
        </b:NameList>
      </b:Author>
    </b:Author>
    <b:Title>Simulation of white light based on mixed RGB</b:Title>
    <b:JournalName>IEEE ICCTA (IET),</b:JournalName>
    <b:Year>2011</b:Year>
    <b:Pages>961-964</b:Pages>
    <b:RefOrder>8</b:RefOrder>
  </b:Source>
  <b:Source>
    <b:Tag>MIM13</b:Tag>
    <b:SourceType>JournalArticle</b:SourceType>
    <b:Guid>{6E7E3A46-F079-49F1-92BB-C8126FA1743F}</b:Guid>
    <b:Author>
      <b:Author>
        <b:NameList>
          <b:Person>
            <b:Last>Ma’ruf</b:Last>
            <b:First>M.I.</b:First>
          </b:Person>
        </b:NameList>
      </b:Author>
    </b:Author>
    <b:Title>AUDIO TRANSMISSION USING VISIBLE LIGHT COMMUNICATION (VLC)</b:Title>
    <b:JournalName>ARPN Journal of Engineering and Applied Sciences</b:JournalName>
    <b:Year>2013</b:Year>
    <b:Pages>2</b:Pages>
    <b:RefOrder>9</b:RefOrder>
  </b:Source>
  <b:Source>
    <b:Tag>Dri</b:Tag>
    <b:SourceType>InternetSite</b:SourceType>
    <b:Guid>{F0920ABD-7509-4336-95CF-9014EEA55DDC}</b:Guid>
    <b:Title>Driving an LED using a Transistor</b:Title>
    <b:InternetSiteTitle>https://www.petervis.com/</b:InternetSiteTitle>
    <b:URL>https://www.petervis.com/Raspberry_PI/Driving_LEDs_with_CMOS_and_TTL_Outputs/Driving_an_LED_Using_Transistors.html</b:URL>
    <b:RefOrder>10</b:RefOrder>
  </b:Source>
  <b:Source>
    <b:Tag>Sye16</b:Tag>
    <b:SourceType>JournalArticle</b:SourceType>
    <b:Guid>{956D13A9-FCFA-4D44-89CA-E82706051412}</b:Guid>
    <b:Author>
      <b:Author>
        <b:NameList>
          <b:Person>
            <b:Last>Hussain</b:Last>
            <b:First>Syed</b:First>
            <b:Middle>Baqar</b:Middle>
          </b:Person>
        </b:NameList>
      </b:Author>
    </b:Author>
    <b:Title>Visible Light Communication (VLC) Based Transmission Of Audio Data Using Pulse Frequency Modulation</b:Title>
    <b:Year>2016</b:Year>
    <b:RefOrder>11</b:RefOrder>
  </b:Source>
  <b:Source>
    <b:Tag>Jov13</b:Tag>
    <b:SourceType>JournalArticle</b:SourceType>
    <b:Guid>{C13D726F-4A3C-4654-9A0C-8CB25F13D73D}</b:Guid>
    <b:Author>
      <b:Author>
        <b:NameList>
          <b:Person>
            <b:Last>Jovicic</b:Last>
            <b:First>Richardson</b:First>
          </b:Person>
        </b:NameList>
      </b:Author>
    </b:Author>
    <b:Title>Visible light communication: opportunities, challenges and the path to market</b:Title>
    <b:JournalName>IEEE Communication Magazine</b:JournalName>
    <b:Year>2013</b:Year>
    <b:Pages>26–32</b:Pages>
    <b:RefOrder>12</b:RefOrder>
  </b:Source>
  <b:Source>
    <b:Tag>DrI15</b:Tag>
    <b:SourceType>JournalArticle</b:SourceType>
    <b:Guid>{E8605FE5-60B0-47F3-98FF-260AA8BE1037}</b:Guid>
    <b:Author>
      <b:Author>
        <b:Corporate>Jamieson</b:Corporate>
      </b:Author>
    </b:Author>
    <b:Title>Timeline of Visible Light Communication Development</b:Title>
    <b:Year>2015</b:Year>
    <b:RefOrder>13</b:RefOrder>
  </b:Source>
  <b:Source>
    <b:Tag>Amr14</b:Tag>
    <b:SourceType>JournalArticle</b:SourceType>
    <b:Guid>{A103DE13-78BD-48BD-9DE9-82B1714A7A4D}</b:Guid>
    <b:Author>
      <b:Author>
        <b:Corporate>Amrutha, et al.</b:Corporate>
      </b:Author>
    </b:Author>
    <b:Title>A Visible Light Communication System for Indoor Application</b:Title>
    <b:Year>2014</b:Year>
    <b:Pages>1-4</b:Pages>
    <b:RefOrder>14</b:RefOrder>
  </b:Source>
  <b:Source>
    <b:Tag>STh17</b:Tag>
    <b:SourceType>JournalArticle</b:SourceType>
    <b:Guid>{D9AE6270-328B-4AF0-82DC-372DFCC5320F}</b:Guid>
    <b:Author>
      <b:Author>
        <b:Corporate>Thaiyalnayaki, et al.</b:Corporate>
      </b:Author>
    </b:Author>
    <b:Title>Li-Fi technology (Optical Communication) compared with other Technologies</b:Title>
    <b:JournalName>International Journal of Computer Science and Information Technologies</b:JournalName>
    <b:Year>2017</b:Year>
    <b:Pages>578-581</b:Pages>
    <b:RefOrder>15</b:RefOrder>
  </b:Source>
</b:Sources>
</file>

<file path=customXml/itemProps1.xml><?xml version="1.0" encoding="utf-8"?>
<ds:datastoreItem xmlns:ds="http://schemas.openxmlformats.org/officeDocument/2006/customXml" ds:itemID="{8B855134-2A3A-41E1-8A05-955C5C24C8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Pages>
  <Words>11805</Words>
  <Characters>67294</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ROSE</dc:creator>
  <cp:keywords/>
  <dc:description/>
  <cp:lastModifiedBy>TV FAULKNER</cp:lastModifiedBy>
  <cp:revision>25</cp:revision>
  <cp:lastPrinted>2021-08-30T12:11:00Z</cp:lastPrinted>
  <dcterms:created xsi:type="dcterms:W3CDTF">2021-08-29T16:50:00Z</dcterms:created>
  <dcterms:modified xsi:type="dcterms:W3CDTF">2021-08-30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3d6240-b811-3a9e-a674-5798fec2ffa8</vt:lpwstr>
  </property>
  <property fmtid="{D5CDD505-2E9C-101B-9397-08002B2CF9AE}" pid="24" name="Mendeley Citation Style_1">
    <vt:lpwstr>http://www.zotero.org/styles/apa</vt:lpwstr>
  </property>
</Properties>
</file>